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7EE855" w14:textId="545D902F" w:rsidR="002323BD"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14:paraId="24713956" w14:textId="77777777" w:rsidR="00CE27F5" w:rsidRPr="002169F4"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14:paraId="7FDE507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2169F4">
        <w:rPr>
          <w:rFonts w:ascii="Arial" w:hAnsi="Arial" w:cs="Arial"/>
          <w:b/>
          <w:sz w:val="40"/>
        </w:rPr>
        <w:t xml:space="preserve">HOCHSCHULE </w:t>
      </w:r>
      <w:r>
        <w:rPr>
          <w:rFonts w:ascii="Arial" w:hAnsi="Arial" w:cs="Arial"/>
          <w:b/>
          <w:sz w:val="40"/>
        </w:rPr>
        <w:t>DER MEDIEN</w:t>
      </w:r>
    </w:p>
    <w:p w14:paraId="0EC22666"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14:paraId="4947D50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14:paraId="63C402F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1B2E258"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Pr>
          <w:rFonts w:ascii="Arial" w:hAnsi="Arial" w:cs="Arial"/>
          <w:b/>
          <w:sz w:val="28"/>
        </w:rPr>
        <w:t>Master-</w:t>
      </w:r>
      <w:r w:rsidRPr="002169F4">
        <w:rPr>
          <w:rFonts w:ascii="Arial" w:hAnsi="Arial" w:cs="Arial"/>
          <w:b/>
          <w:sz w:val="28"/>
        </w:rPr>
        <w:t xml:space="preserve">Studiengang </w:t>
      </w:r>
      <w:r>
        <w:rPr>
          <w:rFonts w:ascii="Arial" w:hAnsi="Arial" w:cs="Arial"/>
          <w:b/>
          <w:sz w:val="28"/>
        </w:rPr>
        <w:t>Wirtschaftsinformatik (WIM3</w:t>
      </w:r>
      <w:r w:rsidRPr="002169F4">
        <w:rPr>
          <w:rFonts w:ascii="Arial" w:hAnsi="Arial" w:cs="Arial"/>
          <w:b/>
          <w:sz w:val="28"/>
        </w:rPr>
        <w:t>)</w:t>
      </w:r>
    </w:p>
    <w:p w14:paraId="76A24CA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B632763" w14:textId="48E6EB8E" w:rsidR="00745A7A" w:rsidRPr="00C8335D"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Masterarbeit</w:t>
      </w:r>
    </w:p>
    <w:p w14:paraId="35EAEBE3" w14:textId="038B1E5F"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368301)</w:t>
      </w:r>
    </w:p>
    <w:p w14:paraId="10684506"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0B2CBDB1"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4E75DFDB"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14:paraId="1B19A303" w14:textId="484C24D3"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C46A66">
        <w:rPr>
          <w:rFonts w:ascii="Arial" w:hAnsi="Arial" w:cs="Arial"/>
          <w:b/>
        </w:rPr>
        <w:t xml:space="preserve">Konzeption und Design einer </w:t>
      </w:r>
      <w:r w:rsidR="00E03B72">
        <w:rPr>
          <w:rFonts w:ascii="Arial" w:hAnsi="Arial" w:cs="Arial"/>
          <w:b/>
        </w:rPr>
        <w:t>kontextsensitiven smarten Medikamentendose</w:t>
      </w:r>
    </w:p>
    <w:p w14:paraId="418F6462"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0AE994"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EAFB4C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35B6D9E3"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rgelegt bei</w:t>
      </w:r>
    </w:p>
    <w:p w14:paraId="42D197BB" w14:textId="049B25EE"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Prof. Dr. Gottfried Zimmermann</w:t>
      </w:r>
    </w:p>
    <w:p w14:paraId="4F0AD8E7" w14:textId="57F5F1FE" w:rsidR="00D567B9" w:rsidRPr="002169F4"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 xml:space="preserve">Dipl. -Ing. </w:t>
      </w:r>
      <w:r w:rsidR="00D567B9">
        <w:rPr>
          <w:rFonts w:ascii="Arial" w:hAnsi="Arial" w:cs="Arial"/>
        </w:rPr>
        <w:t xml:space="preserve">Lukas </w:t>
      </w:r>
      <w:proofErr w:type="spellStart"/>
      <w:r w:rsidR="00D567B9">
        <w:rPr>
          <w:rFonts w:ascii="Arial" w:hAnsi="Arial" w:cs="Arial"/>
        </w:rPr>
        <w:t>Smirek</w:t>
      </w:r>
      <w:proofErr w:type="spellEnd"/>
    </w:p>
    <w:p w14:paraId="7DB6B89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65D4B35A"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n</w:t>
      </w:r>
    </w:p>
    <w:p w14:paraId="2BF1619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aldemar Jaufmann</w:t>
      </w:r>
    </w:p>
    <w:p w14:paraId="66395B75"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roofErr w:type="spellStart"/>
      <w:r w:rsidRPr="002169F4">
        <w:rPr>
          <w:rFonts w:ascii="Arial" w:hAnsi="Arial" w:cs="Arial"/>
        </w:rPr>
        <w:t>Matr</w:t>
      </w:r>
      <w:proofErr w:type="spellEnd"/>
      <w:r w:rsidRPr="002169F4">
        <w:rPr>
          <w:rFonts w:ascii="Arial" w:hAnsi="Arial" w:cs="Arial"/>
        </w:rPr>
        <w:t xml:space="preserve">.-Nr. </w:t>
      </w:r>
      <w:r>
        <w:rPr>
          <w:rFonts w:ascii="Arial" w:hAnsi="Arial" w:cs="Arial"/>
        </w:rPr>
        <w:t>31944</w:t>
      </w:r>
    </w:p>
    <w:p w14:paraId="4176788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8FB0239" w14:textId="77777777"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im</w:t>
      </w:r>
    </w:p>
    <w:p w14:paraId="50913878" w14:textId="77777777"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14:paraId="3C0C348C" w14:textId="3D76F858"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18222389" w14:textId="77777777"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14:paraId="7BEF6496" w14:textId="319F9F0C" w:rsidR="00C820A6" w:rsidRPr="002169F4"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Toc469069401"/>
      <w:r w:rsidRPr="002169F4">
        <w:rPr>
          <w:rFonts w:ascii="Arial" w:hAnsi="Arial" w:cs="Arial"/>
        </w:rPr>
        <w:lastRenderedPageBreak/>
        <w:t>Management Summary</w:t>
      </w:r>
      <w:bookmarkEnd w:id="0"/>
      <w:bookmarkEnd w:id="1"/>
      <w:bookmarkEnd w:id="2"/>
      <w:bookmarkEnd w:id="3"/>
    </w:p>
    <w:p w14:paraId="69DD685F" w14:textId="77777777" w:rsidR="00CA5310" w:rsidRDefault="00CA5310" w:rsidP="00CA5310"/>
    <w:p w14:paraId="60DB0799" w14:textId="77777777" w:rsidR="00CA5310" w:rsidRDefault="00CA5310" w:rsidP="00CA5310">
      <w:pPr>
        <w:spacing w:line="360" w:lineRule="auto"/>
        <w:jc w:val="both"/>
      </w:pPr>
    </w:p>
    <w:p w14:paraId="29F2B79E" w14:textId="11E41518" w:rsidR="00AD0E32" w:rsidRPr="00555047" w:rsidRDefault="00AD0E32" w:rsidP="00CA5310">
      <w:pPr>
        <w:autoSpaceDE w:val="0"/>
        <w:autoSpaceDN w:val="0"/>
        <w:adjustRightInd w:val="0"/>
        <w:rPr>
          <w:rFonts w:ascii="Arial" w:hAnsi="Arial" w:cs="Arial"/>
          <w:b/>
          <w:bCs/>
          <w:color w:val="000000"/>
          <w:sz w:val="28"/>
          <w:szCs w:val="28"/>
        </w:rPr>
      </w:pPr>
      <w:r w:rsidRPr="002169F4">
        <w:rPr>
          <w:rFonts w:ascii="Arial" w:hAnsi="Arial" w:cs="Arial"/>
        </w:rPr>
        <w:br w:type="page"/>
      </w:r>
    </w:p>
    <w:bookmarkStart w:id="4" w:name="_Toc462229558"/>
    <w:bookmarkStart w:id="5" w:name="_Toc462230378"/>
    <w:bookmarkStart w:id="6" w:name="_Toc462231007"/>
    <w:p w14:paraId="0F4D7572" w14:textId="130C4950" w:rsidR="00BD7DA2" w:rsidRDefault="00FA1482">
      <w:pPr>
        <w:pStyle w:val="Verzeichnis1"/>
        <w:tabs>
          <w:tab w:val="right" w:leader="underscore" w:pos="9344"/>
        </w:tabs>
        <w:rPr>
          <w:rFonts w:eastAsiaTheme="minorEastAsia" w:cstheme="minorBidi"/>
          <w:b w:val="0"/>
          <w:bCs w:val="0"/>
          <w:i w:val="0"/>
          <w:iCs w:val="0"/>
          <w:noProof/>
          <w:sz w:val="22"/>
          <w:szCs w:val="22"/>
        </w:rPr>
      </w:pPr>
      <w:r>
        <w:rPr>
          <w:rFonts w:ascii="Arial" w:hAnsi="Arial" w:cs="Arial"/>
        </w:rPr>
        <w:lastRenderedPageBreak/>
        <w:fldChar w:fldCharType="begin"/>
      </w:r>
      <w:r>
        <w:rPr>
          <w:rFonts w:ascii="Arial" w:hAnsi="Arial" w:cs="Arial"/>
        </w:rPr>
        <w:instrText xml:space="preserve"> TOC \o "1-3" \h \z \u </w:instrText>
      </w:r>
      <w:r>
        <w:rPr>
          <w:rFonts w:ascii="Arial" w:hAnsi="Arial" w:cs="Arial"/>
        </w:rPr>
        <w:fldChar w:fldCharType="separate"/>
      </w:r>
      <w:hyperlink w:anchor="_Toc469069401" w:history="1">
        <w:r w:rsidR="00BD7DA2" w:rsidRPr="00993957">
          <w:rPr>
            <w:rStyle w:val="Hyperlink"/>
            <w:rFonts w:ascii="Arial" w:hAnsi="Arial" w:cs="Arial"/>
            <w:noProof/>
          </w:rPr>
          <w:t>Management Summary</w:t>
        </w:r>
        <w:r w:rsidR="00BD7DA2">
          <w:rPr>
            <w:noProof/>
            <w:webHidden/>
          </w:rPr>
          <w:tab/>
        </w:r>
        <w:r w:rsidR="00BD7DA2">
          <w:rPr>
            <w:noProof/>
            <w:webHidden/>
          </w:rPr>
          <w:fldChar w:fldCharType="begin"/>
        </w:r>
        <w:r w:rsidR="00BD7DA2">
          <w:rPr>
            <w:noProof/>
            <w:webHidden/>
          </w:rPr>
          <w:instrText xml:space="preserve"> PAGEREF _Toc469069401 \h </w:instrText>
        </w:r>
        <w:r w:rsidR="00BD7DA2">
          <w:rPr>
            <w:noProof/>
            <w:webHidden/>
          </w:rPr>
        </w:r>
        <w:r w:rsidR="00BD7DA2">
          <w:rPr>
            <w:noProof/>
            <w:webHidden/>
          </w:rPr>
          <w:fldChar w:fldCharType="separate"/>
        </w:r>
        <w:r w:rsidR="00BD7DA2">
          <w:rPr>
            <w:noProof/>
            <w:webHidden/>
          </w:rPr>
          <w:t>II</w:t>
        </w:r>
        <w:r w:rsidR="00BD7DA2">
          <w:rPr>
            <w:noProof/>
            <w:webHidden/>
          </w:rPr>
          <w:fldChar w:fldCharType="end"/>
        </w:r>
      </w:hyperlink>
    </w:p>
    <w:p w14:paraId="299F44F2" w14:textId="0C7D9BF4" w:rsidR="00BD7DA2" w:rsidRDefault="00BD7DA2">
      <w:pPr>
        <w:pStyle w:val="Verzeichnis1"/>
        <w:tabs>
          <w:tab w:val="right" w:leader="underscore" w:pos="9344"/>
        </w:tabs>
        <w:rPr>
          <w:rFonts w:eastAsiaTheme="minorEastAsia" w:cstheme="minorBidi"/>
          <w:b w:val="0"/>
          <w:bCs w:val="0"/>
          <w:i w:val="0"/>
          <w:iCs w:val="0"/>
          <w:noProof/>
          <w:sz w:val="22"/>
          <w:szCs w:val="22"/>
        </w:rPr>
      </w:pPr>
      <w:hyperlink w:anchor="_Toc469069402" w:history="1">
        <w:r w:rsidRPr="00993957">
          <w:rPr>
            <w:rStyle w:val="Hyperlink"/>
            <w:rFonts w:ascii="Arial" w:hAnsi="Arial" w:cs="Arial"/>
            <w:noProof/>
          </w:rPr>
          <w:t>Abkürzungsverzeichnis</w:t>
        </w:r>
        <w:r>
          <w:rPr>
            <w:noProof/>
            <w:webHidden/>
          </w:rPr>
          <w:tab/>
        </w:r>
        <w:r>
          <w:rPr>
            <w:noProof/>
            <w:webHidden/>
          </w:rPr>
          <w:fldChar w:fldCharType="begin"/>
        </w:r>
        <w:r>
          <w:rPr>
            <w:noProof/>
            <w:webHidden/>
          </w:rPr>
          <w:instrText xml:space="preserve"> PAGEREF _Toc469069402 \h </w:instrText>
        </w:r>
        <w:r>
          <w:rPr>
            <w:noProof/>
            <w:webHidden/>
          </w:rPr>
        </w:r>
        <w:r>
          <w:rPr>
            <w:noProof/>
            <w:webHidden/>
          </w:rPr>
          <w:fldChar w:fldCharType="separate"/>
        </w:r>
        <w:r>
          <w:rPr>
            <w:noProof/>
            <w:webHidden/>
          </w:rPr>
          <w:t>VI</w:t>
        </w:r>
        <w:r>
          <w:rPr>
            <w:noProof/>
            <w:webHidden/>
          </w:rPr>
          <w:fldChar w:fldCharType="end"/>
        </w:r>
      </w:hyperlink>
    </w:p>
    <w:p w14:paraId="5E24CA09" w14:textId="78D92671" w:rsidR="00BD7DA2" w:rsidRDefault="00BD7DA2">
      <w:pPr>
        <w:pStyle w:val="Verzeichnis1"/>
        <w:tabs>
          <w:tab w:val="right" w:leader="underscore" w:pos="9344"/>
        </w:tabs>
        <w:rPr>
          <w:rFonts w:eastAsiaTheme="minorEastAsia" w:cstheme="minorBidi"/>
          <w:b w:val="0"/>
          <w:bCs w:val="0"/>
          <w:i w:val="0"/>
          <w:iCs w:val="0"/>
          <w:noProof/>
          <w:sz w:val="22"/>
          <w:szCs w:val="22"/>
        </w:rPr>
      </w:pPr>
      <w:hyperlink w:anchor="_Toc469069403" w:history="1">
        <w:r w:rsidRPr="00993957">
          <w:rPr>
            <w:rStyle w:val="Hyperlink"/>
            <w:rFonts w:ascii="Arial" w:hAnsi="Arial" w:cs="Arial"/>
            <w:noProof/>
          </w:rPr>
          <w:t>Abbildungsverzeichnis</w:t>
        </w:r>
        <w:r>
          <w:rPr>
            <w:noProof/>
            <w:webHidden/>
          </w:rPr>
          <w:tab/>
        </w:r>
        <w:r>
          <w:rPr>
            <w:noProof/>
            <w:webHidden/>
          </w:rPr>
          <w:fldChar w:fldCharType="begin"/>
        </w:r>
        <w:r>
          <w:rPr>
            <w:noProof/>
            <w:webHidden/>
          </w:rPr>
          <w:instrText xml:space="preserve"> PAGEREF _Toc469069403 \h </w:instrText>
        </w:r>
        <w:r>
          <w:rPr>
            <w:noProof/>
            <w:webHidden/>
          </w:rPr>
        </w:r>
        <w:r>
          <w:rPr>
            <w:noProof/>
            <w:webHidden/>
          </w:rPr>
          <w:fldChar w:fldCharType="separate"/>
        </w:r>
        <w:r>
          <w:rPr>
            <w:noProof/>
            <w:webHidden/>
          </w:rPr>
          <w:t>VII</w:t>
        </w:r>
        <w:r>
          <w:rPr>
            <w:noProof/>
            <w:webHidden/>
          </w:rPr>
          <w:fldChar w:fldCharType="end"/>
        </w:r>
      </w:hyperlink>
    </w:p>
    <w:p w14:paraId="4467981B" w14:textId="17336C9D" w:rsidR="00BD7DA2" w:rsidRDefault="00BD7DA2">
      <w:pPr>
        <w:pStyle w:val="Verzeichnis1"/>
        <w:tabs>
          <w:tab w:val="left" w:pos="480"/>
          <w:tab w:val="right" w:leader="underscore" w:pos="9344"/>
        </w:tabs>
        <w:rPr>
          <w:rFonts w:eastAsiaTheme="minorEastAsia" w:cstheme="minorBidi"/>
          <w:b w:val="0"/>
          <w:bCs w:val="0"/>
          <w:i w:val="0"/>
          <w:iCs w:val="0"/>
          <w:noProof/>
          <w:sz w:val="22"/>
          <w:szCs w:val="22"/>
        </w:rPr>
      </w:pPr>
      <w:hyperlink w:anchor="_Toc469069404" w:history="1">
        <w:r w:rsidRPr="00993957">
          <w:rPr>
            <w:rStyle w:val="Hyperlink"/>
            <w:rFonts w:ascii="Arial" w:hAnsi="Arial" w:cs="Arial"/>
            <w:noProof/>
          </w:rPr>
          <w:t>1.</w:t>
        </w:r>
        <w:r>
          <w:rPr>
            <w:rFonts w:eastAsiaTheme="minorEastAsia" w:cstheme="minorBidi"/>
            <w:b w:val="0"/>
            <w:bCs w:val="0"/>
            <w:i w:val="0"/>
            <w:iCs w:val="0"/>
            <w:noProof/>
            <w:sz w:val="22"/>
            <w:szCs w:val="22"/>
          </w:rPr>
          <w:tab/>
        </w:r>
        <w:r w:rsidRPr="00993957">
          <w:rPr>
            <w:rStyle w:val="Hyperlink"/>
            <w:rFonts w:ascii="Arial" w:hAnsi="Arial" w:cs="Arial"/>
            <w:noProof/>
          </w:rPr>
          <w:t>Einleitung</w:t>
        </w:r>
        <w:r>
          <w:rPr>
            <w:noProof/>
            <w:webHidden/>
          </w:rPr>
          <w:tab/>
        </w:r>
        <w:r>
          <w:rPr>
            <w:noProof/>
            <w:webHidden/>
          </w:rPr>
          <w:fldChar w:fldCharType="begin"/>
        </w:r>
        <w:r>
          <w:rPr>
            <w:noProof/>
            <w:webHidden/>
          </w:rPr>
          <w:instrText xml:space="preserve"> PAGEREF _Toc469069404 \h </w:instrText>
        </w:r>
        <w:r>
          <w:rPr>
            <w:noProof/>
            <w:webHidden/>
          </w:rPr>
        </w:r>
        <w:r>
          <w:rPr>
            <w:noProof/>
            <w:webHidden/>
          </w:rPr>
          <w:fldChar w:fldCharType="separate"/>
        </w:r>
        <w:r>
          <w:rPr>
            <w:noProof/>
            <w:webHidden/>
          </w:rPr>
          <w:t>1</w:t>
        </w:r>
        <w:r>
          <w:rPr>
            <w:noProof/>
            <w:webHidden/>
          </w:rPr>
          <w:fldChar w:fldCharType="end"/>
        </w:r>
      </w:hyperlink>
    </w:p>
    <w:p w14:paraId="55431FAB" w14:textId="4E8B4A82" w:rsidR="00BD7DA2" w:rsidRDefault="00BD7DA2">
      <w:pPr>
        <w:pStyle w:val="Verzeichnis2"/>
        <w:tabs>
          <w:tab w:val="left" w:pos="960"/>
          <w:tab w:val="right" w:leader="underscore" w:pos="9344"/>
        </w:tabs>
        <w:rPr>
          <w:rFonts w:eastAsiaTheme="minorEastAsia" w:cstheme="minorBidi"/>
          <w:b w:val="0"/>
          <w:bCs w:val="0"/>
          <w:noProof/>
        </w:rPr>
      </w:pPr>
      <w:hyperlink w:anchor="_Toc469069405" w:history="1">
        <w:r w:rsidRPr="00993957">
          <w:rPr>
            <w:rStyle w:val="Hyperlink"/>
            <w:noProof/>
          </w:rPr>
          <w:t>1.1.</w:t>
        </w:r>
        <w:r>
          <w:rPr>
            <w:rFonts w:eastAsiaTheme="minorEastAsia" w:cstheme="minorBidi"/>
            <w:b w:val="0"/>
            <w:bCs w:val="0"/>
            <w:noProof/>
          </w:rPr>
          <w:tab/>
        </w:r>
        <w:r w:rsidRPr="00993957">
          <w:rPr>
            <w:rStyle w:val="Hyperlink"/>
            <w:rFonts w:ascii="Times New Roman" w:hAnsi="Times New Roman"/>
            <w:noProof/>
          </w:rPr>
          <w:t>Motivation</w:t>
        </w:r>
        <w:r>
          <w:rPr>
            <w:noProof/>
            <w:webHidden/>
          </w:rPr>
          <w:tab/>
        </w:r>
        <w:r>
          <w:rPr>
            <w:noProof/>
            <w:webHidden/>
          </w:rPr>
          <w:fldChar w:fldCharType="begin"/>
        </w:r>
        <w:r>
          <w:rPr>
            <w:noProof/>
            <w:webHidden/>
          </w:rPr>
          <w:instrText xml:space="preserve"> PAGEREF _Toc469069405 \h </w:instrText>
        </w:r>
        <w:r>
          <w:rPr>
            <w:noProof/>
            <w:webHidden/>
          </w:rPr>
        </w:r>
        <w:r>
          <w:rPr>
            <w:noProof/>
            <w:webHidden/>
          </w:rPr>
          <w:fldChar w:fldCharType="separate"/>
        </w:r>
        <w:r>
          <w:rPr>
            <w:noProof/>
            <w:webHidden/>
          </w:rPr>
          <w:t>1</w:t>
        </w:r>
        <w:r>
          <w:rPr>
            <w:noProof/>
            <w:webHidden/>
          </w:rPr>
          <w:fldChar w:fldCharType="end"/>
        </w:r>
      </w:hyperlink>
    </w:p>
    <w:p w14:paraId="0B22D77D" w14:textId="0E850E32" w:rsidR="00BD7DA2" w:rsidRDefault="00BD7DA2">
      <w:pPr>
        <w:pStyle w:val="Verzeichnis2"/>
        <w:tabs>
          <w:tab w:val="left" w:pos="960"/>
          <w:tab w:val="right" w:leader="underscore" w:pos="9344"/>
        </w:tabs>
        <w:rPr>
          <w:rFonts w:eastAsiaTheme="minorEastAsia" w:cstheme="minorBidi"/>
          <w:b w:val="0"/>
          <w:bCs w:val="0"/>
          <w:noProof/>
        </w:rPr>
      </w:pPr>
      <w:hyperlink w:anchor="_Toc469069406" w:history="1">
        <w:r w:rsidRPr="00993957">
          <w:rPr>
            <w:rStyle w:val="Hyperlink"/>
            <w:rFonts w:ascii="Times New Roman" w:hAnsi="Times New Roman"/>
            <w:noProof/>
          </w:rPr>
          <w:t>1.2.</w:t>
        </w:r>
        <w:r>
          <w:rPr>
            <w:rFonts w:eastAsiaTheme="minorEastAsia" w:cstheme="minorBidi"/>
            <w:b w:val="0"/>
            <w:bCs w:val="0"/>
            <w:noProof/>
          </w:rPr>
          <w:tab/>
        </w:r>
        <w:r w:rsidRPr="00993957">
          <w:rPr>
            <w:rStyle w:val="Hyperlink"/>
            <w:rFonts w:ascii="Times New Roman" w:hAnsi="Times New Roman"/>
            <w:noProof/>
          </w:rPr>
          <w:t>Ziel der Masterarbeit</w:t>
        </w:r>
        <w:r>
          <w:rPr>
            <w:noProof/>
            <w:webHidden/>
          </w:rPr>
          <w:tab/>
        </w:r>
        <w:r>
          <w:rPr>
            <w:noProof/>
            <w:webHidden/>
          </w:rPr>
          <w:fldChar w:fldCharType="begin"/>
        </w:r>
        <w:r>
          <w:rPr>
            <w:noProof/>
            <w:webHidden/>
          </w:rPr>
          <w:instrText xml:space="preserve"> PAGEREF _Toc469069406 \h </w:instrText>
        </w:r>
        <w:r>
          <w:rPr>
            <w:noProof/>
            <w:webHidden/>
          </w:rPr>
        </w:r>
        <w:r>
          <w:rPr>
            <w:noProof/>
            <w:webHidden/>
          </w:rPr>
          <w:fldChar w:fldCharType="separate"/>
        </w:r>
        <w:r>
          <w:rPr>
            <w:noProof/>
            <w:webHidden/>
          </w:rPr>
          <w:t>2</w:t>
        </w:r>
        <w:r>
          <w:rPr>
            <w:noProof/>
            <w:webHidden/>
          </w:rPr>
          <w:fldChar w:fldCharType="end"/>
        </w:r>
      </w:hyperlink>
    </w:p>
    <w:p w14:paraId="52B18D42" w14:textId="596C7614" w:rsidR="00BD7DA2" w:rsidRDefault="00BD7DA2">
      <w:pPr>
        <w:pStyle w:val="Verzeichnis2"/>
        <w:tabs>
          <w:tab w:val="left" w:pos="960"/>
          <w:tab w:val="right" w:leader="underscore" w:pos="9344"/>
        </w:tabs>
        <w:rPr>
          <w:rFonts w:eastAsiaTheme="minorEastAsia" w:cstheme="minorBidi"/>
          <w:b w:val="0"/>
          <w:bCs w:val="0"/>
          <w:noProof/>
        </w:rPr>
      </w:pPr>
      <w:hyperlink w:anchor="_Toc469069407" w:history="1">
        <w:r w:rsidRPr="00993957">
          <w:rPr>
            <w:rStyle w:val="Hyperlink"/>
            <w:rFonts w:ascii="Times New Roman" w:hAnsi="Times New Roman"/>
            <w:noProof/>
          </w:rPr>
          <w:t>1.3.</w:t>
        </w:r>
        <w:r>
          <w:rPr>
            <w:rFonts w:eastAsiaTheme="minorEastAsia" w:cstheme="minorBidi"/>
            <w:b w:val="0"/>
            <w:bCs w:val="0"/>
            <w:noProof/>
          </w:rPr>
          <w:tab/>
        </w:r>
        <w:r w:rsidRPr="00993957">
          <w:rPr>
            <w:rStyle w:val="Hyperlink"/>
            <w:rFonts w:ascii="Times New Roman" w:hAnsi="Times New Roman"/>
            <w:noProof/>
          </w:rPr>
          <w:t>Methodisches Vorgehen</w:t>
        </w:r>
        <w:r>
          <w:rPr>
            <w:noProof/>
            <w:webHidden/>
          </w:rPr>
          <w:tab/>
        </w:r>
        <w:r>
          <w:rPr>
            <w:noProof/>
            <w:webHidden/>
          </w:rPr>
          <w:fldChar w:fldCharType="begin"/>
        </w:r>
        <w:r>
          <w:rPr>
            <w:noProof/>
            <w:webHidden/>
          </w:rPr>
          <w:instrText xml:space="preserve"> PAGEREF _Toc469069407 \h </w:instrText>
        </w:r>
        <w:r>
          <w:rPr>
            <w:noProof/>
            <w:webHidden/>
          </w:rPr>
        </w:r>
        <w:r>
          <w:rPr>
            <w:noProof/>
            <w:webHidden/>
          </w:rPr>
          <w:fldChar w:fldCharType="separate"/>
        </w:r>
        <w:r>
          <w:rPr>
            <w:noProof/>
            <w:webHidden/>
          </w:rPr>
          <w:t>2</w:t>
        </w:r>
        <w:r>
          <w:rPr>
            <w:noProof/>
            <w:webHidden/>
          </w:rPr>
          <w:fldChar w:fldCharType="end"/>
        </w:r>
      </w:hyperlink>
    </w:p>
    <w:p w14:paraId="0084F552" w14:textId="4AFCF6C1" w:rsidR="00BD7DA2" w:rsidRDefault="00BD7DA2">
      <w:pPr>
        <w:pStyle w:val="Verzeichnis2"/>
        <w:tabs>
          <w:tab w:val="left" w:pos="960"/>
          <w:tab w:val="right" w:leader="underscore" w:pos="9344"/>
        </w:tabs>
        <w:rPr>
          <w:rFonts w:eastAsiaTheme="minorEastAsia" w:cstheme="minorBidi"/>
          <w:b w:val="0"/>
          <w:bCs w:val="0"/>
          <w:noProof/>
        </w:rPr>
      </w:pPr>
      <w:hyperlink w:anchor="_Toc469069408" w:history="1">
        <w:r w:rsidRPr="00993957">
          <w:rPr>
            <w:rStyle w:val="Hyperlink"/>
            <w:rFonts w:ascii="Times New Roman" w:hAnsi="Times New Roman"/>
            <w:noProof/>
          </w:rPr>
          <w:t>1.4.</w:t>
        </w:r>
        <w:r>
          <w:rPr>
            <w:rFonts w:eastAsiaTheme="minorEastAsia" w:cstheme="minorBidi"/>
            <w:b w:val="0"/>
            <w:bCs w:val="0"/>
            <w:noProof/>
          </w:rPr>
          <w:tab/>
        </w:r>
        <w:r w:rsidRPr="00993957">
          <w:rPr>
            <w:rStyle w:val="Hyperlink"/>
            <w:rFonts w:ascii="Times New Roman" w:hAnsi="Times New Roman"/>
            <w:noProof/>
          </w:rPr>
          <w:t>Aufbau der Arbeit</w:t>
        </w:r>
        <w:r>
          <w:rPr>
            <w:noProof/>
            <w:webHidden/>
          </w:rPr>
          <w:tab/>
        </w:r>
        <w:r>
          <w:rPr>
            <w:noProof/>
            <w:webHidden/>
          </w:rPr>
          <w:fldChar w:fldCharType="begin"/>
        </w:r>
        <w:r>
          <w:rPr>
            <w:noProof/>
            <w:webHidden/>
          </w:rPr>
          <w:instrText xml:space="preserve"> PAGEREF _Toc469069408 \h </w:instrText>
        </w:r>
        <w:r>
          <w:rPr>
            <w:noProof/>
            <w:webHidden/>
          </w:rPr>
        </w:r>
        <w:r>
          <w:rPr>
            <w:noProof/>
            <w:webHidden/>
          </w:rPr>
          <w:fldChar w:fldCharType="separate"/>
        </w:r>
        <w:r>
          <w:rPr>
            <w:noProof/>
            <w:webHidden/>
          </w:rPr>
          <w:t>2</w:t>
        </w:r>
        <w:r>
          <w:rPr>
            <w:noProof/>
            <w:webHidden/>
          </w:rPr>
          <w:fldChar w:fldCharType="end"/>
        </w:r>
      </w:hyperlink>
    </w:p>
    <w:p w14:paraId="07C40430" w14:textId="7E253DD0" w:rsidR="00BD7DA2" w:rsidRDefault="00BD7DA2">
      <w:pPr>
        <w:pStyle w:val="Verzeichnis2"/>
        <w:tabs>
          <w:tab w:val="left" w:pos="960"/>
          <w:tab w:val="right" w:leader="underscore" w:pos="9344"/>
        </w:tabs>
        <w:rPr>
          <w:rFonts w:eastAsiaTheme="minorEastAsia" w:cstheme="minorBidi"/>
          <w:b w:val="0"/>
          <w:bCs w:val="0"/>
          <w:noProof/>
        </w:rPr>
      </w:pPr>
      <w:hyperlink w:anchor="_Toc469069409" w:history="1">
        <w:r w:rsidRPr="00993957">
          <w:rPr>
            <w:rStyle w:val="Hyperlink"/>
            <w:rFonts w:ascii="Times New Roman" w:hAnsi="Times New Roman"/>
            <w:noProof/>
          </w:rPr>
          <w:t>1.5.</w:t>
        </w:r>
        <w:r>
          <w:rPr>
            <w:rFonts w:eastAsiaTheme="minorEastAsia" w:cstheme="minorBidi"/>
            <w:b w:val="0"/>
            <w:bCs w:val="0"/>
            <w:noProof/>
          </w:rPr>
          <w:tab/>
        </w:r>
        <w:r w:rsidRPr="00993957">
          <w:rPr>
            <w:rStyle w:val="Hyperlink"/>
            <w:rFonts w:ascii="Times New Roman" w:hAnsi="Times New Roman"/>
            <w:noProof/>
          </w:rPr>
          <w:t>Verwandte Arbeiten</w:t>
        </w:r>
        <w:r>
          <w:rPr>
            <w:noProof/>
            <w:webHidden/>
          </w:rPr>
          <w:tab/>
        </w:r>
        <w:r>
          <w:rPr>
            <w:noProof/>
            <w:webHidden/>
          </w:rPr>
          <w:fldChar w:fldCharType="begin"/>
        </w:r>
        <w:r>
          <w:rPr>
            <w:noProof/>
            <w:webHidden/>
          </w:rPr>
          <w:instrText xml:space="preserve"> PAGEREF _Toc469069409 \h </w:instrText>
        </w:r>
        <w:r>
          <w:rPr>
            <w:noProof/>
            <w:webHidden/>
          </w:rPr>
        </w:r>
        <w:r>
          <w:rPr>
            <w:noProof/>
            <w:webHidden/>
          </w:rPr>
          <w:fldChar w:fldCharType="separate"/>
        </w:r>
        <w:r>
          <w:rPr>
            <w:noProof/>
            <w:webHidden/>
          </w:rPr>
          <w:t>3</w:t>
        </w:r>
        <w:r>
          <w:rPr>
            <w:noProof/>
            <w:webHidden/>
          </w:rPr>
          <w:fldChar w:fldCharType="end"/>
        </w:r>
      </w:hyperlink>
    </w:p>
    <w:p w14:paraId="05E15E2A" w14:textId="0D041E5A" w:rsidR="00BD7DA2" w:rsidRDefault="00BD7DA2">
      <w:pPr>
        <w:pStyle w:val="Verzeichnis1"/>
        <w:tabs>
          <w:tab w:val="left" w:pos="480"/>
          <w:tab w:val="right" w:leader="underscore" w:pos="9344"/>
        </w:tabs>
        <w:rPr>
          <w:rFonts w:eastAsiaTheme="minorEastAsia" w:cstheme="minorBidi"/>
          <w:b w:val="0"/>
          <w:bCs w:val="0"/>
          <w:i w:val="0"/>
          <w:iCs w:val="0"/>
          <w:noProof/>
          <w:sz w:val="22"/>
          <w:szCs w:val="22"/>
        </w:rPr>
      </w:pPr>
      <w:hyperlink w:anchor="_Toc469069410" w:history="1">
        <w:r w:rsidRPr="00993957">
          <w:rPr>
            <w:rStyle w:val="Hyperlink"/>
            <w:rFonts w:ascii="Arial" w:hAnsi="Arial" w:cs="Arial"/>
            <w:noProof/>
          </w:rPr>
          <w:t>2.</w:t>
        </w:r>
        <w:r>
          <w:rPr>
            <w:rFonts w:eastAsiaTheme="minorEastAsia" w:cstheme="minorBidi"/>
            <w:b w:val="0"/>
            <w:bCs w:val="0"/>
            <w:i w:val="0"/>
            <w:iCs w:val="0"/>
            <w:noProof/>
            <w:sz w:val="22"/>
            <w:szCs w:val="22"/>
          </w:rPr>
          <w:tab/>
        </w:r>
        <w:r w:rsidRPr="00993957">
          <w:rPr>
            <w:rStyle w:val="Hyperlink"/>
            <w:rFonts w:ascii="Arial" w:hAnsi="Arial" w:cs="Arial"/>
            <w:noProof/>
          </w:rPr>
          <w:t>Grundlagen</w:t>
        </w:r>
        <w:r>
          <w:rPr>
            <w:noProof/>
            <w:webHidden/>
          </w:rPr>
          <w:tab/>
        </w:r>
        <w:r>
          <w:rPr>
            <w:noProof/>
            <w:webHidden/>
          </w:rPr>
          <w:fldChar w:fldCharType="begin"/>
        </w:r>
        <w:r>
          <w:rPr>
            <w:noProof/>
            <w:webHidden/>
          </w:rPr>
          <w:instrText xml:space="preserve"> PAGEREF _Toc469069410 \h </w:instrText>
        </w:r>
        <w:r>
          <w:rPr>
            <w:noProof/>
            <w:webHidden/>
          </w:rPr>
        </w:r>
        <w:r>
          <w:rPr>
            <w:noProof/>
            <w:webHidden/>
          </w:rPr>
          <w:fldChar w:fldCharType="separate"/>
        </w:r>
        <w:r>
          <w:rPr>
            <w:noProof/>
            <w:webHidden/>
          </w:rPr>
          <w:t>5</w:t>
        </w:r>
        <w:r>
          <w:rPr>
            <w:noProof/>
            <w:webHidden/>
          </w:rPr>
          <w:fldChar w:fldCharType="end"/>
        </w:r>
      </w:hyperlink>
    </w:p>
    <w:p w14:paraId="31E61D21" w14:textId="41C4ECFB" w:rsidR="00BD7DA2" w:rsidRDefault="00BD7DA2">
      <w:pPr>
        <w:pStyle w:val="Verzeichnis2"/>
        <w:tabs>
          <w:tab w:val="left" w:pos="960"/>
          <w:tab w:val="right" w:leader="underscore" w:pos="9344"/>
        </w:tabs>
        <w:rPr>
          <w:rFonts w:eastAsiaTheme="minorEastAsia" w:cstheme="minorBidi"/>
          <w:b w:val="0"/>
          <w:bCs w:val="0"/>
          <w:noProof/>
        </w:rPr>
      </w:pPr>
      <w:hyperlink w:anchor="_Toc469069411" w:history="1">
        <w:r w:rsidRPr="00993957">
          <w:rPr>
            <w:rStyle w:val="Hyperlink"/>
            <w:rFonts w:ascii="Times New Roman" w:hAnsi="Times New Roman"/>
            <w:noProof/>
          </w:rPr>
          <w:t>2.1.</w:t>
        </w:r>
        <w:r>
          <w:rPr>
            <w:rFonts w:eastAsiaTheme="minorEastAsia" w:cstheme="minorBidi"/>
            <w:b w:val="0"/>
            <w:bCs w:val="0"/>
            <w:noProof/>
          </w:rPr>
          <w:tab/>
        </w:r>
        <w:r w:rsidRPr="00993957">
          <w:rPr>
            <w:rStyle w:val="Hyperlink"/>
            <w:rFonts w:ascii="Times New Roman" w:hAnsi="Times New Roman"/>
            <w:noProof/>
          </w:rPr>
          <w:t>Terminologische Einordnungen</w:t>
        </w:r>
        <w:r>
          <w:rPr>
            <w:noProof/>
            <w:webHidden/>
          </w:rPr>
          <w:tab/>
        </w:r>
        <w:r>
          <w:rPr>
            <w:noProof/>
            <w:webHidden/>
          </w:rPr>
          <w:fldChar w:fldCharType="begin"/>
        </w:r>
        <w:r>
          <w:rPr>
            <w:noProof/>
            <w:webHidden/>
          </w:rPr>
          <w:instrText xml:space="preserve"> PAGEREF _Toc469069411 \h </w:instrText>
        </w:r>
        <w:r>
          <w:rPr>
            <w:noProof/>
            <w:webHidden/>
          </w:rPr>
        </w:r>
        <w:r>
          <w:rPr>
            <w:noProof/>
            <w:webHidden/>
          </w:rPr>
          <w:fldChar w:fldCharType="separate"/>
        </w:r>
        <w:r>
          <w:rPr>
            <w:noProof/>
            <w:webHidden/>
          </w:rPr>
          <w:t>5</w:t>
        </w:r>
        <w:r>
          <w:rPr>
            <w:noProof/>
            <w:webHidden/>
          </w:rPr>
          <w:fldChar w:fldCharType="end"/>
        </w:r>
      </w:hyperlink>
    </w:p>
    <w:p w14:paraId="63F84F18" w14:textId="5C76BE91" w:rsidR="00BD7DA2" w:rsidRDefault="00BD7DA2">
      <w:pPr>
        <w:pStyle w:val="Verzeichnis2"/>
        <w:tabs>
          <w:tab w:val="left" w:pos="960"/>
          <w:tab w:val="right" w:leader="underscore" w:pos="9344"/>
        </w:tabs>
        <w:rPr>
          <w:rFonts w:eastAsiaTheme="minorEastAsia" w:cstheme="minorBidi"/>
          <w:b w:val="0"/>
          <w:bCs w:val="0"/>
          <w:noProof/>
        </w:rPr>
      </w:pPr>
      <w:hyperlink w:anchor="_Toc469069412" w:history="1">
        <w:r w:rsidRPr="00993957">
          <w:rPr>
            <w:rStyle w:val="Hyperlink"/>
            <w:rFonts w:ascii="Times New Roman" w:hAnsi="Times New Roman"/>
            <w:noProof/>
          </w:rPr>
          <w:t>2.1.1.</w:t>
        </w:r>
        <w:r>
          <w:rPr>
            <w:rFonts w:eastAsiaTheme="minorEastAsia" w:cstheme="minorBidi"/>
            <w:b w:val="0"/>
            <w:bCs w:val="0"/>
            <w:noProof/>
          </w:rPr>
          <w:tab/>
        </w:r>
        <w:r w:rsidRPr="00993957">
          <w:rPr>
            <w:rStyle w:val="Hyperlink"/>
            <w:rFonts w:ascii="Times New Roman" w:hAnsi="Times New Roman"/>
            <w:noProof/>
          </w:rPr>
          <w:t>Adhärenz und Compliance</w:t>
        </w:r>
        <w:r>
          <w:rPr>
            <w:noProof/>
            <w:webHidden/>
          </w:rPr>
          <w:tab/>
        </w:r>
        <w:r>
          <w:rPr>
            <w:noProof/>
            <w:webHidden/>
          </w:rPr>
          <w:fldChar w:fldCharType="begin"/>
        </w:r>
        <w:r>
          <w:rPr>
            <w:noProof/>
            <w:webHidden/>
          </w:rPr>
          <w:instrText xml:space="preserve"> PAGEREF _Toc469069412 \h </w:instrText>
        </w:r>
        <w:r>
          <w:rPr>
            <w:noProof/>
            <w:webHidden/>
          </w:rPr>
        </w:r>
        <w:r>
          <w:rPr>
            <w:noProof/>
            <w:webHidden/>
          </w:rPr>
          <w:fldChar w:fldCharType="separate"/>
        </w:r>
        <w:r>
          <w:rPr>
            <w:noProof/>
            <w:webHidden/>
          </w:rPr>
          <w:t>5</w:t>
        </w:r>
        <w:r>
          <w:rPr>
            <w:noProof/>
            <w:webHidden/>
          </w:rPr>
          <w:fldChar w:fldCharType="end"/>
        </w:r>
      </w:hyperlink>
    </w:p>
    <w:p w14:paraId="47FF3495" w14:textId="5278EAB1" w:rsidR="00BD7DA2" w:rsidRDefault="00BD7DA2">
      <w:pPr>
        <w:pStyle w:val="Verzeichnis2"/>
        <w:tabs>
          <w:tab w:val="left" w:pos="960"/>
          <w:tab w:val="right" w:leader="underscore" w:pos="9344"/>
        </w:tabs>
        <w:rPr>
          <w:rFonts w:eastAsiaTheme="minorEastAsia" w:cstheme="minorBidi"/>
          <w:b w:val="0"/>
          <w:bCs w:val="0"/>
          <w:noProof/>
        </w:rPr>
      </w:pPr>
      <w:hyperlink w:anchor="_Toc469069413" w:history="1">
        <w:r w:rsidRPr="00993957">
          <w:rPr>
            <w:rStyle w:val="Hyperlink"/>
            <w:rFonts w:ascii="Times New Roman" w:hAnsi="Times New Roman"/>
            <w:noProof/>
          </w:rPr>
          <w:t>2.1.2.</w:t>
        </w:r>
        <w:r>
          <w:rPr>
            <w:rFonts w:eastAsiaTheme="minorEastAsia" w:cstheme="minorBidi"/>
            <w:b w:val="0"/>
            <w:bCs w:val="0"/>
            <w:noProof/>
          </w:rPr>
          <w:tab/>
        </w:r>
        <w:r w:rsidRPr="00993957">
          <w:rPr>
            <w:rStyle w:val="Hyperlink"/>
            <w:rFonts w:ascii="Times New Roman" w:hAnsi="Times New Roman"/>
            <w:noProof/>
          </w:rPr>
          <w:t>Alter und Altern</w:t>
        </w:r>
        <w:r>
          <w:rPr>
            <w:noProof/>
            <w:webHidden/>
          </w:rPr>
          <w:tab/>
        </w:r>
        <w:r>
          <w:rPr>
            <w:noProof/>
            <w:webHidden/>
          </w:rPr>
          <w:fldChar w:fldCharType="begin"/>
        </w:r>
        <w:r>
          <w:rPr>
            <w:noProof/>
            <w:webHidden/>
          </w:rPr>
          <w:instrText xml:space="preserve"> PAGEREF _Toc469069413 \h </w:instrText>
        </w:r>
        <w:r>
          <w:rPr>
            <w:noProof/>
            <w:webHidden/>
          </w:rPr>
        </w:r>
        <w:r>
          <w:rPr>
            <w:noProof/>
            <w:webHidden/>
          </w:rPr>
          <w:fldChar w:fldCharType="separate"/>
        </w:r>
        <w:r>
          <w:rPr>
            <w:noProof/>
            <w:webHidden/>
          </w:rPr>
          <w:t>6</w:t>
        </w:r>
        <w:r>
          <w:rPr>
            <w:noProof/>
            <w:webHidden/>
          </w:rPr>
          <w:fldChar w:fldCharType="end"/>
        </w:r>
      </w:hyperlink>
    </w:p>
    <w:p w14:paraId="249106A8" w14:textId="43EE7BEB" w:rsidR="00BD7DA2" w:rsidRDefault="00BD7DA2">
      <w:pPr>
        <w:pStyle w:val="Verzeichnis2"/>
        <w:tabs>
          <w:tab w:val="left" w:pos="960"/>
          <w:tab w:val="right" w:leader="underscore" w:pos="9344"/>
        </w:tabs>
        <w:rPr>
          <w:rFonts w:eastAsiaTheme="minorEastAsia" w:cstheme="minorBidi"/>
          <w:b w:val="0"/>
          <w:bCs w:val="0"/>
          <w:noProof/>
        </w:rPr>
      </w:pPr>
      <w:hyperlink w:anchor="_Toc469069414" w:history="1">
        <w:r w:rsidRPr="00993957">
          <w:rPr>
            <w:rStyle w:val="Hyperlink"/>
            <w:rFonts w:ascii="Times New Roman" w:hAnsi="Times New Roman"/>
            <w:noProof/>
          </w:rPr>
          <w:t>2.2.</w:t>
        </w:r>
        <w:r>
          <w:rPr>
            <w:rFonts w:eastAsiaTheme="minorEastAsia" w:cstheme="minorBidi"/>
            <w:b w:val="0"/>
            <w:bCs w:val="0"/>
            <w:noProof/>
          </w:rPr>
          <w:tab/>
        </w:r>
        <w:r w:rsidRPr="00993957">
          <w:rPr>
            <w:rStyle w:val="Hyperlink"/>
            <w:rFonts w:ascii="Times New Roman" w:hAnsi="Times New Roman"/>
            <w:noProof/>
          </w:rPr>
          <w:t>Demographischer Wandel</w:t>
        </w:r>
        <w:r>
          <w:rPr>
            <w:noProof/>
            <w:webHidden/>
          </w:rPr>
          <w:tab/>
        </w:r>
        <w:r>
          <w:rPr>
            <w:noProof/>
            <w:webHidden/>
          </w:rPr>
          <w:fldChar w:fldCharType="begin"/>
        </w:r>
        <w:r>
          <w:rPr>
            <w:noProof/>
            <w:webHidden/>
          </w:rPr>
          <w:instrText xml:space="preserve"> PAGEREF _Toc469069414 \h </w:instrText>
        </w:r>
        <w:r>
          <w:rPr>
            <w:noProof/>
            <w:webHidden/>
          </w:rPr>
        </w:r>
        <w:r>
          <w:rPr>
            <w:noProof/>
            <w:webHidden/>
          </w:rPr>
          <w:fldChar w:fldCharType="separate"/>
        </w:r>
        <w:r>
          <w:rPr>
            <w:noProof/>
            <w:webHidden/>
          </w:rPr>
          <w:t>7</w:t>
        </w:r>
        <w:r>
          <w:rPr>
            <w:noProof/>
            <w:webHidden/>
          </w:rPr>
          <w:fldChar w:fldCharType="end"/>
        </w:r>
      </w:hyperlink>
    </w:p>
    <w:p w14:paraId="6AB91C4B" w14:textId="383B2CA2" w:rsidR="00BD7DA2" w:rsidRDefault="00BD7DA2">
      <w:pPr>
        <w:pStyle w:val="Verzeichnis2"/>
        <w:tabs>
          <w:tab w:val="left" w:pos="960"/>
          <w:tab w:val="right" w:leader="underscore" w:pos="9344"/>
        </w:tabs>
        <w:rPr>
          <w:rFonts w:eastAsiaTheme="minorEastAsia" w:cstheme="minorBidi"/>
          <w:b w:val="0"/>
          <w:bCs w:val="0"/>
          <w:noProof/>
        </w:rPr>
      </w:pPr>
      <w:hyperlink w:anchor="_Toc469069415" w:history="1">
        <w:r w:rsidRPr="00993957">
          <w:rPr>
            <w:rStyle w:val="Hyperlink"/>
            <w:rFonts w:ascii="Times New Roman" w:hAnsi="Times New Roman"/>
            <w:noProof/>
          </w:rPr>
          <w:t>2.3.</w:t>
        </w:r>
        <w:r>
          <w:rPr>
            <w:rFonts w:eastAsiaTheme="minorEastAsia" w:cstheme="minorBidi"/>
            <w:b w:val="0"/>
            <w:bCs w:val="0"/>
            <w:noProof/>
          </w:rPr>
          <w:tab/>
        </w:r>
        <w:r w:rsidRPr="00993957">
          <w:rPr>
            <w:rStyle w:val="Hyperlink"/>
            <w:rFonts w:ascii="Times New Roman" w:hAnsi="Times New Roman"/>
            <w:noProof/>
          </w:rPr>
          <w:t>Lebenssituation älterer Menschen</w:t>
        </w:r>
        <w:r>
          <w:rPr>
            <w:noProof/>
            <w:webHidden/>
          </w:rPr>
          <w:tab/>
        </w:r>
        <w:r>
          <w:rPr>
            <w:noProof/>
            <w:webHidden/>
          </w:rPr>
          <w:fldChar w:fldCharType="begin"/>
        </w:r>
        <w:r>
          <w:rPr>
            <w:noProof/>
            <w:webHidden/>
          </w:rPr>
          <w:instrText xml:space="preserve"> PAGEREF _Toc469069415 \h </w:instrText>
        </w:r>
        <w:r>
          <w:rPr>
            <w:noProof/>
            <w:webHidden/>
          </w:rPr>
        </w:r>
        <w:r>
          <w:rPr>
            <w:noProof/>
            <w:webHidden/>
          </w:rPr>
          <w:fldChar w:fldCharType="separate"/>
        </w:r>
        <w:r>
          <w:rPr>
            <w:noProof/>
            <w:webHidden/>
          </w:rPr>
          <w:t>8</w:t>
        </w:r>
        <w:r>
          <w:rPr>
            <w:noProof/>
            <w:webHidden/>
          </w:rPr>
          <w:fldChar w:fldCharType="end"/>
        </w:r>
      </w:hyperlink>
    </w:p>
    <w:p w14:paraId="5A7F4B1A" w14:textId="2B1226CD" w:rsidR="00BD7DA2" w:rsidRDefault="00BD7DA2">
      <w:pPr>
        <w:pStyle w:val="Verzeichnis2"/>
        <w:tabs>
          <w:tab w:val="left" w:pos="1200"/>
          <w:tab w:val="right" w:leader="underscore" w:pos="9344"/>
        </w:tabs>
        <w:rPr>
          <w:rFonts w:eastAsiaTheme="minorEastAsia" w:cstheme="minorBidi"/>
          <w:b w:val="0"/>
          <w:bCs w:val="0"/>
          <w:noProof/>
        </w:rPr>
      </w:pPr>
      <w:hyperlink w:anchor="_Toc469069416" w:history="1">
        <w:r w:rsidRPr="00993957">
          <w:rPr>
            <w:rStyle w:val="Hyperlink"/>
            <w:noProof/>
          </w:rPr>
          <w:t>2.3.1.</w:t>
        </w:r>
        <w:r>
          <w:rPr>
            <w:rFonts w:eastAsiaTheme="minorEastAsia" w:cstheme="minorBidi"/>
            <w:b w:val="0"/>
            <w:bCs w:val="0"/>
            <w:noProof/>
          </w:rPr>
          <w:tab/>
        </w:r>
        <w:r w:rsidRPr="00993957">
          <w:rPr>
            <w:rStyle w:val="Hyperlink"/>
            <w:noProof/>
          </w:rPr>
          <w:t>Gesundheit</w:t>
        </w:r>
        <w:r>
          <w:rPr>
            <w:noProof/>
            <w:webHidden/>
          </w:rPr>
          <w:tab/>
        </w:r>
        <w:r>
          <w:rPr>
            <w:noProof/>
            <w:webHidden/>
          </w:rPr>
          <w:fldChar w:fldCharType="begin"/>
        </w:r>
        <w:r>
          <w:rPr>
            <w:noProof/>
            <w:webHidden/>
          </w:rPr>
          <w:instrText xml:space="preserve"> PAGEREF _Toc469069416 \h </w:instrText>
        </w:r>
        <w:r>
          <w:rPr>
            <w:noProof/>
            <w:webHidden/>
          </w:rPr>
        </w:r>
        <w:r>
          <w:rPr>
            <w:noProof/>
            <w:webHidden/>
          </w:rPr>
          <w:fldChar w:fldCharType="separate"/>
        </w:r>
        <w:r>
          <w:rPr>
            <w:noProof/>
            <w:webHidden/>
          </w:rPr>
          <w:t>8</w:t>
        </w:r>
        <w:r>
          <w:rPr>
            <w:noProof/>
            <w:webHidden/>
          </w:rPr>
          <w:fldChar w:fldCharType="end"/>
        </w:r>
      </w:hyperlink>
    </w:p>
    <w:p w14:paraId="607106D3" w14:textId="79869C6B" w:rsidR="00BD7DA2" w:rsidRDefault="00BD7DA2">
      <w:pPr>
        <w:pStyle w:val="Verzeichnis2"/>
        <w:tabs>
          <w:tab w:val="left" w:pos="1200"/>
          <w:tab w:val="right" w:leader="underscore" w:pos="9344"/>
        </w:tabs>
        <w:rPr>
          <w:rFonts w:eastAsiaTheme="minorEastAsia" w:cstheme="minorBidi"/>
          <w:b w:val="0"/>
          <w:bCs w:val="0"/>
          <w:noProof/>
        </w:rPr>
      </w:pPr>
      <w:hyperlink w:anchor="_Toc469069417" w:history="1">
        <w:r w:rsidRPr="00993957">
          <w:rPr>
            <w:rStyle w:val="Hyperlink"/>
            <w:noProof/>
          </w:rPr>
          <w:t>2.3.2.</w:t>
        </w:r>
        <w:r>
          <w:rPr>
            <w:rFonts w:eastAsiaTheme="minorEastAsia" w:cstheme="minorBidi"/>
            <w:b w:val="0"/>
            <w:bCs w:val="0"/>
            <w:noProof/>
          </w:rPr>
          <w:tab/>
        </w:r>
        <w:r w:rsidRPr="00993957">
          <w:rPr>
            <w:rStyle w:val="Hyperlink"/>
            <w:noProof/>
          </w:rPr>
          <w:t>Adhärenz</w:t>
        </w:r>
        <w:r>
          <w:rPr>
            <w:noProof/>
            <w:webHidden/>
          </w:rPr>
          <w:tab/>
        </w:r>
        <w:r>
          <w:rPr>
            <w:noProof/>
            <w:webHidden/>
          </w:rPr>
          <w:fldChar w:fldCharType="begin"/>
        </w:r>
        <w:r>
          <w:rPr>
            <w:noProof/>
            <w:webHidden/>
          </w:rPr>
          <w:instrText xml:space="preserve"> PAGEREF _Toc469069417 \h </w:instrText>
        </w:r>
        <w:r>
          <w:rPr>
            <w:noProof/>
            <w:webHidden/>
          </w:rPr>
        </w:r>
        <w:r>
          <w:rPr>
            <w:noProof/>
            <w:webHidden/>
          </w:rPr>
          <w:fldChar w:fldCharType="separate"/>
        </w:r>
        <w:r>
          <w:rPr>
            <w:noProof/>
            <w:webHidden/>
          </w:rPr>
          <w:t>10</w:t>
        </w:r>
        <w:r>
          <w:rPr>
            <w:noProof/>
            <w:webHidden/>
          </w:rPr>
          <w:fldChar w:fldCharType="end"/>
        </w:r>
      </w:hyperlink>
    </w:p>
    <w:p w14:paraId="6B1FB972" w14:textId="3F5D5E17" w:rsidR="00BD7DA2" w:rsidRDefault="00BD7DA2">
      <w:pPr>
        <w:pStyle w:val="Verzeichnis2"/>
        <w:tabs>
          <w:tab w:val="left" w:pos="1200"/>
          <w:tab w:val="right" w:leader="underscore" w:pos="9344"/>
        </w:tabs>
        <w:rPr>
          <w:rFonts w:eastAsiaTheme="minorEastAsia" w:cstheme="minorBidi"/>
          <w:b w:val="0"/>
          <w:bCs w:val="0"/>
          <w:noProof/>
        </w:rPr>
      </w:pPr>
      <w:hyperlink w:anchor="_Toc469069418" w:history="1">
        <w:r w:rsidRPr="00993957">
          <w:rPr>
            <w:rStyle w:val="Hyperlink"/>
            <w:noProof/>
          </w:rPr>
          <w:t>2.3.3.</w:t>
        </w:r>
        <w:r>
          <w:rPr>
            <w:rFonts w:eastAsiaTheme="minorEastAsia" w:cstheme="minorBidi"/>
            <w:b w:val="0"/>
            <w:bCs w:val="0"/>
            <w:noProof/>
          </w:rPr>
          <w:tab/>
        </w:r>
        <w:r w:rsidRPr="00993957">
          <w:rPr>
            <w:rStyle w:val="Hyperlink"/>
            <w:noProof/>
          </w:rPr>
          <w:t>Wohnsituation</w:t>
        </w:r>
        <w:r>
          <w:rPr>
            <w:noProof/>
            <w:webHidden/>
          </w:rPr>
          <w:tab/>
        </w:r>
        <w:r>
          <w:rPr>
            <w:noProof/>
            <w:webHidden/>
          </w:rPr>
          <w:fldChar w:fldCharType="begin"/>
        </w:r>
        <w:r>
          <w:rPr>
            <w:noProof/>
            <w:webHidden/>
          </w:rPr>
          <w:instrText xml:space="preserve"> PAGEREF _Toc469069418 \h </w:instrText>
        </w:r>
        <w:r>
          <w:rPr>
            <w:noProof/>
            <w:webHidden/>
          </w:rPr>
        </w:r>
        <w:r>
          <w:rPr>
            <w:noProof/>
            <w:webHidden/>
          </w:rPr>
          <w:fldChar w:fldCharType="separate"/>
        </w:r>
        <w:r>
          <w:rPr>
            <w:noProof/>
            <w:webHidden/>
          </w:rPr>
          <w:t>11</w:t>
        </w:r>
        <w:r>
          <w:rPr>
            <w:noProof/>
            <w:webHidden/>
          </w:rPr>
          <w:fldChar w:fldCharType="end"/>
        </w:r>
      </w:hyperlink>
    </w:p>
    <w:p w14:paraId="3B1A40BA" w14:textId="26A06E98" w:rsidR="00BD7DA2" w:rsidRDefault="00BD7DA2">
      <w:pPr>
        <w:pStyle w:val="Verzeichnis2"/>
        <w:tabs>
          <w:tab w:val="left" w:pos="1200"/>
          <w:tab w:val="right" w:leader="underscore" w:pos="9344"/>
        </w:tabs>
        <w:rPr>
          <w:rFonts w:eastAsiaTheme="minorEastAsia" w:cstheme="minorBidi"/>
          <w:b w:val="0"/>
          <w:bCs w:val="0"/>
          <w:noProof/>
        </w:rPr>
      </w:pPr>
      <w:hyperlink w:anchor="_Toc469069419" w:history="1">
        <w:r w:rsidRPr="00993957">
          <w:rPr>
            <w:rStyle w:val="Hyperlink"/>
            <w:noProof/>
          </w:rPr>
          <w:t>2.3.4.</w:t>
        </w:r>
        <w:r>
          <w:rPr>
            <w:rFonts w:eastAsiaTheme="minorEastAsia" w:cstheme="minorBidi"/>
            <w:b w:val="0"/>
            <w:bCs w:val="0"/>
            <w:noProof/>
          </w:rPr>
          <w:tab/>
        </w:r>
        <w:r w:rsidRPr="00993957">
          <w:rPr>
            <w:rStyle w:val="Hyperlink"/>
            <w:noProof/>
          </w:rPr>
          <w:t>Technikakzeptanz</w:t>
        </w:r>
        <w:r>
          <w:rPr>
            <w:noProof/>
            <w:webHidden/>
          </w:rPr>
          <w:tab/>
        </w:r>
        <w:r>
          <w:rPr>
            <w:noProof/>
            <w:webHidden/>
          </w:rPr>
          <w:fldChar w:fldCharType="begin"/>
        </w:r>
        <w:r>
          <w:rPr>
            <w:noProof/>
            <w:webHidden/>
          </w:rPr>
          <w:instrText xml:space="preserve"> PAGEREF _Toc469069419 \h </w:instrText>
        </w:r>
        <w:r>
          <w:rPr>
            <w:noProof/>
            <w:webHidden/>
          </w:rPr>
        </w:r>
        <w:r>
          <w:rPr>
            <w:noProof/>
            <w:webHidden/>
          </w:rPr>
          <w:fldChar w:fldCharType="separate"/>
        </w:r>
        <w:r>
          <w:rPr>
            <w:noProof/>
            <w:webHidden/>
          </w:rPr>
          <w:t>12</w:t>
        </w:r>
        <w:r>
          <w:rPr>
            <w:noProof/>
            <w:webHidden/>
          </w:rPr>
          <w:fldChar w:fldCharType="end"/>
        </w:r>
      </w:hyperlink>
    </w:p>
    <w:p w14:paraId="7931F237" w14:textId="148D1C13" w:rsidR="00BD7DA2" w:rsidRDefault="00BD7DA2">
      <w:pPr>
        <w:pStyle w:val="Verzeichnis2"/>
        <w:tabs>
          <w:tab w:val="left" w:pos="960"/>
          <w:tab w:val="right" w:leader="underscore" w:pos="9344"/>
        </w:tabs>
        <w:rPr>
          <w:rFonts w:eastAsiaTheme="minorEastAsia" w:cstheme="minorBidi"/>
          <w:b w:val="0"/>
          <w:bCs w:val="0"/>
          <w:noProof/>
        </w:rPr>
      </w:pPr>
      <w:hyperlink w:anchor="_Toc469069420" w:history="1">
        <w:r w:rsidRPr="00993957">
          <w:rPr>
            <w:rStyle w:val="Hyperlink"/>
            <w:rFonts w:ascii="Times New Roman" w:hAnsi="Times New Roman"/>
            <w:noProof/>
          </w:rPr>
          <w:t>2.4.</w:t>
        </w:r>
        <w:r>
          <w:rPr>
            <w:rFonts w:eastAsiaTheme="minorEastAsia" w:cstheme="minorBidi"/>
            <w:b w:val="0"/>
            <w:bCs w:val="0"/>
            <w:noProof/>
          </w:rPr>
          <w:tab/>
        </w:r>
        <w:r w:rsidRPr="00993957">
          <w:rPr>
            <w:rStyle w:val="Hyperlink"/>
            <w:rFonts w:ascii="Times New Roman" w:hAnsi="Times New Roman"/>
            <w:noProof/>
          </w:rPr>
          <w:t>Ambient Assisted Living</w:t>
        </w:r>
        <w:r>
          <w:rPr>
            <w:noProof/>
            <w:webHidden/>
          </w:rPr>
          <w:tab/>
        </w:r>
        <w:r>
          <w:rPr>
            <w:noProof/>
            <w:webHidden/>
          </w:rPr>
          <w:fldChar w:fldCharType="begin"/>
        </w:r>
        <w:r>
          <w:rPr>
            <w:noProof/>
            <w:webHidden/>
          </w:rPr>
          <w:instrText xml:space="preserve"> PAGEREF _Toc469069420 \h </w:instrText>
        </w:r>
        <w:r>
          <w:rPr>
            <w:noProof/>
            <w:webHidden/>
          </w:rPr>
        </w:r>
        <w:r>
          <w:rPr>
            <w:noProof/>
            <w:webHidden/>
          </w:rPr>
          <w:fldChar w:fldCharType="separate"/>
        </w:r>
        <w:r>
          <w:rPr>
            <w:noProof/>
            <w:webHidden/>
          </w:rPr>
          <w:t>13</w:t>
        </w:r>
        <w:r>
          <w:rPr>
            <w:noProof/>
            <w:webHidden/>
          </w:rPr>
          <w:fldChar w:fldCharType="end"/>
        </w:r>
      </w:hyperlink>
    </w:p>
    <w:p w14:paraId="0C260F3C" w14:textId="13701BC0" w:rsidR="00BD7DA2" w:rsidRDefault="00BD7DA2">
      <w:pPr>
        <w:pStyle w:val="Verzeichnis2"/>
        <w:tabs>
          <w:tab w:val="left" w:pos="960"/>
          <w:tab w:val="right" w:leader="underscore" w:pos="9344"/>
        </w:tabs>
        <w:rPr>
          <w:rFonts w:eastAsiaTheme="minorEastAsia" w:cstheme="minorBidi"/>
          <w:b w:val="0"/>
          <w:bCs w:val="0"/>
          <w:noProof/>
        </w:rPr>
      </w:pPr>
      <w:hyperlink w:anchor="_Toc469069421" w:history="1">
        <w:r w:rsidRPr="00993957">
          <w:rPr>
            <w:rStyle w:val="Hyperlink"/>
            <w:rFonts w:ascii="Times New Roman" w:hAnsi="Times New Roman"/>
            <w:noProof/>
          </w:rPr>
          <w:t>2.4.1.</w:t>
        </w:r>
        <w:r>
          <w:rPr>
            <w:rFonts w:eastAsiaTheme="minorEastAsia" w:cstheme="minorBidi"/>
            <w:b w:val="0"/>
            <w:bCs w:val="0"/>
            <w:noProof/>
          </w:rPr>
          <w:tab/>
        </w:r>
        <w:r w:rsidRPr="00993957">
          <w:rPr>
            <w:rStyle w:val="Hyperlink"/>
            <w:rFonts w:ascii="Times New Roman" w:hAnsi="Times New Roman"/>
            <w:noProof/>
          </w:rPr>
          <w:t>Geschichte</w:t>
        </w:r>
        <w:r>
          <w:rPr>
            <w:noProof/>
            <w:webHidden/>
          </w:rPr>
          <w:tab/>
        </w:r>
        <w:r>
          <w:rPr>
            <w:noProof/>
            <w:webHidden/>
          </w:rPr>
          <w:fldChar w:fldCharType="begin"/>
        </w:r>
        <w:r>
          <w:rPr>
            <w:noProof/>
            <w:webHidden/>
          </w:rPr>
          <w:instrText xml:space="preserve"> PAGEREF _Toc469069421 \h </w:instrText>
        </w:r>
        <w:r>
          <w:rPr>
            <w:noProof/>
            <w:webHidden/>
          </w:rPr>
        </w:r>
        <w:r>
          <w:rPr>
            <w:noProof/>
            <w:webHidden/>
          </w:rPr>
          <w:fldChar w:fldCharType="separate"/>
        </w:r>
        <w:r>
          <w:rPr>
            <w:noProof/>
            <w:webHidden/>
          </w:rPr>
          <w:t>13</w:t>
        </w:r>
        <w:r>
          <w:rPr>
            <w:noProof/>
            <w:webHidden/>
          </w:rPr>
          <w:fldChar w:fldCharType="end"/>
        </w:r>
      </w:hyperlink>
    </w:p>
    <w:p w14:paraId="2B232FF7" w14:textId="0A297BA6" w:rsidR="00BD7DA2" w:rsidRDefault="00BD7DA2">
      <w:pPr>
        <w:pStyle w:val="Verzeichnis2"/>
        <w:tabs>
          <w:tab w:val="left" w:pos="960"/>
          <w:tab w:val="right" w:leader="underscore" w:pos="9344"/>
        </w:tabs>
        <w:rPr>
          <w:rFonts w:eastAsiaTheme="minorEastAsia" w:cstheme="minorBidi"/>
          <w:b w:val="0"/>
          <w:bCs w:val="0"/>
          <w:noProof/>
        </w:rPr>
      </w:pPr>
      <w:hyperlink w:anchor="_Toc469069422" w:history="1">
        <w:r w:rsidRPr="00993957">
          <w:rPr>
            <w:rStyle w:val="Hyperlink"/>
            <w:rFonts w:ascii="Times New Roman" w:hAnsi="Times New Roman"/>
            <w:noProof/>
          </w:rPr>
          <w:t>2.4.2.</w:t>
        </w:r>
        <w:r>
          <w:rPr>
            <w:rFonts w:eastAsiaTheme="minorEastAsia" w:cstheme="minorBidi"/>
            <w:b w:val="0"/>
            <w:bCs w:val="0"/>
            <w:noProof/>
          </w:rPr>
          <w:tab/>
        </w:r>
        <w:r w:rsidRPr="00993957">
          <w:rPr>
            <w:rStyle w:val="Hyperlink"/>
            <w:rFonts w:ascii="Times New Roman" w:hAnsi="Times New Roman"/>
            <w:noProof/>
          </w:rPr>
          <w:t>State of the Art</w:t>
        </w:r>
        <w:r>
          <w:rPr>
            <w:noProof/>
            <w:webHidden/>
          </w:rPr>
          <w:tab/>
        </w:r>
        <w:r>
          <w:rPr>
            <w:noProof/>
            <w:webHidden/>
          </w:rPr>
          <w:fldChar w:fldCharType="begin"/>
        </w:r>
        <w:r>
          <w:rPr>
            <w:noProof/>
            <w:webHidden/>
          </w:rPr>
          <w:instrText xml:space="preserve"> PAGEREF _Toc469069422 \h </w:instrText>
        </w:r>
        <w:r>
          <w:rPr>
            <w:noProof/>
            <w:webHidden/>
          </w:rPr>
        </w:r>
        <w:r>
          <w:rPr>
            <w:noProof/>
            <w:webHidden/>
          </w:rPr>
          <w:fldChar w:fldCharType="separate"/>
        </w:r>
        <w:r>
          <w:rPr>
            <w:noProof/>
            <w:webHidden/>
          </w:rPr>
          <w:t>14</w:t>
        </w:r>
        <w:r>
          <w:rPr>
            <w:noProof/>
            <w:webHidden/>
          </w:rPr>
          <w:fldChar w:fldCharType="end"/>
        </w:r>
      </w:hyperlink>
    </w:p>
    <w:p w14:paraId="7FF3CEEC" w14:textId="198C3740" w:rsidR="00BD7DA2" w:rsidRDefault="00BD7DA2">
      <w:pPr>
        <w:pStyle w:val="Verzeichnis2"/>
        <w:tabs>
          <w:tab w:val="left" w:pos="960"/>
          <w:tab w:val="right" w:leader="underscore" w:pos="9344"/>
        </w:tabs>
        <w:rPr>
          <w:rFonts w:eastAsiaTheme="minorEastAsia" w:cstheme="minorBidi"/>
          <w:b w:val="0"/>
          <w:bCs w:val="0"/>
          <w:noProof/>
        </w:rPr>
      </w:pPr>
      <w:hyperlink w:anchor="_Toc469069423" w:history="1">
        <w:r w:rsidRPr="00993957">
          <w:rPr>
            <w:rStyle w:val="Hyperlink"/>
            <w:rFonts w:ascii="Times New Roman" w:hAnsi="Times New Roman"/>
            <w:noProof/>
          </w:rPr>
          <w:t>2.4.3.</w:t>
        </w:r>
        <w:r>
          <w:rPr>
            <w:rFonts w:eastAsiaTheme="minorEastAsia" w:cstheme="minorBidi"/>
            <w:b w:val="0"/>
            <w:bCs w:val="0"/>
            <w:noProof/>
          </w:rPr>
          <w:tab/>
        </w:r>
        <w:r w:rsidRPr="00993957">
          <w:rPr>
            <w:rStyle w:val="Hyperlink"/>
            <w:rFonts w:ascii="Times New Roman" w:hAnsi="Times New Roman"/>
            <w:noProof/>
          </w:rPr>
          <w:t>Anwendungsbereiche</w:t>
        </w:r>
        <w:r>
          <w:rPr>
            <w:noProof/>
            <w:webHidden/>
          </w:rPr>
          <w:tab/>
        </w:r>
        <w:r>
          <w:rPr>
            <w:noProof/>
            <w:webHidden/>
          </w:rPr>
          <w:fldChar w:fldCharType="begin"/>
        </w:r>
        <w:r>
          <w:rPr>
            <w:noProof/>
            <w:webHidden/>
          </w:rPr>
          <w:instrText xml:space="preserve"> PAGEREF _Toc469069423 \h </w:instrText>
        </w:r>
        <w:r>
          <w:rPr>
            <w:noProof/>
            <w:webHidden/>
          </w:rPr>
        </w:r>
        <w:r>
          <w:rPr>
            <w:noProof/>
            <w:webHidden/>
          </w:rPr>
          <w:fldChar w:fldCharType="separate"/>
        </w:r>
        <w:r>
          <w:rPr>
            <w:noProof/>
            <w:webHidden/>
          </w:rPr>
          <w:t>15</w:t>
        </w:r>
        <w:r>
          <w:rPr>
            <w:noProof/>
            <w:webHidden/>
          </w:rPr>
          <w:fldChar w:fldCharType="end"/>
        </w:r>
      </w:hyperlink>
    </w:p>
    <w:p w14:paraId="47563CC7" w14:textId="703FF9DC" w:rsidR="00BD7DA2" w:rsidRDefault="00BD7DA2">
      <w:pPr>
        <w:pStyle w:val="Verzeichnis1"/>
        <w:tabs>
          <w:tab w:val="left" w:pos="480"/>
          <w:tab w:val="right" w:leader="underscore" w:pos="9344"/>
        </w:tabs>
        <w:rPr>
          <w:rFonts w:eastAsiaTheme="minorEastAsia" w:cstheme="minorBidi"/>
          <w:b w:val="0"/>
          <w:bCs w:val="0"/>
          <w:i w:val="0"/>
          <w:iCs w:val="0"/>
          <w:noProof/>
          <w:sz w:val="22"/>
          <w:szCs w:val="22"/>
        </w:rPr>
      </w:pPr>
      <w:hyperlink w:anchor="_Toc469069424" w:history="1">
        <w:r w:rsidRPr="00993957">
          <w:rPr>
            <w:rStyle w:val="Hyperlink"/>
            <w:rFonts w:ascii="Arial" w:hAnsi="Arial" w:cs="Arial"/>
            <w:noProof/>
          </w:rPr>
          <w:t>3.</w:t>
        </w:r>
        <w:r>
          <w:rPr>
            <w:rFonts w:eastAsiaTheme="minorEastAsia" w:cstheme="minorBidi"/>
            <w:b w:val="0"/>
            <w:bCs w:val="0"/>
            <w:i w:val="0"/>
            <w:iCs w:val="0"/>
            <w:noProof/>
            <w:sz w:val="22"/>
            <w:szCs w:val="22"/>
          </w:rPr>
          <w:tab/>
        </w:r>
        <w:r w:rsidRPr="00993957">
          <w:rPr>
            <w:rStyle w:val="Hyperlink"/>
            <w:rFonts w:ascii="Arial" w:hAnsi="Arial" w:cs="Arial"/>
            <w:noProof/>
          </w:rPr>
          <w:t>Analyse und Evaluierung bestehender Produkte</w:t>
        </w:r>
        <w:r>
          <w:rPr>
            <w:noProof/>
            <w:webHidden/>
          </w:rPr>
          <w:tab/>
        </w:r>
        <w:r>
          <w:rPr>
            <w:noProof/>
            <w:webHidden/>
          </w:rPr>
          <w:fldChar w:fldCharType="begin"/>
        </w:r>
        <w:r>
          <w:rPr>
            <w:noProof/>
            <w:webHidden/>
          </w:rPr>
          <w:instrText xml:space="preserve"> PAGEREF _Toc469069424 \h </w:instrText>
        </w:r>
        <w:r>
          <w:rPr>
            <w:noProof/>
            <w:webHidden/>
          </w:rPr>
        </w:r>
        <w:r>
          <w:rPr>
            <w:noProof/>
            <w:webHidden/>
          </w:rPr>
          <w:fldChar w:fldCharType="separate"/>
        </w:r>
        <w:r>
          <w:rPr>
            <w:noProof/>
            <w:webHidden/>
          </w:rPr>
          <w:t>17</w:t>
        </w:r>
        <w:r>
          <w:rPr>
            <w:noProof/>
            <w:webHidden/>
          </w:rPr>
          <w:fldChar w:fldCharType="end"/>
        </w:r>
      </w:hyperlink>
    </w:p>
    <w:p w14:paraId="526680AC" w14:textId="58DF40A9" w:rsidR="00BD7DA2" w:rsidRDefault="00BD7DA2">
      <w:pPr>
        <w:pStyle w:val="Verzeichnis2"/>
        <w:tabs>
          <w:tab w:val="left" w:pos="960"/>
          <w:tab w:val="right" w:leader="underscore" w:pos="9344"/>
        </w:tabs>
        <w:rPr>
          <w:rFonts w:eastAsiaTheme="minorEastAsia" w:cstheme="minorBidi"/>
          <w:b w:val="0"/>
          <w:bCs w:val="0"/>
          <w:noProof/>
        </w:rPr>
      </w:pPr>
      <w:hyperlink w:anchor="_Toc469069425" w:history="1">
        <w:r w:rsidRPr="00993957">
          <w:rPr>
            <w:rStyle w:val="Hyperlink"/>
            <w:rFonts w:ascii="Times New Roman" w:hAnsi="Times New Roman"/>
            <w:noProof/>
          </w:rPr>
          <w:t>3.1.</w:t>
        </w:r>
        <w:r>
          <w:rPr>
            <w:rFonts w:eastAsiaTheme="minorEastAsia" w:cstheme="minorBidi"/>
            <w:b w:val="0"/>
            <w:bCs w:val="0"/>
            <w:noProof/>
          </w:rPr>
          <w:tab/>
        </w:r>
        <w:r w:rsidRPr="00993957">
          <w:rPr>
            <w:rStyle w:val="Hyperlink"/>
            <w:rFonts w:ascii="Times New Roman" w:hAnsi="Times New Roman"/>
            <w:noProof/>
          </w:rPr>
          <w:t>Smarte Medikamentenspender</w:t>
        </w:r>
        <w:r>
          <w:rPr>
            <w:noProof/>
            <w:webHidden/>
          </w:rPr>
          <w:tab/>
        </w:r>
        <w:r>
          <w:rPr>
            <w:noProof/>
            <w:webHidden/>
          </w:rPr>
          <w:fldChar w:fldCharType="begin"/>
        </w:r>
        <w:r>
          <w:rPr>
            <w:noProof/>
            <w:webHidden/>
          </w:rPr>
          <w:instrText xml:space="preserve"> PAGEREF _Toc469069425 \h </w:instrText>
        </w:r>
        <w:r>
          <w:rPr>
            <w:noProof/>
            <w:webHidden/>
          </w:rPr>
        </w:r>
        <w:r>
          <w:rPr>
            <w:noProof/>
            <w:webHidden/>
          </w:rPr>
          <w:fldChar w:fldCharType="separate"/>
        </w:r>
        <w:r>
          <w:rPr>
            <w:noProof/>
            <w:webHidden/>
          </w:rPr>
          <w:t>17</w:t>
        </w:r>
        <w:r>
          <w:rPr>
            <w:noProof/>
            <w:webHidden/>
          </w:rPr>
          <w:fldChar w:fldCharType="end"/>
        </w:r>
      </w:hyperlink>
    </w:p>
    <w:p w14:paraId="41633348" w14:textId="41E49B5C" w:rsidR="00BD7DA2" w:rsidRDefault="00BD7DA2">
      <w:pPr>
        <w:pStyle w:val="Verzeichnis2"/>
        <w:tabs>
          <w:tab w:val="left" w:pos="960"/>
          <w:tab w:val="right" w:leader="underscore" w:pos="9344"/>
        </w:tabs>
        <w:rPr>
          <w:rFonts w:eastAsiaTheme="minorEastAsia" w:cstheme="minorBidi"/>
          <w:b w:val="0"/>
          <w:bCs w:val="0"/>
          <w:noProof/>
        </w:rPr>
      </w:pPr>
      <w:hyperlink w:anchor="_Toc469069426" w:history="1">
        <w:r w:rsidRPr="00993957">
          <w:rPr>
            <w:rStyle w:val="Hyperlink"/>
            <w:rFonts w:ascii="Times New Roman" w:hAnsi="Times New Roman"/>
            <w:noProof/>
          </w:rPr>
          <w:t>3.1.1.</w:t>
        </w:r>
        <w:r>
          <w:rPr>
            <w:rFonts w:eastAsiaTheme="minorEastAsia" w:cstheme="minorBidi"/>
            <w:b w:val="0"/>
            <w:bCs w:val="0"/>
            <w:noProof/>
          </w:rPr>
          <w:tab/>
        </w:r>
        <w:r w:rsidRPr="00993957">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9069426 \h </w:instrText>
        </w:r>
        <w:r>
          <w:rPr>
            <w:noProof/>
            <w:webHidden/>
          </w:rPr>
        </w:r>
        <w:r>
          <w:rPr>
            <w:noProof/>
            <w:webHidden/>
          </w:rPr>
          <w:fldChar w:fldCharType="separate"/>
        </w:r>
        <w:r>
          <w:rPr>
            <w:noProof/>
            <w:webHidden/>
          </w:rPr>
          <w:t>18</w:t>
        </w:r>
        <w:r>
          <w:rPr>
            <w:noProof/>
            <w:webHidden/>
          </w:rPr>
          <w:fldChar w:fldCharType="end"/>
        </w:r>
      </w:hyperlink>
    </w:p>
    <w:p w14:paraId="15B3211C" w14:textId="22B1D8B2" w:rsidR="00BD7DA2" w:rsidRDefault="00BD7DA2">
      <w:pPr>
        <w:pStyle w:val="Verzeichnis2"/>
        <w:tabs>
          <w:tab w:val="left" w:pos="960"/>
          <w:tab w:val="right" w:leader="underscore" w:pos="9344"/>
        </w:tabs>
        <w:rPr>
          <w:rFonts w:eastAsiaTheme="minorEastAsia" w:cstheme="minorBidi"/>
          <w:b w:val="0"/>
          <w:bCs w:val="0"/>
          <w:noProof/>
        </w:rPr>
      </w:pPr>
      <w:hyperlink w:anchor="_Toc469069427" w:history="1">
        <w:r w:rsidRPr="00993957">
          <w:rPr>
            <w:rStyle w:val="Hyperlink"/>
            <w:rFonts w:ascii="Times New Roman" w:hAnsi="Times New Roman"/>
            <w:noProof/>
          </w:rPr>
          <w:t>3.2.</w:t>
        </w:r>
        <w:r>
          <w:rPr>
            <w:rFonts w:eastAsiaTheme="minorEastAsia" w:cstheme="minorBidi"/>
            <w:b w:val="0"/>
            <w:bCs w:val="0"/>
            <w:noProof/>
          </w:rPr>
          <w:tab/>
        </w:r>
        <w:r w:rsidRPr="00993957">
          <w:rPr>
            <w:rStyle w:val="Hyperlink"/>
            <w:rFonts w:ascii="Times New Roman" w:hAnsi="Times New Roman"/>
            <w:noProof/>
          </w:rPr>
          <w:t>Smarte Medikamentendosen</w:t>
        </w:r>
        <w:r>
          <w:rPr>
            <w:noProof/>
            <w:webHidden/>
          </w:rPr>
          <w:tab/>
        </w:r>
        <w:r>
          <w:rPr>
            <w:noProof/>
            <w:webHidden/>
          </w:rPr>
          <w:fldChar w:fldCharType="begin"/>
        </w:r>
        <w:r>
          <w:rPr>
            <w:noProof/>
            <w:webHidden/>
          </w:rPr>
          <w:instrText xml:space="preserve"> PAGEREF _Toc469069427 \h </w:instrText>
        </w:r>
        <w:r>
          <w:rPr>
            <w:noProof/>
            <w:webHidden/>
          </w:rPr>
        </w:r>
        <w:r>
          <w:rPr>
            <w:noProof/>
            <w:webHidden/>
          </w:rPr>
          <w:fldChar w:fldCharType="separate"/>
        </w:r>
        <w:r>
          <w:rPr>
            <w:noProof/>
            <w:webHidden/>
          </w:rPr>
          <w:t>21</w:t>
        </w:r>
        <w:r>
          <w:rPr>
            <w:noProof/>
            <w:webHidden/>
          </w:rPr>
          <w:fldChar w:fldCharType="end"/>
        </w:r>
      </w:hyperlink>
    </w:p>
    <w:p w14:paraId="1409DB62" w14:textId="3903BF34" w:rsidR="00BD7DA2" w:rsidRDefault="00BD7DA2">
      <w:pPr>
        <w:pStyle w:val="Verzeichnis2"/>
        <w:tabs>
          <w:tab w:val="left" w:pos="960"/>
          <w:tab w:val="right" w:leader="underscore" w:pos="9344"/>
        </w:tabs>
        <w:rPr>
          <w:rFonts w:eastAsiaTheme="minorEastAsia" w:cstheme="minorBidi"/>
          <w:b w:val="0"/>
          <w:bCs w:val="0"/>
          <w:noProof/>
        </w:rPr>
      </w:pPr>
      <w:hyperlink w:anchor="_Toc469069428" w:history="1">
        <w:r w:rsidRPr="00993957">
          <w:rPr>
            <w:rStyle w:val="Hyperlink"/>
            <w:rFonts w:ascii="Times New Roman" w:hAnsi="Times New Roman"/>
            <w:noProof/>
          </w:rPr>
          <w:t>3.2.1.</w:t>
        </w:r>
        <w:r>
          <w:rPr>
            <w:rFonts w:eastAsiaTheme="minorEastAsia" w:cstheme="minorBidi"/>
            <w:b w:val="0"/>
            <w:bCs w:val="0"/>
            <w:noProof/>
          </w:rPr>
          <w:tab/>
        </w:r>
        <w:r w:rsidRPr="00993957">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9069428 \h </w:instrText>
        </w:r>
        <w:r>
          <w:rPr>
            <w:noProof/>
            <w:webHidden/>
          </w:rPr>
        </w:r>
        <w:r>
          <w:rPr>
            <w:noProof/>
            <w:webHidden/>
          </w:rPr>
          <w:fldChar w:fldCharType="separate"/>
        </w:r>
        <w:r>
          <w:rPr>
            <w:noProof/>
            <w:webHidden/>
          </w:rPr>
          <w:t>21</w:t>
        </w:r>
        <w:r>
          <w:rPr>
            <w:noProof/>
            <w:webHidden/>
          </w:rPr>
          <w:fldChar w:fldCharType="end"/>
        </w:r>
      </w:hyperlink>
    </w:p>
    <w:p w14:paraId="5931F885" w14:textId="6784458C" w:rsidR="00BD7DA2" w:rsidRDefault="00BD7DA2">
      <w:pPr>
        <w:pStyle w:val="Verzeichnis2"/>
        <w:tabs>
          <w:tab w:val="left" w:pos="960"/>
          <w:tab w:val="right" w:leader="underscore" w:pos="9344"/>
        </w:tabs>
        <w:rPr>
          <w:rFonts w:eastAsiaTheme="minorEastAsia" w:cstheme="minorBidi"/>
          <w:b w:val="0"/>
          <w:bCs w:val="0"/>
          <w:noProof/>
        </w:rPr>
      </w:pPr>
      <w:hyperlink w:anchor="_Toc469069429" w:history="1">
        <w:r w:rsidRPr="00993957">
          <w:rPr>
            <w:rStyle w:val="Hyperlink"/>
            <w:noProof/>
          </w:rPr>
          <w:t>3.3.</w:t>
        </w:r>
        <w:r>
          <w:rPr>
            <w:rFonts w:eastAsiaTheme="minorEastAsia" w:cstheme="minorBidi"/>
            <w:b w:val="0"/>
            <w:bCs w:val="0"/>
            <w:noProof/>
          </w:rPr>
          <w:tab/>
        </w:r>
        <w:r w:rsidRPr="00993957">
          <w:rPr>
            <w:rStyle w:val="Hyperlink"/>
            <w:rFonts w:ascii="Times New Roman" w:hAnsi="Times New Roman"/>
            <w:noProof/>
          </w:rPr>
          <w:t>Smarte Medikamentenboxen</w:t>
        </w:r>
        <w:r>
          <w:rPr>
            <w:noProof/>
            <w:webHidden/>
          </w:rPr>
          <w:tab/>
        </w:r>
        <w:r>
          <w:rPr>
            <w:noProof/>
            <w:webHidden/>
          </w:rPr>
          <w:fldChar w:fldCharType="begin"/>
        </w:r>
        <w:r>
          <w:rPr>
            <w:noProof/>
            <w:webHidden/>
          </w:rPr>
          <w:instrText xml:space="preserve"> PAGEREF _Toc469069429 \h </w:instrText>
        </w:r>
        <w:r>
          <w:rPr>
            <w:noProof/>
            <w:webHidden/>
          </w:rPr>
        </w:r>
        <w:r>
          <w:rPr>
            <w:noProof/>
            <w:webHidden/>
          </w:rPr>
          <w:fldChar w:fldCharType="separate"/>
        </w:r>
        <w:r>
          <w:rPr>
            <w:noProof/>
            <w:webHidden/>
          </w:rPr>
          <w:t>23</w:t>
        </w:r>
        <w:r>
          <w:rPr>
            <w:noProof/>
            <w:webHidden/>
          </w:rPr>
          <w:fldChar w:fldCharType="end"/>
        </w:r>
      </w:hyperlink>
    </w:p>
    <w:p w14:paraId="6D17EFD0" w14:textId="51E5C3A4" w:rsidR="00BD7DA2" w:rsidRDefault="00BD7DA2">
      <w:pPr>
        <w:pStyle w:val="Verzeichnis2"/>
        <w:tabs>
          <w:tab w:val="left" w:pos="960"/>
          <w:tab w:val="right" w:leader="underscore" w:pos="9344"/>
        </w:tabs>
        <w:rPr>
          <w:rFonts w:eastAsiaTheme="minorEastAsia" w:cstheme="minorBidi"/>
          <w:b w:val="0"/>
          <w:bCs w:val="0"/>
          <w:noProof/>
        </w:rPr>
      </w:pPr>
      <w:hyperlink w:anchor="_Toc469069430" w:history="1">
        <w:r w:rsidRPr="00993957">
          <w:rPr>
            <w:rStyle w:val="Hyperlink"/>
            <w:rFonts w:ascii="Times New Roman" w:hAnsi="Times New Roman"/>
            <w:noProof/>
          </w:rPr>
          <w:t>3.3.1.</w:t>
        </w:r>
        <w:r>
          <w:rPr>
            <w:rFonts w:eastAsiaTheme="minorEastAsia" w:cstheme="minorBidi"/>
            <w:b w:val="0"/>
            <w:bCs w:val="0"/>
            <w:noProof/>
          </w:rPr>
          <w:tab/>
        </w:r>
        <w:r w:rsidRPr="00993957">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9069430 \h </w:instrText>
        </w:r>
        <w:r>
          <w:rPr>
            <w:noProof/>
            <w:webHidden/>
          </w:rPr>
        </w:r>
        <w:r>
          <w:rPr>
            <w:noProof/>
            <w:webHidden/>
          </w:rPr>
          <w:fldChar w:fldCharType="separate"/>
        </w:r>
        <w:r>
          <w:rPr>
            <w:noProof/>
            <w:webHidden/>
          </w:rPr>
          <w:t>24</w:t>
        </w:r>
        <w:r>
          <w:rPr>
            <w:noProof/>
            <w:webHidden/>
          </w:rPr>
          <w:fldChar w:fldCharType="end"/>
        </w:r>
      </w:hyperlink>
    </w:p>
    <w:p w14:paraId="4A57F52C" w14:textId="74C7A8FF" w:rsidR="00BD7DA2" w:rsidRDefault="00BD7DA2">
      <w:pPr>
        <w:pStyle w:val="Verzeichnis2"/>
        <w:tabs>
          <w:tab w:val="left" w:pos="960"/>
          <w:tab w:val="right" w:leader="underscore" w:pos="9344"/>
        </w:tabs>
        <w:rPr>
          <w:rFonts w:eastAsiaTheme="minorEastAsia" w:cstheme="minorBidi"/>
          <w:b w:val="0"/>
          <w:bCs w:val="0"/>
          <w:noProof/>
        </w:rPr>
      </w:pPr>
      <w:hyperlink w:anchor="_Toc469069431" w:history="1">
        <w:r w:rsidRPr="00993957">
          <w:rPr>
            <w:rStyle w:val="Hyperlink"/>
            <w:rFonts w:ascii="Times New Roman" w:hAnsi="Times New Roman"/>
            <w:noProof/>
          </w:rPr>
          <w:t>3.4.</w:t>
        </w:r>
        <w:r>
          <w:rPr>
            <w:rFonts w:eastAsiaTheme="minorEastAsia" w:cstheme="minorBidi"/>
            <w:b w:val="0"/>
            <w:bCs w:val="0"/>
            <w:noProof/>
          </w:rPr>
          <w:tab/>
        </w:r>
        <w:r w:rsidRPr="00993957">
          <w:rPr>
            <w:rStyle w:val="Hyperlink"/>
            <w:rFonts w:ascii="Times New Roman" w:hAnsi="Times New Roman"/>
            <w:noProof/>
          </w:rPr>
          <w:t>Smarte Aufsätze</w:t>
        </w:r>
        <w:r>
          <w:rPr>
            <w:noProof/>
            <w:webHidden/>
          </w:rPr>
          <w:tab/>
        </w:r>
        <w:r>
          <w:rPr>
            <w:noProof/>
            <w:webHidden/>
          </w:rPr>
          <w:fldChar w:fldCharType="begin"/>
        </w:r>
        <w:r>
          <w:rPr>
            <w:noProof/>
            <w:webHidden/>
          </w:rPr>
          <w:instrText xml:space="preserve"> PAGEREF _Toc469069431 \h </w:instrText>
        </w:r>
        <w:r>
          <w:rPr>
            <w:noProof/>
            <w:webHidden/>
          </w:rPr>
        </w:r>
        <w:r>
          <w:rPr>
            <w:noProof/>
            <w:webHidden/>
          </w:rPr>
          <w:fldChar w:fldCharType="separate"/>
        </w:r>
        <w:r>
          <w:rPr>
            <w:noProof/>
            <w:webHidden/>
          </w:rPr>
          <w:t>27</w:t>
        </w:r>
        <w:r>
          <w:rPr>
            <w:noProof/>
            <w:webHidden/>
          </w:rPr>
          <w:fldChar w:fldCharType="end"/>
        </w:r>
      </w:hyperlink>
    </w:p>
    <w:p w14:paraId="2B658781" w14:textId="248F339C" w:rsidR="00BD7DA2" w:rsidRDefault="00BD7DA2">
      <w:pPr>
        <w:pStyle w:val="Verzeichnis2"/>
        <w:tabs>
          <w:tab w:val="left" w:pos="960"/>
          <w:tab w:val="right" w:leader="underscore" w:pos="9344"/>
        </w:tabs>
        <w:rPr>
          <w:rFonts w:eastAsiaTheme="minorEastAsia" w:cstheme="minorBidi"/>
          <w:b w:val="0"/>
          <w:bCs w:val="0"/>
          <w:noProof/>
        </w:rPr>
      </w:pPr>
      <w:hyperlink w:anchor="_Toc469069432" w:history="1">
        <w:r w:rsidRPr="00993957">
          <w:rPr>
            <w:rStyle w:val="Hyperlink"/>
            <w:rFonts w:ascii="Times New Roman" w:hAnsi="Times New Roman"/>
            <w:noProof/>
          </w:rPr>
          <w:t>3.4.1.</w:t>
        </w:r>
        <w:r>
          <w:rPr>
            <w:rFonts w:eastAsiaTheme="minorEastAsia" w:cstheme="minorBidi"/>
            <w:b w:val="0"/>
            <w:bCs w:val="0"/>
            <w:noProof/>
          </w:rPr>
          <w:tab/>
        </w:r>
        <w:r w:rsidRPr="00993957">
          <w:rPr>
            <w:rStyle w:val="Hyperlink"/>
            <w:rFonts w:ascii="Times New Roman" w:hAnsi="Times New Roman"/>
            <w:noProof/>
          </w:rPr>
          <w:t>Produkte auf dem Markt</w:t>
        </w:r>
        <w:r>
          <w:rPr>
            <w:noProof/>
            <w:webHidden/>
          </w:rPr>
          <w:tab/>
        </w:r>
        <w:r>
          <w:rPr>
            <w:noProof/>
            <w:webHidden/>
          </w:rPr>
          <w:fldChar w:fldCharType="begin"/>
        </w:r>
        <w:r>
          <w:rPr>
            <w:noProof/>
            <w:webHidden/>
          </w:rPr>
          <w:instrText xml:space="preserve"> PAGEREF _Toc469069432 \h </w:instrText>
        </w:r>
        <w:r>
          <w:rPr>
            <w:noProof/>
            <w:webHidden/>
          </w:rPr>
        </w:r>
        <w:r>
          <w:rPr>
            <w:noProof/>
            <w:webHidden/>
          </w:rPr>
          <w:fldChar w:fldCharType="separate"/>
        </w:r>
        <w:r>
          <w:rPr>
            <w:noProof/>
            <w:webHidden/>
          </w:rPr>
          <w:t>27</w:t>
        </w:r>
        <w:r>
          <w:rPr>
            <w:noProof/>
            <w:webHidden/>
          </w:rPr>
          <w:fldChar w:fldCharType="end"/>
        </w:r>
      </w:hyperlink>
    </w:p>
    <w:p w14:paraId="710C36A1" w14:textId="268D784F" w:rsidR="00BD7DA2" w:rsidRDefault="00BD7DA2">
      <w:pPr>
        <w:pStyle w:val="Verzeichnis1"/>
        <w:tabs>
          <w:tab w:val="left" w:pos="480"/>
          <w:tab w:val="right" w:leader="underscore" w:pos="9344"/>
        </w:tabs>
        <w:rPr>
          <w:rFonts w:eastAsiaTheme="minorEastAsia" w:cstheme="minorBidi"/>
          <w:b w:val="0"/>
          <w:bCs w:val="0"/>
          <w:i w:val="0"/>
          <w:iCs w:val="0"/>
          <w:noProof/>
          <w:sz w:val="22"/>
          <w:szCs w:val="22"/>
        </w:rPr>
      </w:pPr>
      <w:hyperlink w:anchor="_Toc469069433" w:history="1">
        <w:r w:rsidRPr="00993957">
          <w:rPr>
            <w:rStyle w:val="Hyperlink"/>
            <w:rFonts w:ascii="Arial" w:hAnsi="Arial" w:cs="Arial"/>
            <w:noProof/>
          </w:rPr>
          <w:t>4.</w:t>
        </w:r>
        <w:r>
          <w:rPr>
            <w:rFonts w:eastAsiaTheme="minorEastAsia" w:cstheme="minorBidi"/>
            <w:b w:val="0"/>
            <w:bCs w:val="0"/>
            <w:i w:val="0"/>
            <w:iCs w:val="0"/>
            <w:noProof/>
            <w:sz w:val="22"/>
            <w:szCs w:val="22"/>
          </w:rPr>
          <w:tab/>
        </w:r>
        <w:r w:rsidRPr="00993957">
          <w:rPr>
            <w:rStyle w:val="Hyperlink"/>
            <w:rFonts w:ascii="Arial" w:hAnsi="Arial" w:cs="Arial"/>
            <w:noProof/>
          </w:rPr>
          <w:t>Anforderungsanalyse</w:t>
        </w:r>
        <w:r>
          <w:rPr>
            <w:noProof/>
            <w:webHidden/>
          </w:rPr>
          <w:tab/>
        </w:r>
        <w:r>
          <w:rPr>
            <w:noProof/>
            <w:webHidden/>
          </w:rPr>
          <w:fldChar w:fldCharType="begin"/>
        </w:r>
        <w:r>
          <w:rPr>
            <w:noProof/>
            <w:webHidden/>
          </w:rPr>
          <w:instrText xml:space="preserve"> PAGEREF _Toc469069433 \h </w:instrText>
        </w:r>
        <w:r>
          <w:rPr>
            <w:noProof/>
            <w:webHidden/>
          </w:rPr>
        </w:r>
        <w:r>
          <w:rPr>
            <w:noProof/>
            <w:webHidden/>
          </w:rPr>
          <w:fldChar w:fldCharType="separate"/>
        </w:r>
        <w:r>
          <w:rPr>
            <w:noProof/>
            <w:webHidden/>
          </w:rPr>
          <w:t>29</w:t>
        </w:r>
        <w:r>
          <w:rPr>
            <w:noProof/>
            <w:webHidden/>
          </w:rPr>
          <w:fldChar w:fldCharType="end"/>
        </w:r>
      </w:hyperlink>
    </w:p>
    <w:p w14:paraId="7C98A55D" w14:textId="2B8A9A76" w:rsidR="00BD7DA2" w:rsidRDefault="00BD7DA2">
      <w:pPr>
        <w:pStyle w:val="Verzeichnis1"/>
        <w:tabs>
          <w:tab w:val="left" w:pos="480"/>
          <w:tab w:val="right" w:leader="underscore" w:pos="9344"/>
        </w:tabs>
        <w:rPr>
          <w:rFonts w:eastAsiaTheme="minorEastAsia" w:cstheme="minorBidi"/>
          <w:b w:val="0"/>
          <w:bCs w:val="0"/>
          <w:i w:val="0"/>
          <w:iCs w:val="0"/>
          <w:noProof/>
          <w:sz w:val="22"/>
          <w:szCs w:val="22"/>
        </w:rPr>
      </w:pPr>
      <w:hyperlink w:anchor="_Toc469069434" w:history="1">
        <w:r w:rsidRPr="00993957">
          <w:rPr>
            <w:rStyle w:val="Hyperlink"/>
            <w:rFonts w:ascii="Arial" w:hAnsi="Arial" w:cs="Arial"/>
            <w:noProof/>
          </w:rPr>
          <w:t>5.</w:t>
        </w:r>
        <w:r>
          <w:rPr>
            <w:rFonts w:eastAsiaTheme="minorEastAsia" w:cstheme="minorBidi"/>
            <w:b w:val="0"/>
            <w:bCs w:val="0"/>
            <w:i w:val="0"/>
            <w:iCs w:val="0"/>
            <w:noProof/>
            <w:sz w:val="22"/>
            <w:szCs w:val="22"/>
          </w:rPr>
          <w:tab/>
        </w:r>
        <w:r w:rsidRPr="00993957">
          <w:rPr>
            <w:rStyle w:val="Hyperlink"/>
            <w:rFonts w:ascii="Arial" w:hAnsi="Arial" w:cs="Arial"/>
            <w:noProof/>
          </w:rPr>
          <w:t>Smarte Pillendose</w:t>
        </w:r>
        <w:r>
          <w:rPr>
            <w:noProof/>
            <w:webHidden/>
          </w:rPr>
          <w:tab/>
        </w:r>
        <w:r>
          <w:rPr>
            <w:noProof/>
            <w:webHidden/>
          </w:rPr>
          <w:fldChar w:fldCharType="begin"/>
        </w:r>
        <w:r>
          <w:rPr>
            <w:noProof/>
            <w:webHidden/>
          </w:rPr>
          <w:instrText xml:space="preserve"> PAGEREF _Toc469069434 \h </w:instrText>
        </w:r>
        <w:r>
          <w:rPr>
            <w:noProof/>
            <w:webHidden/>
          </w:rPr>
        </w:r>
        <w:r>
          <w:rPr>
            <w:noProof/>
            <w:webHidden/>
          </w:rPr>
          <w:fldChar w:fldCharType="separate"/>
        </w:r>
        <w:r>
          <w:rPr>
            <w:noProof/>
            <w:webHidden/>
          </w:rPr>
          <w:t>30</w:t>
        </w:r>
        <w:r>
          <w:rPr>
            <w:noProof/>
            <w:webHidden/>
          </w:rPr>
          <w:fldChar w:fldCharType="end"/>
        </w:r>
      </w:hyperlink>
    </w:p>
    <w:p w14:paraId="070CC9C3" w14:textId="4B7D4766" w:rsidR="00BD7DA2" w:rsidRDefault="00BD7DA2">
      <w:pPr>
        <w:pStyle w:val="Verzeichnis1"/>
        <w:tabs>
          <w:tab w:val="left" w:pos="720"/>
          <w:tab w:val="right" w:leader="underscore" w:pos="9344"/>
        </w:tabs>
        <w:rPr>
          <w:rFonts w:eastAsiaTheme="minorEastAsia" w:cstheme="minorBidi"/>
          <w:b w:val="0"/>
          <w:bCs w:val="0"/>
          <w:i w:val="0"/>
          <w:iCs w:val="0"/>
          <w:noProof/>
          <w:sz w:val="22"/>
          <w:szCs w:val="22"/>
        </w:rPr>
      </w:pPr>
      <w:hyperlink w:anchor="_Toc469069435" w:history="1">
        <w:r w:rsidRPr="00993957">
          <w:rPr>
            <w:rStyle w:val="Hyperlink"/>
            <w:rFonts w:ascii="Arial" w:hAnsi="Arial" w:cs="Arial"/>
            <w:noProof/>
          </w:rPr>
          <w:t>5.1.</w:t>
        </w:r>
        <w:r>
          <w:rPr>
            <w:rFonts w:eastAsiaTheme="minorEastAsia" w:cstheme="minorBidi"/>
            <w:b w:val="0"/>
            <w:bCs w:val="0"/>
            <w:i w:val="0"/>
            <w:iCs w:val="0"/>
            <w:noProof/>
            <w:sz w:val="22"/>
            <w:szCs w:val="22"/>
          </w:rPr>
          <w:tab/>
        </w:r>
        <w:r w:rsidRPr="00993957">
          <w:rPr>
            <w:rStyle w:val="Hyperlink"/>
            <w:rFonts w:ascii="Arial" w:hAnsi="Arial" w:cs="Arial"/>
            <w:noProof/>
          </w:rPr>
          <w:t>Entwurf und Konzeption der Hardware</w:t>
        </w:r>
        <w:r>
          <w:rPr>
            <w:noProof/>
            <w:webHidden/>
          </w:rPr>
          <w:tab/>
        </w:r>
        <w:r>
          <w:rPr>
            <w:noProof/>
            <w:webHidden/>
          </w:rPr>
          <w:fldChar w:fldCharType="begin"/>
        </w:r>
        <w:r>
          <w:rPr>
            <w:noProof/>
            <w:webHidden/>
          </w:rPr>
          <w:instrText xml:space="preserve"> PAGEREF _Toc469069435 \h </w:instrText>
        </w:r>
        <w:r>
          <w:rPr>
            <w:noProof/>
            <w:webHidden/>
          </w:rPr>
        </w:r>
        <w:r>
          <w:rPr>
            <w:noProof/>
            <w:webHidden/>
          </w:rPr>
          <w:fldChar w:fldCharType="separate"/>
        </w:r>
        <w:r>
          <w:rPr>
            <w:noProof/>
            <w:webHidden/>
          </w:rPr>
          <w:t>30</w:t>
        </w:r>
        <w:r>
          <w:rPr>
            <w:noProof/>
            <w:webHidden/>
          </w:rPr>
          <w:fldChar w:fldCharType="end"/>
        </w:r>
      </w:hyperlink>
    </w:p>
    <w:p w14:paraId="10A503C0" w14:textId="1325CD8F" w:rsidR="00BD7DA2" w:rsidRDefault="00BD7DA2">
      <w:pPr>
        <w:pStyle w:val="Verzeichnis2"/>
        <w:tabs>
          <w:tab w:val="left" w:pos="1200"/>
          <w:tab w:val="right" w:leader="underscore" w:pos="9344"/>
        </w:tabs>
        <w:rPr>
          <w:rFonts w:eastAsiaTheme="minorEastAsia" w:cstheme="minorBidi"/>
          <w:b w:val="0"/>
          <w:bCs w:val="0"/>
          <w:noProof/>
        </w:rPr>
      </w:pPr>
      <w:hyperlink w:anchor="_Toc469069436" w:history="1">
        <w:r w:rsidRPr="00993957">
          <w:rPr>
            <w:rStyle w:val="Hyperlink"/>
            <w:noProof/>
          </w:rPr>
          <w:t>5.1.1.</w:t>
        </w:r>
        <w:r>
          <w:rPr>
            <w:rFonts w:eastAsiaTheme="minorEastAsia" w:cstheme="minorBidi"/>
            <w:b w:val="0"/>
            <w:bCs w:val="0"/>
            <w:noProof/>
          </w:rPr>
          <w:tab/>
        </w:r>
        <w:r w:rsidRPr="00993957">
          <w:rPr>
            <w:rStyle w:val="Hyperlink"/>
            <w:noProof/>
          </w:rPr>
          <w:t>Konzept 1: Smarter Medikamentenspender</w:t>
        </w:r>
        <w:r>
          <w:rPr>
            <w:noProof/>
            <w:webHidden/>
          </w:rPr>
          <w:tab/>
        </w:r>
        <w:r>
          <w:rPr>
            <w:noProof/>
            <w:webHidden/>
          </w:rPr>
          <w:fldChar w:fldCharType="begin"/>
        </w:r>
        <w:r>
          <w:rPr>
            <w:noProof/>
            <w:webHidden/>
          </w:rPr>
          <w:instrText xml:space="preserve"> PAGEREF _Toc469069436 \h </w:instrText>
        </w:r>
        <w:r>
          <w:rPr>
            <w:noProof/>
            <w:webHidden/>
          </w:rPr>
        </w:r>
        <w:r>
          <w:rPr>
            <w:noProof/>
            <w:webHidden/>
          </w:rPr>
          <w:fldChar w:fldCharType="separate"/>
        </w:r>
        <w:r>
          <w:rPr>
            <w:noProof/>
            <w:webHidden/>
          </w:rPr>
          <w:t>30</w:t>
        </w:r>
        <w:r>
          <w:rPr>
            <w:noProof/>
            <w:webHidden/>
          </w:rPr>
          <w:fldChar w:fldCharType="end"/>
        </w:r>
      </w:hyperlink>
    </w:p>
    <w:p w14:paraId="258DA249" w14:textId="5D22C011" w:rsidR="00BD7DA2" w:rsidRDefault="00BD7DA2">
      <w:pPr>
        <w:pStyle w:val="Verzeichnis2"/>
        <w:tabs>
          <w:tab w:val="left" w:pos="1200"/>
          <w:tab w:val="right" w:leader="underscore" w:pos="9344"/>
        </w:tabs>
        <w:rPr>
          <w:rFonts w:eastAsiaTheme="minorEastAsia" w:cstheme="minorBidi"/>
          <w:b w:val="0"/>
          <w:bCs w:val="0"/>
          <w:noProof/>
        </w:rPr>
      </w:pPr>
      <w:hyperlink w:anchor="_Toc469069437" w:history="1">
        <w:r w:rsidRPr="00993957">
          <w:rPr>
            <w:rStyle w:val="Hyperlink"/>
            <w:noProof/>
          </w:rPr>
          <w:t>5.1.2.</w:t>
        </w:r>
        <w:r>
          <w:rPr>
            <w:rFonts w:eastAsiaTheme="minorEastAsia" w:cstheme="minorBidi"/>
            <w:b w:val="0"/>
            <w:bCs w:val="0"/>
            <w:noProof/>
          </w:rPr>
          <w:tab/>
        </w:r>
        <w:r w:rsidRPr="00993957">
          <w:rPr>
            <w:rStyle w:val="Hyperlink"/>
            <w:noProof/>
          </w:rPr>
          <w:t>Konzept 2: Smarter Medikamentendosierer</w:t>
        </w:r>
        <w:r>
          <w:rPr>
            <w:noProof/>
            <w:webHidden/>
          </w:rPr>
          <w:tab/>
        </w:r>
        <w:r>
          <w:rPr>
            <w:noProof/>
            <w:webHidden/>
          </w:rPr>
          <w:fldChar w:fldCharType="begin"/>
        </w:r>
        <w:r>
          <w:rPr>
            <w:noProof/>
            <w:webHidden/>
          </w:rPr>
          <w:instrText xml:space="preserve"> PAGEREF _Toc469069437 \h </w:instrText>
        </w:r>
        <w:r>
          <w:rPr>
            <w:noProof/>
            <w:webHidden/>
          </w:rPr>
        </w:r>
        <w:r>
          <w:rPr>
            <w:noProof/>
            <w:webHidden/>
          </w:rPr>
          <w:fldChar w:fldCharType="separate"/>
        </w:r>
        <w:r>
          <w:rPr>
            <w:noProof/>
            <w:webHidden/>
          </w:rPr>
          <w:t>30</w:t>
        </w:r>
        <w:r>
          <w:rPr>
            <w:noProof/>
            <w:webHidden/>
          </w:rPr>
          <w:fldChar w:fldCharType="end"/>
        </w:r>
      </w:hyperlink>
    </w:p>
    <w:p w14:paraId="45979393" w14:textId="242B49F5" w:rsidR="00BD7DA2" w:rsidRDefault="00BD7DA2">
      <w:pPr>
        <w:pStyle w:val="Verzeichnis2"/>
        <w:tabs>
          <w:tab w:val="left" w:pos="1200"/>
          <w:tab w:val="right" w:leader="underscore" w:pos="9344"/>
        </w:tabs>
        <w:rPr>
          <w:rFonts w:eastAsiaTheme="minorEastAsia" w:cstheme="minorBidi"/>
          <w:b w:val="0"/>
          <w:bCs w:val="0"/>
          <w:noProof/>
        </w:rPr>
      </w:pPr>
      <w:hyperlink w:anchor="_Toc469069438" w:history="1">
        <w:r w:rsidRPr="00993957">
          <w:rPr>
            <w:rStyle w:val="Hyperlink"/>
            <w:noProof/>
          </w:rPr>
          <w:t>5.1.3.</w:t>
        </w:r>
        <w:r>
          <w:rPr>
            <w:rFonts w:eastAsiaTheme="minorEastAsia" w:cstheme="minorBidi"/>
            <w:b w:val="0"/>
            <w:bCs w:val="0"/>
            <w:noProof/>
          </w:rPr>
          <w:tab/>
        </w:r>
        <w:r w:rsidRPr="00993957">
          <w:rPr>
            <w:rStyle w:val="Hyperlink"/>
            <w:noProof/>
          </w:rPr>
          <w:t>Vergleich der einzelnen Konzepte</w:t>
        </w:r>
        <w:r>
          <w:rPr>
            <w:noProof/>
            <w:webHidden/>
          </w:rPr>
          <w:tab/>
        </w:r>
        <w:r>
          <w:rPr>
            <w:noProof/>
            <w:webHidden/>
          </w:rPr>
          <w:fldChar w:fldCharType="begin"/>
        </w:r>
        <w:r>
          <w:rPr>
            <w:noProof/>
            <w:webHidden/>
          </w:rPr>
          <w:instrText xml:space="preserve"> PAGEREF _Toc469069438 \h </w:instrText>
        </w:r>
        <w:r>
          <w:rPr>
            <w:noProof/>
            <w:webHidden/>
          </w:rPr>
        </w:r>
        <w:r>
          <w:rPr>
            <w:noProof/>
            <w:webHidden/>
          </w:rPr>
          <w:fldChar w:fldCharType="separate"/>
        </w:r>
        <w:r>
          <w:rPr>
            <w:noProof/>
            <w:webHidden/>
          </w:rPr>
          <w:t>31</w:t>
        </w:r>
        <w:r>
          <w:rPr>
            <w:noProof/>
            <w:webHidden/>
          </w:rPr>
          <w:fldChar w:fldCharType="end"/>
        </w:r>
      </w:hyperlink>
    </w:p>
    <w:p w14:paraId="63054C10" w14:textId="0A207480" w:rsidR="00BD7DA2" w:rsidRDefault="00BD7DA2">
      <w:pPr>
        <w:pStyle w:val="Verzeichnis1"/>
        <w:tabs>
          <w:tab w:val="left" w:pos="960"/>
          <w:tab w:val="right" w:leader="underscore" w:pos="9344"/>
        </w:tabs>
        <w:rPr>
          <w:rFonts w:eastAsiaTheme="minorEastAsia" w:cstheme="minorBidi"/>
          <w:b w:val="0"/>
          <w:bCs w:val="0"/>
          <w:i w:val="0"/>
          <w:iCs w:val="0"/>
          <w:noProof/>
          <w:sz w:val="22"/>
          <w:szCs w:val="22"/>
        </w:rPr>
      </w:pPr>
      <w:hyperlink w:anchor="_Toc469069439" w:history="1">
        <w:r w:rsidRPr="00993957">
          <w:rPr>
            <w:rStyle w:val="Hyperlink"/>
            <w:rFonts w:ascii="Arial" w:hAnsi="Arial" w:cs="Arial"/>
            <w:noProof/>
          </w:rPr>
          <w:t>9.1.1.</w:t>
        </w:r>
        <w:r>
          <w:rPr>
            <w:rFonts w:eastAsiaTheme="minorEastAsia" w:cstheme="minorBidi"/>
            <w:b w:val="0"/>
            <w:bCs w:val="0"/>
            <w:i w:val="0"/>
            <w:iCs w:val="0"/>
            <w:noProof/>
            <w:sz w:val="22"/>
            <w:szCs w:val="22"/>
          </w:rPr>
          <w:tab/>
        </w:r>
        <w:r w:rsidRPr="00993957">
          <w:rPr>
            <w:rStyle w:val="Hyperlink"/>
            <w:rFonts w:ascii="Arial" w:hAnsi="Arial" w:cs="Arial"/>
            <w:noProof/>
          </w:rPr>
          <w:t>Verwendete Bestandteile</w:t>
        </w:r>
        <w:r>
          <w:rPr>
            <w:noProof/>
            <w:webHidden/>
          </w:rPr>
          <w:tab/>
        </w:r>
        <w:r>
          <w:rPr>
            <w:noProof/>
            <w:webHidden/>
          </w:rPr>
          <w:fldChar w:fldCharType="begin"/>
        </w:r>
        <w:r>
          <w:rPr>
            <w:noProof/>
            <w:webHidden/>
          </w:rPr>
          <w:instrText xml:space="preserve"> PAGEREF _Toc469069439 \h </w:instrText>
        </w:r>
        <w:r>
          <w:rPr>
            <w:noProof/>
            <w:webHidden/>
          </w:rPr>
        </w:r>
        <w:r>
          <w:rPr>
            <w:noProof/>
            <w:webHidden/>
          </w:rPr>
          <w:fldChar w:fldCharType="separate"/>
        </w:r>
        <w:r>
          <w:rPr>
            <w:noProof/>
            <w:webHidden/>
          </w:rPr>
          <w:t>34</w:t>
        </w:r>
        <w:r>
          <w:rPr>
            <w:noProof/>
            <w:webHidden/>
          </w:rPr>
          <w:fldChar w:fldCharType="end"/>
        </w:r>
      </w:hyperlink>
    </w:p>
    <w:p w14:paraId="5D43DD99" w14:textId="61C7A225" w:rsidR="00BD7DA2" w:rsidRDefault="00BD7DA2">
      <w:pPr>
        <w:pStyle w:val="Verzeichnis1"/>
        <w:tabs>
          <w:tab w:val="left" w:pos="960"/>
          <w:tab w:val="right" w:leader="underscore" w:pos="9344"/>
        </w:tabs>
        <w:rPr>
          <w:rFonts w:eastAsiaTheme="minorEastAsia" w:cstheme="minorBidi"/>
          <w:b w:val="0"/>
          <w:bCs w:val="0"/>
          <w:i w:val="0"/>
          <w:iCs w:val="0"/>
          <w:noProof/>
          <w:sz w:val="22"/>
          <w:szCs w:val="22"/>
        </w:rPr>
      </w:pPr>
      <w:hyperlink w:anchor="_Toc469069440" w:history="1">
        <w:r w:rsidRPr="00993957">
          <w:rPr>
            <w:rStyle w:val="Hyperlink"/>
            <w:rFonts w:ascii="Arial" w:hAnsi="Arial" w:cs="Arial"/>
            <w:noProof/>
          </w:rPr>
          <w:t>9.1.2.</w:t>
        </w:r>
        <w:r>
          <w:rPr>
            <w:rFonts w:eastAsiaTheme="minorEastAsia" w:cstheme="minorBidi"/>
            <w:b w:val="0"/>
            <w:bCs w:val="0"/>
            <w:i w:val="0"/>
            <w:iCs w:val="0"/>
            <w:noProof/>
            <w:sz w:val="22"/>
            <w:szCs w:val="22"/>
          </w:rPr>
          <w:tab/>
        </w:r>
        <w:r w:rsidRPr="00993957">
          <w:rPr>
            <w:rStyle w:val="Hyperlink"/>
            <w:rFonts w:ascii="Arial" w:hAnsi="Arial" w:cs="Arial"/>
            <w:noProof/>
          </w:rPr>
          <w:t>Schaltplan</w:t>
        </w:r>
        <w:r>
          <w:rPr>
            <w:noProof/>
            <w:webHidden/>
          </w:rPr>
          <w:tab/>
        </w:r>
        <w:r>
          <w:rPr>
            <w:noProof/>
            <w:webHidden/>
          </w:rPr>
          <w:fldChar w:fldCharType="begin"/>
        </w:r>
        <w:r>
          <w:rPr>
            <w:noProof/>
            <w:webHidden/>
          </w:rPr>
          <w:instrText xml:space="preserve"> PAGEREF _Toc469069440 \h </w:instrText>
        </w:r>
        <w:r>
          <w:rPr>
            <w:noProof/>
            <w:webHidden/>
          </w:rPr>
        </w:r>
        <w:r>
          <w:rPr>
            <w:noProof/>
            <w:webHidden/>
          </w:rPr>
          <w:fldChar w:fldCharType="separate"/>
        </w:r>
        <w:r>
          <w:rPr>
            <w:noProof/>
            <w:webHidden/>
          </w:rPr>
          <w:t>34</w:t>
        </w:r>
        <w:r>
          <w:rPr>
            <w:noProof/>
            <w:webHidden/>
          </w:rPr>
          <w:fldChar w:fldCharType="end"/>
        </w:r>
      </w:hyperlink>
    </w:p>
    <w:p w14:paraId="0F9923FB" w14:textId="526E96FE" w:rsidR="00BD7DA2" w:rsidRDefault="00BD7DA2">
      <w:pPr>
        <w:pStyle w:val="Verzeichnis1"/>
        <w:tabs>
          <w:tab w:val="left" w:pos="720"/>
          <w:tab w:val="right" w:leader="underscore" w:pos="9344"/>
        </w:tabs>
        <w:rPr>
          <w:rFonts w:eastAsiaTheme="minorEastAsia" w:cstheme="minorBidi"/>
          <w:b w:val="0"/>
          <w:bCs w:val="0"/>
          <w:i w:val="0"/>
          <w:iCs w:val="0"/>
          <w:noProof/>
          <w:sz w:val="22"/>
          <w:szCs w:val="22"/>
        </w:rPr>
      </w:pPr>
      <w:hyperlink w:anchor="_Toc469069441" w:history="1">
        <w:r w:rsidRPr="00993957">
          <w:rPr>
            <w:rStyle w:val="Hyperlink"/>
            <w:rFonts w:ascii="Arial" w:hAnsi="Arial" w:cs="Arial"/>
            <w:noProof/>
          </w:rPr>
          <w:t>9.2.</w:t>
        </w:r>
        <w:r>
          <w:rPr>
            <w:rFonts w:eastAsiaTheme="minorEastAsia" w:cstheme="minorBidi"/>
            <w:b w:val="0"/>
            <w:bCs w:val="0"/>
            <w:i w:val="0"/>
            <w:iCs w:val="0"/>
            <w:noProof/>
            <w:sz w:val="22"/>
            <w:szCs w:val="22"/>
          </w:rPr>
          <w:tab/>
        </w:r>
        <w:r w:rsidRPr="00993957">
          <w:rPr>
            <w:rStyle w:val="Hyperlink"/>
            <w:rFonts w:ascii="Arial" w:hAnsi="Arial" w:cs="Arial"/>
            <w:noProof/>
          </w:rPr>
          <w:t>Entwurf und Konzeption der Software</w:t>
        </w:r>
        <w:r>
          <w:rPr>
            <w:noProof/>
            <w:webHidden/>
          </w:rPr>
          <w:tab/>
        </w:r>
        <w:r>
          <w:rPr>
            <w:noProof/>
            <w:webHidden/>
          </w:rPr>
          <w:fldChar w:fldCharType="begin"/>
        </w:r>
        <w:r>
          <w:rPr>
            <w:noProof/>
            <w:webHidden/>
          </w:rPr>
          <w:instrText xml:space="preserve"> PAGEREF _Toc469069441 \h </w:instrText>
        </w:r>
        <w:r>
          <w:rPr>
            <w:noProof/>
            <w:webHidden/>
          </w:rPr>
        </w:r>
        <w:r>
          <w:rPr>
            <w:noProof/>
            <w:webHidden/>
          </w:rPr>
          <w:fldChar w:fldCharType="separate"/>
        </w:r>
        <w:r>
          <w:rPr>
            <w:noProof/>
            <w:webHidden/>
          </w:rPr>
          <w:t>34</w:t>
        </w:r>
        <w:r>
          <w:rPr>
            <w:noProof/>
            <w:webHidden/>
          </w:rPr>
          <w:fldChar w:fldCharType="end"/>
        </w:r>
      </w:hyperlink>
    </w:p>
    <w:p w14:paraId="01060F28" w14:textId="17C96FD5" w:rsidR="00BD7DA2" w:rsidRDefault="00BD7DA2">
      <w:pPr>
        <w:pStyle w:val="Verzeichnis1"/>
        <w:tabs>
          <w:tab w:val="left" w:pos="960"/>
          <w:tab w:val="right" w:leader="underscore" w:pos="9344"/>
        </w:tabs>
        <w:rPr>
          <w:rFonts w:eastAsiaTheme="minorEastAsia" w:cstheme="minorBidi"/>
          <w:b w:val="0"/>
          <w:bCs w:val="0"/>
          <w:i w:val="0"/>
          <w:iCs w:val="0"/>
          <w:noProof/>
          <w:sz w:val="22"/>
          <w:szCs w:val="22"/>
        </w:rPr>
      </w:pPr>
      <w:hyperlink w:anchor="_Toc469069442" w:history="1">
        <w:r w:rsidRPr="00993957">
          <w:rPr>
            <w:rStyle w:val="Hyperlink"/>
            <w:rFonts w:ascii="Arial" w:hAnsi="Arial" w:cs="Arial"/>
            <w:noProof/>
          </w:rPr>
          <w:t>9.2.1.</w:t>
        </w:r>
        <w:r>
          <w:rPr>
            <w:rFonts w:eastAsiaTheme="minorEastAsia" w:cstheme="minorBidi"/>
            <w:b w:val="0"/>
            <w:bCs w:val="0"/>
            <w:i w:val="0"/>
            <w:iCs w:val="0"/>
            <w:noProof/>
            <w:sz w:val="22"/>
            <w:szCs w:val="22"/>
          </w:rPr>
          <w:tab/>
        </w:r>
        <w:r w:rsidRPr="00993957">
          <w:rPr>
            <w:rStyle w:val="Hyperlink"/>
            <w:rFonts w:ascii="Arial" w:hAnsi="Arial" w:cs="Arial"/>
            <w:noProof/>
          </w:rPr>
          <w:t>Architektur</w:t>
        </w:r>
        <w:r>
          <w:rPr>
            <w:noProof/>
            <w:webHidden/>
          </w:rPr>
          <w:tab/>
        </w:r>
        <w:r>
          <w:rPr>
            <w:noProof/>
            <w:webHidden/>
          </w:rPr>
          <w:fldChar w:fldCharType="begin"/>
        </w:r>
        <w:r>
          <w:rPr>
            <w:noProof/>
            <w:webHidden/>
          </w:rPr>
          <w:instrText xml:space="preserve"> PAGEREF _Toc469069442 \h </w:instrText>
        </w:r>
        <w:r>
          <w:rPr>
            <w:noProof/>
            <w:webHidden/>
          </w:rPr>
        </w:r>
        <w:r>
          <w:rPr>
            <w:noProof/>
            <w:webHidden/>
          </w:rPr>
          <w:fldChar w:fldCharType="separate"/>
        </w:r>
        <w:r>
          <w:rPr>
            <w:noProof/>
            <w:webHidden/>
          </w:rPr>
          <w:t>34</w:t>
        </w:r>
        <w:r>
          <w:rPr>
            <w:noProof/>
            <w:webHidden/>
          </w:rPr>
          <w:fldChar w:fldCharType="end"/>
        </w:r>
      </w:hyperlink>
    </w:p>
    <w:p w14:paraId="60802322" w14:textId="40D5E7F6" w:rsidR="00BD7DA2" w:rsidRDefault="00BD7DA2">
      <w:pPr>
        <w:pStyle w:val="Verzeichnis1"/>
        <w:tabs>
          <w:tab w:val="left" w:pos="960"/>
          <w:tab w:val="right" w:leader="underscore" w:pos="9344"/>
        </w:tabs>
        <w:rPr>
          <w:rFonts w:eastAsiaTheme="minorEastAsia" w:cstheme="minorBidi"/>
          <w:b w:val="0"/>
          <w:bCs w:val="0"/>
          <w:i w:val="0"/>
          <w:iCs w:val="0"/>
          <w:noProof/>
          <w:sz w:val="22"/>
          <w:szCs w:val="22"/>
        </w:rPr>
      </w:pPr>
      <w:hyperlink w:anchor="_Toc469069443" w:history="1">
        <w:r w:rsidRPr="00993957">
          <w:rPr>
            <w:rStyle w:val="Hyperlink"/>
            <w:rFonts w:ascii="Arial" w:hAnsi="Arial" w:cs="Arial"/>
            <w:noProof/>
          </w:rPr>
          <w:t>9.2.2.</w:t>
        </w:r>
        <w:r>
          <w:rPr>
            <w:rFonts w:eastAsiaTheme="minorEastAsia" w:cstheme="minorBidi"/>
            <w:b w:val="0"/>
            <w:bCs w:val="0"/>
            <w:i w:val="0"/>
            <w:iCs w:val="0"/>
            <w:noProof/>
            <w:sz w:val="22"/>
            <w:szCs w:val="22"/>
          </w:rPr>
          <w:tab/>
        </w:r>
        <w:r w:rsidRPr="00993957">
          <w:rPr>
            <w:rStyle w:val="Hyperlink"/>
            <w:rFonts w:ascii="Arial" w:hAnsi="Arial" w:cs="Arial"/>
            <w:noProof/>
          </w:rPr>
          <w:t>Funktionsumfang</w:t>
        </w:r>
        <w:r>
          <w:rPr>
            <w:noProof/>
            <w:webHidden/>
          </w:rPr>
          <w:tab/>
        </w:r>
        <w:r>
          <w:rPr>
            <w:noProof/>
            <w:webHidden/>
          </w:rPr>
          <w:fldChar w:fldCharType="begin"/>
        </w:r>
        <w:r>
          <w:rPr>
            <w:noProof/>
            <w:webHidden/>
          </w:rPr>
          <w:instrText xml:space="preserve"> PAGEREF _Toc469069443 \h </w:instrText>
        </w:r>
        <w:r>
          <w:rPr>
            <w:noProof/>
            <w:webHidden/>
          </w:rPr>
        </w:r>
        <w:r>
          <w:rPr>
            <w:noProof/>
            <w:webHidden/>
          </w:rPr>
          <w:fldChar w:fldCharType="separate"/>
        </w:r>
        <w:r>
          <w:rPr>
            <w:noProof/>
            <w:webHidden/>
          </w:rPr>
          <w:t>34</w:t>
        </w:r>
        <w:r>
          <w:rPr>
            <w:noProof/>
            <w:webHidden/>
          </w:rPr>
          <w:fldChar w:fldCharType="end"/>
        </w:r>
      </w:hyperlink>
    </w:p>
    <w:p w14:paraId="2ED0B2A2" w14:textId="5D6CBE72" w:rsidR="00BD7DA2" w:rsidRDefault="00BD7DA2">
      <w:pPr>
        <w:pStyle w:val="Verzeichnis1"/>
        <w:tabs>
          <w:tab w:val="left" w:pos="720"/>
          <w:tab w:val="right" w:leader="underscore" w:pos="9344"/>
        </w:tabs>
        <w:rPr>
          <w:rFonts w:eastAsiaTheme="minorEastAsia" w:cstheme="minorBidi"/>
          <w:b w:val="0"/>
          <w:bCs w:val="0"/>
          <w:i w:val="0"/>
          <w:iCs w:val="0"/>
          <w:noProof/>
          <w:sz w:val="22"/>
          <w:szCs w:val="22"/>
        </w:rPr>
      </w:pPr>
      <w:hyperlink w:anchor="_Toc469069444" w:history="1">
        <w:r w:rsidRPr="00993957">
          <w:rPr>
            <w:rStyle w:val="Hyperlink"/>
            <w:rFonts w:ascii="Arial" w:hAnsi="Arial" w:cs="Arial"/>
            <w:noProof/>
          </w:rPr>
          <w:t>9.3.</w:t>
        </w:r>
        <w:r>
          <w:rPr>
            <w:rFonts w:eastAsiaTheme="minorEastAsia" w:cstheme="minorBidi"/>
            <w:b w:val="0"/>
            <w:bCs w:val="0"/>
            <w:i w:val="0"/>
            <w:iCs w:val="0"/>
            <w:noProof/>
            <w:sz w:val="22"/>
            <w:szCs w:val="22"/>
          </w:rPr>
          <w:tab/>
        </w:r>
        <w:r w:rsidRPr="00993957">
          <w:rPr>
            <w:rStyle w:val="Hyperlink"/>
            <w:rFonts w:ascii="Arial" w:hAnsi="Arial" w:cs="Arial"/>
            <w:noProof/>
          </w:rPr>
          <w:t>Entwicklung</w:t>
        </w:r>
        <w:r>
          <w:rPr>
            <w:noProof/>
            <w:webHidden/>
          </w:rPr>
          <w:tab/>
        </w:r>
        <w:r>
          <w:rPr>
            <w:noProof/>
            <w:webHidden/>
          </w:rPr>
          <w:fldChar w:fldCharType="begin"/>
        </w:r>
        <w:r>
          <w:rPr>
            <w:noProof/>
            <w:webHidden/>
          </w:rPr>
          <w:instrText xml:space="preserve"> PAGEREF _Toc469069444 \h </w:instrText>
        </w:r>
        <w:r>
          <w:rPr>
            <w:noProof/>
            <w:webHidden/>
          </w:rPr>
        </w:r>
        <w:r>
          <w:rPr>
            <w:noProof/>
            <w:webHidden/>
          </w:rPr>
          <w:fldChar w:fldCharType="separate"/>
        </w:r>
        <w:r>
          <w:rPr>
            <w:noProof/>
            <w:webHidden/>
          </w:rPr>
          <w:t>34</w:t>
        </w:r>
        <w:r>
          <w:rPr>
            <w:noProof/>
            <w:webHidden/>
          </w:rPr>
          <w:fldChar w:fldCharType="end"/>
        </w:r>
      </w:hyperlink>
    </w:p>
    <w:p w14:paraId="1761C9A5" w14:textId="19318F5C" w:rsidR="00BD7DA2" w:rsidRDefault="00BD7DA2">
      <w:pPr>
        <w:pStyle w:val="Verzeichnis1"/>
        <w:tabs>
          <w:tab w:val="left" w:pos="720"/>
          <w:tab w:val="right" w:leader="underscore" w:pos="9344"/>
        </w:tabs>
        <w:rPr>
          <w:rFonts w:eastAsiaTheme="minorEastAsia" w:cstheme="minorBidi"/>
          <w:b w:val="0"/>
          <w:bCs w:val="0"/>
          <w:i w:val="0"/>
          <w:iCs w:val="0"/>
          <w:noProof/>
          <w:sz w:val="22"/>
          <w:szCs w:val="22"/>
        </w:rPr>
      </w:pPr>
      <w:hyperlink w:anchor="_Toc469069445" w:history="1">
        <w:r w:rsidRPr="00993957">
          <w:rPr>
            <w:rStyle w:val="Hyperlink"/>
            <w:rFonts w:ascii="Arial" w:hAnsi="Arial" w:cs="Arial"/>
            <w:noProof/>
          </w:rPr>
          <w:t>9.4.</w:t>
        </w:r>
        <w:r>
          <w:rPr>
            <w:rFonts w:eastAsiaTheme="minorEastAsia" w:cstheme="minorBidi"/>
            <w:b w:val="0"/>
            <w:bCs w:val="0"/>
            <w:i w:val="0"/>
            <w:iCs w:val="0"/>
            <w:noProof/>
            <w:sz w:val="22"/>
            <w:szCs w:val="22"/>
          </w:rPr>
          <w:tab/>
        </w:r>
        <w:r w:rsidRPr="00993957">
          <w:rPr>
            <w:rStyle w:val="Hyperlink"/>
            <w:rFonts w:ascii="Arial" w:hAnsi="Arial" w:cs="Arial"/>
            <w:noProof/>
          </w:rPr>
          <w:t>Validierung</w:t>
        </w:r>
        <w:r>
          <w:rPr>
            <w:noProof/>
            <w:webHidden/>
          </w:rPr>
          <w:tab/>
        </w:r>
        <w:r>
          <w:rPr>
            <w:noProof/>
            <w:webHidden/>
          </w:rPr>
          <w:fldChar w:fldCharType="begin"/>
        </w:r>
        <w:r>
          <w:rPr>
            <w:noProof/>
            <w:webHidden/>
          </w:rPr>
          <w:instrText xml:space="preserve"> PAGEREF _Toc469069445 \h </w:instrText>
        </w:r>
        <w:r>
          <w:rPr>
            <w:noProof/>
            <w:webHidden/>
          </w:rPr>
        </w:r>
        <w:r>
          <w:rPr>
            <w:noProof/>
            <w:webHidden/>
          </w:rPr>
          <w:fldChar w:fldCharType="separate"/>
        </w:r>
        <w:r>
          <w:rPr>
            <w:noProof/>
            <w:webHidden/>
          </w:rPr>
          <w:t>34</w:t>
        </w:r>
        <w:r>
          <w:rPr>
            <w:noProof/>
            <w:webHidden/>
          </w:rPr>
          <w:fldChar w:fldCharType="end"/>
        </w:r>
      </w:hyperlink>
    </w:p>
    <w:p w14:paraId="1D817BC9" w14:textId="61A23184" w:rsidR="00BD7DA2" w:rsidRDefault="00BD7DA2">
      <w:pPr>
        <w:pStyle w:val="Verzeichnis1"/>
        <w:tabs>
          <w:tab w:val="left" w:pos="720"/>
          <w:tab w:val="right" w:leader="underscore" w:pos="9344"/>
        </w:tabs>
        <w:rPr>
          <w:rFonts w:eastAsiaTheme="minorEastAsia" w:cstheme="minorBidi"/>
          <w:b w:val="0"/>
          <w:bCs w:val="0"/>
          <w:i w:val="0"/>
          <w:iCs w:val="0"/>
          <w:noProof/>
          <w:sz w:val="22"/>
          <w:szCs w:val="22"/>
        </w:rPr>
      </w:pPr>
      <w:hyperlink w:anchor="_Toc469069446" w:history="1">
        <w:r w:rsidRPr="00993957">
          <w:rPr>
            <w:rStyle w:val="Hyperlink"/>
            <w:rFonts w:ascii="Arial" w:hAnsi="Arial" w:cs="Arial"/>
            <w:noProof/>
          </w:rPr>
          <w:t>10.</w:t>
        </w:r>
        <w:r>
          <w:rPr>
            <w:rFonts w:eastAsiaTheme="minorEastAsia" w:cstheme="minorBidi"/>
            <w:b w:val="0"/>
            <w:bCs w:val="0"/>
            <w:i w:val="0"/>
            <w:iCs w:val="0"/>
            <w:noProof/>
            <w:sz w:val="22"/>
            <w:szCs w:val="22"/>
          </w:rPr>
          <w:tab/>
        </w:r>
        <w:r w:rsidRPr="00993957">
          <w:rPr>
            <w:rStyle w:val="Hyperlink"/>
            <w:rFonts w:ascii="Arial" w:hAnsi="Arial" w:cs="Arial"/>
            <w:noProof/>
          </w:rPr>
          <w:t>Fazit und Ausblick</w:t>
        </w:r>
        <w:r>
          <w:rPr>
            <w:noProof/>
            <w:webHidden/>
          </w:rPr>
          <w:tab/>
        </w:r>
        <w:r>
          <w:rPr>
            <w:noProof/>
            <w:webHidden/>
          </w:rPr>
          <w:fldChar w:fldCharType="begin"/>
        </w:r>
        <w:r>
          <w:rPr>
            <w:noProof/>
            <w:webHidden/>
          </w:rPr>
          <w:instrText xml:space="preserve"> PAGEREF _Toc469069446 \h </w:instrText>
        </w:r>
        <w:r>
          <w:rPr>
            <w:noProof/>
            <w:webHidden/>
          </w:rPr>
        </w:r>
        <w:r>
          <w:rPr>
            <w:noProof/>
            <w:webHidden/>
          </w:rPr>
          <w:fldChar w:fldCharType="separate"/>
        </w:r>
        <w:r>
          <w:rPr>
            <w:noProof/>
            <w:webHidden/>
          </w:rPr>
          <w:t>34</w:t>
        </w:r>
        <w:r>
          <w:rPr>
            <w:noProof/>
            <w:webHidden/>
          </w:rPr>
          <w:fldChar w:fldCharType="end"/>
        </w:r>
      </w:hyperlink>
    </w:p>
    <w:p w14:paraId="0B769461" w14:textId="7608984E" w:rsidR="00BD7DA2" w:rsidRDefault="00BD7DA2">
      <w:pPr>
        <w:pStyle w:val="Verzeichnis1"/>
        <w:tabs>
          <w:tab w:val="right" w:leader="underscore" w:pos="9344"/>
        </w:tabs>
        <w:rPr>
          <w:rFonts w:eastAsiaTheme="minorEastAsia" w:cstheme="minorBidi"/>
          <w:b w:val="0"/>
          <w:bCs w:val="0"/>
          <w:i w:val="0"/>
          <w:iCs w:val="0"/>
          <w:noProof/>
          <w:sz w:val="22"/>
          <w:szCs w:val="22"/>
        </w:rPr>
      </w:pPr>
      <w:hyperlink w:anchor="_Toc469069447" w:history="1">
        <w:r w:rsidRPr="00993957">
          <w:rPr>
            <w:rStyle w:val="Hyperlink"/>
            <w:noProof/>
          </w:rPr>
          <w:t>Anlage</w:t>
        </w:r>
        <w:r>
          <w:rPr>
            <w:noProof/>
            <w:webHidden/>
          </w:rPr>
          <w:tab/>
        </w:r>
        <w:r>
          <w:rPr>
            <w:noProof/>
            <w:webHidden/>
          </w:rPr>
          <w:fldChar w:fldCharType="begin"/>
        </w:r>
        <w:r>
          <w:rPr>
            <w:noProof/>
            <w:webHidden/>
          </w:rPr>
          <w:instrText xml:space="preserve"> PAGEREF _Toc469069447 \h </w:instrText>
        </w:r>
        <w:r>
          <w:rPr>
            <w:noProof/>
            <w:webHidden/>
          </w:rPr>
        </w:r>
        <w:r>
          <w:rPr>
            <w:noProof/>
            <w:webHidden/>
          </w:rPr>
          <w:fldChar w:fldCharType="separate"/>
        </w:r>
        <w:r>
          <w:rPr>
            <w:noProof/>
            <w:webHidden/>
          </w:rPr>
          <w:t>1</w:t>
        </w:r>
        <w:r>
          <w:rPr>
            <w:noProof/>
            <w:webHidden/>
          </w:rPr>
          <w:fldChar w:fldCharType="end"/>
        </w:r>
      </w:hyperlink>
    </w:p>
    <w:p w14:paraId="5F271638" w14:textId="135B7B47" w:rsidR="00BD7DA2" w:rsidRDefault="00BD7DA2">
      <w:pPr>
        <w:pStyle w:val="Verzeichnis1"/>
        <w:tabs>
          <w:tab w:val="right" w:leader="underscore" w:pos="9344"/>
        </w:tabs>
        <w:rPr>
          <w:rFonts w:eastAsiaTheme="minorEastAsia" w:cstheme="minorBidi"/>
          <w:b w:val="0"/>
          <w:bCs w:val="0"/>
          <w:i w:val="0"/>
          <w:iCs w:val="0"/>
          <w:noProof/>
          <w:sz w:val="22"/>
          <w:szCs w:val="22"/>
        </w:rPr>
      </w:pPr>
      <w:hyperlink w:anchor="_Toc469069448" w:history="1">
        <w:r w:rsidRPr="00993957">
          <w:rPr>
            <w:rStyle w:val="Hyperlink"/>
            <w:noProof/>
          </w:rPr>
          <w:t>Literaturverzeichnis</w:t>
        </w:r>
        <w:r>
          <w:rPr>
            <w:noProof/>
            <w:webHidden/>
          </w:rPr>
          <w:tab/>
        </w:r>
        <w:r>
          <w:rPr>
            <w:noProof/>
            <w:webHidden/>
          </w:rPr>
          <w:fldChar w:fldCharType="begin"/>
        </w:r>
        <w:r>
          <w:rPr>
            <w:noProof/>
            <w:webHidden/>
          </w:rPr>
          <w:instrText xml:space="preserve"> PAGEREF _Toc469069448 \h </w:instrText>
        </w:r>
        <w:r>
          <w:rPr>
            <w:noProof/>
            <w:webHidden/>
          </w:rPr>
        </w:r>
        <w:r>
          <w:rPr>
            <w:noProof/>
            <w:webHidden/>
          </w:rPr>
          <w:fldChar w:fldCharType="separate"/>
        </w:r>
        <w:r>
          <w:rPr>
            <w:noProof/>
            <w:webHidden/>
          </w:rPr>
          <w:t>VII</w:t>
        </w:r>
        <w:r>
          <w:rPr>
            <w:noProof/>
            <w:webHidden/>
          </w:rPr>
          <w:fldChar w:fldCharType="end"/>
        </w:r>
      </w:hyperlink>
    </w:p>
    <w:p w14:paraId="798C3908" w14:textId="1F2B0AE6" w:rsidR="00BD7DA2" w:rsidRDefault="00BD7DA2">
      <w:pPr>
        <w:pStyle w:val="Verzeichnis1"/>
        <w:tabs>
          <w:tab w:val="right" w:leader="underscore" w:pos="9344"/>
        </w:tabs>
        <w:rPr>
          <w:rFonts w:eastAsiaTheme="minorEastAsia" w:cstheme="minorBidi"/>
          <w:b w:val="0"/>
          <w:bCs w:val="0"/>
          <w:i w:val="0"/>
          <w:iCs w:val="0"/>
          <w:noProof/>
          <w:sz w:val="22"/>
          <w:szCs w:val="22"/>
        </w:rPr>
      </w:pPr>
      <w:hyperlink w:anchor="_Toc469069449" w:history="1">
        <w:r w:rsidRPr="00993957">
          <w:rPr>
            <w:rStyle w:val="Hyperlink"/>
            <w:noProof/>
          </w:rPr>
          <w:t>Ehrenwörtliche Erklärung</w:t>
        </w:r>
        <w:r>
          <w:rPr>
            <w:noProof/>
            <w:webHidden/>
          </w:rPr>
          <w:tab/>
        </w:r>
        <w:r>
          <w:rPr>
            <w:noProof/>
            <w:webHidden/>
          </w:rPr>
          <w:fldChar w:fldCharType="begin"/>
        </w:r>
        <w:r>
          <w:rPr>
            <w:noProof/>
            <w:webHidden/>
          </w:rPr>
          <w:instrText xml:space="preserve"> PAGEREF _Toc469069449 \h </w:instrText>
        </w:r>
        <w:r>
          <w:rPr>
            <w:noProof/>
            <w:webHidden/>
          </w:rPr>
        </w:r>
        <w:r>
          <w:rPr>
            <w:noProof/>
            <w:webHidden/>
          </w:rPr>
          <w:fldChar w:fldCharType="separate"/>
        </w:r>
        <w:r>
          <w:rPr>
            <w:noProof/>
            <w:webHidden/>
          </w:rPr>
          <w:t>XI</w:t>
        </w:r>
        <w:r>
          <w:rPr>
            <w:noProof/>
            <w:webHidden/>
          </w:rPr>
          <w:fldChar w:fldCharType="end"/>
        </w:r>
      </w:hyperlink>
    </w:p>
    <w:p w14:paraId="3B81CE6B" w14:textId="7D646396" w:rsidR="007D4EBD" w:rsidRDefault="00FA1482" w:rsidP="002169F4">
      <w:pPr>
        <w:pStyle w:val="berschrift1"/>
        <w:spacing w:line="360" w:lineRule="auto"/>
        <w:rPr>
          <w:rFonts w:ascii="Arial" w:hAnsi="Arial" w:cs="Arial"/>
        </w:rPr>
      </w:pPr>
      <w:r>
        <w:rPr>
          <w:rFonts w:ascii="Arial" w:hAnsi="Arial" w:cs="Arial"/>
        </w:rPr>
        <w:fldChar w:fldCharType="end"/>
      </w:r>
    </w:p>
    <w:p w14:paraId="10D3293E" w14:textId="625BD318" w:rsidR="006058C8" w:rsidRPr="007D4EBD" w:rsidRDefault="007D4EBD" w:rsidP="007D4EB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0A0FFFAA" w14:textId="121685E8" w:rsidR="007B04CE" w:rsidRDefault="007B04CE" w:rsidP="007B04CE"/>
    <w:p w14:paraId="051BE29C" w14:textId="1136E1FF" w:rsidR="007B04CE" w:rsidRDefault="007B04CE" w:rsidP="007B04CE"/>
    <w:p w14:paraId="0188B1D5" w14:textId="23A8F9AE" w:rsidR="007B04CE" w:rsidRDefault="007B04CE" w:rsidP="007B04CE"/>
    <w:p w14:paraId="247F59F6" w14:textId="4EFFCEEC" w:rsidR="007B04CE" w:rsidRDefault="007B04CE" w:rsidP="007B04CE"/>
    <w:p w14:paraId="46B224E0" w14:textId="4875E5AD" w:rsidR="007B04CE" w:rsidRDefault="007B04CE" w:rsidP="007B04CE"/>
    <w:p w14:paraId="6DF9064C" w14:textId="01AF888D" w:rsidR="007B04CE" w:rsidRDefault="007B04CE" w:rsidP="007B04CE"/>
    <w:p w14:paraId="46162E76" w14:textId="73D49BBA" w:rsidR="007B04CE" w:rsidRDefault="007B04CE" w:rsidP="007B04CE"/>
    <w:p w14:paraId="3E672C00" w14:textId="3197BA06" w:rsidR="007B04CE" w:rsidRDefault="007B04CE" w:rsidP="007B04CE"/>
    <w:p w14:paraId="24C84CA0" w14:textId="16590F31" w:rsidR="007B04CE" w:rsidRDefault="007B04CE" w:rsidP="007B04CE"/>
    <w:p w14:paraId="71A89880" w14:textId="1C927F66" w:rsidR="007B04CE" w:rsidRDefault="007B04CE" w:rsidP="007B04CE"/>
    <w:p w14:paraId="3B2E3230" w14:textId="155B2EB6" w:rsidR="007B04CE" w:rsidRDefault="007B04CE" w:rsidP="007B04CE"/>
    <w:p w14:paraId="661BABFF" w14:textId="4C0BC4F0" w:rsidR="007B04CE" w:rsidRDefault="007B04CE" w:rsidP="007B04CE"/>
    <w:p w14:paraId="7A8F0912" w14:textId="6725EA73" w:rsidR="007B04CE" w:rsidRDefault="007B04CE" w:rsidP="007B04CE"/>
    <w:p w14:paraId="34A0313E" w14:textId="11EE3FF8" w:rsidR="007B04CE" w:rsidRDefault="007B04CE" w:rsidP="007B04CE"/>
    <w:p w14:paraId="7C18DA91" w14:textId="6F9573F8" w:rsidR="007B04CE" w:rsidRDefault="007B04CE" w:rsidP="007B04CE"/>
    <w:p w14:paraId="538ED905" w14:textId="64208CA6" w:rsidR="007B04CE" w:rsidRDefault="007B04CE" w:rsidP="007B04CE"/>
    <w:p w14:paraId="4FC0A56E" w14:textId="6B802E83" w:rsidR="007B04CE" w:rsidRDefault="007B04CE" w:rsidP="007B04CE"/>
    <w:p w14:paraId="2F8549DB" w14:textId="395C1C48" w:rsidR="007B04CE" w:rsidRDefault="007B04CE" w:rsidP="007B04CE"/>
    <w:p w14:paraId="1DB5D086" w14:textId="6F2D338D" w:rsidR="007B04CE" w:rsidRDefault="007B04CE" w:rsidP="007B04CE"/>
    <w:p w14:paraId="341FA428" w14:textId="33B70C38" w:rsidR="007B04CE" w:rsidRDefault="007B04CE" w:rsidP="007B04CE"/>
    <w:p w14:paraId="105C9D56" w14:textId="6C85FD49" w:rsidR="007B04CE" w:rsidRDefault="007B04CE" w:rsidP="007B04CE"/>
    <w:p w14:paraId="6B52BE4C" w14:textId="77777777" w:rsidR="007B04CE" w:rsidRPr="007B04CE" w:rsidRDefault="007B04CE" w:rsidP="007B04CE">
      <w:pPr>
        <w:rPr>
          <w:sz w:val="52"/>
          <w:szCs w:val="52"/>
        </w:rPr>
      </w:pPr>
    </w:p>
    <w:p w14:paraId="3495378A" w14:textId="4C95A9FD" w:rsidR="007B04CE" w:rsidRDefault="007B04CE" w:rsidP="007B04CE">
      <w:pPr>
        <w:rPr>
          <w:sz w:val="52"/>
          <w:szCs w:val="52"/>
        </w:rPr>
      </w:pPr>
      <w:r>
        <w:rPr>
          <w:sz w:val="52"/>
          <w:szCs w:val="52"/>
        </w:rPr>
        <w:t>„</w:t>
      </w:r>
      <w:r w:rsidRPr="007B04CE">
        <w:rPr>
          <w:sz w:val="52"/>
          <w:szCs w:val="52"/>
        </w:rPr>
        <w:t>The</w:t>
      </w:r>
      <w:r w:rsidR="000B7CDC">
        <w:rPr>
          <w:sz w:val="52"/>
          <w:szCs w:val="52"/>
        </w:rPr>
        <w:t xml:space="preserve"> </w:t>
      </w:r>
      <w:proofErr w:type="spellStart"/>
      <w:r w:rsidR="000B7CDC">
        <w:rPr>
          <w:sz w:val="52"/>
          <w:szCs w:val="52"/>
        </w:rPr>
        <w:t>walls</w:t>
      </w:r>
      <w:proofErr w:type="spellEnd"/>
      <w:r w:rsidR="000B7CDC">
        <w:rPr>
          <w:sz w:val="52"/>
          <w:szCs w:val="52"/>
        </w:rPr>
        <w:t xml:space="preserve"> </w:t>
      </w:r>
      <w:proofErr w:type="spellStart"/>
      <w:r w:rsidR="000B7CDC">
        <w:rPr>
          <w:sz w:val="52"/>
          <w:szCs w:val="52"/>
        </w:rPr>
        <w:t>between</w:t>
      </w:r>
      <w:proofErr w:type="spellEnd"/>
      <w:r w:rsidR="000B7CDC">
        <w:rPr>
          <w:sz w:val="52"/>
          <w:szCs w:val="52"/>
        </w:rPr>
        <w:t xml:space="preserve"> </w:t>
      </w:r>
      <w:proofErr w:type="spellStart"/>
      <w:r w:rsidR="000B7CDC">
        <w:rPr>
          <w:sz w:val="52"/>
          <w:szCs w:val="52"/>
        </w:rPr>
        <w:t>art</w:t>
      </w:r>
      <w:proofErr w:type="spellEnd"/>
      <w:r w:rsidR="000B7CDC">
        <w:rPr>
          <w:sz w:val="52"/>
          <w:szCs w:val="52"/>
        </w:rPr>
        <w:t xml:space="preserve"> </w:t>
      </w:r>
      <w:proofErr w:type="spellStart"/>
      <w:r w:rsidR="000B7CDC">
        <w:rPr>
          <w:sz w:val="52"/>
          <w:szCs w:val="52"/>
        </w:rPr>
        <w:t>and</w:t>
      </w:r>
      <w:proofErr w:type="spellEnd"/>
      <w:r w:rsidR="000B7CDC">
        <w:rPr>
          <w:sz w:val="52"/>
          <w:szCs w:val="52"/>
        </w:rPr>
        <w:t xml:space="preserve"> </w:t>
      </w:r>
      <w:proofErr w:type="spellStart"/>
      <w:r w:rsidR="000B7CDC">
        <w:rPr>
          <w:sz w:val="52"/>
          <w:szCs w:val="52"/>
        </w:rPr>
        <w:t>engineeri</w:t>
      </w:r>
      <w:r w:rsidRPr="007B04CE">
        <w:rPr>
          <w:sz w:val="52"/>
          <w:szCs w:val="52"/>
        </w:rPr>
        <w:t>ng</w:t>
      </w:r>
      <w:proofErr w:type="spellEnd"/>
      <w:r w:rsidRPr="007B04CE">
        <w:rPr>
          <w:sz w:val="52"/>
          <w:szCs w:val="52"/>
        </w:rPr>
        <w:t xml:space="preserve"> </w:t>
      </w:r>
      <w:proofErr w:type="spellStart"/>
      <w:r w:rsidRPr="007B04CE">
        <w:rPr>
          <w:sz w:val="52"/>
          <w:szCs w:val="52"/>
        </w:rPr>
        <w:t>exist</w:t>
      </w:r>
      <w:proofErr w:type="spellEnd"/>
      <w:r w:rsidRPr="007B04CE">
        <w:rPr>
          <w:sz w:val="52"/>
          <w:szCs w:val="52"/>
        </w:rPr>
        <w:t xml:space="preserve"> </w:t>
      </w:r>
      <w:proofErr w:type="spellStart"/>
      <w:r w:rsidRPr="007B04CE">
        <w:rPr>
          <w:sz w:val="52"/>
          <w:szCs w:val="52"/>
        </w:rPr>
        <w:t>only</w:t>
      </w:r>
      <w:proofErr w:type="spellEnd"/>
      <w:r w:rsidRPr="007B04CE">
        <w:rPr>
          <w:sz w:val="52"/>
          <w:szCs w:val="52"/>
        </w:rPr>
        <w:t xml:space="preserve"> in </w:t>
      </w:r>
      <w:proofErr w:type="spellStart"/>
      <w:r w:rsidRPr="007B04CE">
        <w:rPr>
          <w:sz w:val="52"/>
          <w:szCs w:val="52"/>
        </w:rPr>
        <w:t>our</w:t>
      </w:r>
      <w:proofErr w:type="spellEnd"/>
      <w:r w:rsidRPr="007B04CE">
        <w:rPr>
          <w:sz w:val="52"/>
          <w:szCs w:val="52"/>
        </w:rPr>
        <w:t xml:space="preserve"> </w:t>
      </w:r>
      <w:proofErr w:type="spellStart"/>
      <w:r w:rsidRPr="007B04CE">
        <w:rPr>
          <w:sz w:val="52"/>
          <w:szCs w:val="52"/>
        </w:rPr>
        <w:t>minds</w:t>
      </w:r>
      <w:proofErr w:type="spellEnd"/>
      <w:r>
        <w:rPr>
          <w:sz w:val="52"/>
          <w:szCs w:val="52"/>
        </w:rPr>
        <w:t xml:space="preserve">“ </w:t>
      </w:r>
    </w:p>
    <w:p w14:paraId="1A78A7A6" w14:textId="64FFAACB" w:rsidR="007B04CE" w:rsidRPr="007B04CE" w:rsidRDefault="007B04CE" w:rsidP="007B04CE">
      <w:pPr>
        <w:rPr>
          <w:rFonts w:asciiTheme="minorHAnsi" w:hAnsiTheme="minorHAnsi"/>
          <w:sz w:val="32"/>
          <w:szCs w:val="32"/>
        </w:rPr>
      </w:pPr>
      <w:r w:rsidRPr="007B04CE">
        <w:rPr>
          <w:rFonts w:asciiTheme="minorHAnsi" w:hAnsiTheme="minorHAnsi"/>
          <w:sz w:val="32"/>
          <w:szCs w:val="32"/>
        </w:rPr>
        <w:t>Theo Jansen</w:t>
      </w:r>
    </w:p>
    <w:p w14:paraId="72655A6A" w14:textId="77777777" w:rsidR="007B04CE" w:rsidRDefault="007B04CE">
      <w:pPr>
        <w:spacing w:after="200" w:line="276" w:lineRule="auto"/>
        <w:rPr>
          <w:rFonts w:ascii="Arial" w:eastAsiaTheme="majorEastAsia" w:hAnsi="Arial" w:cs="Arial"/>
          <w:b/>
          <w:bCs/>
          <w:color w:val="365F91" w:themeColor="accent1" w:themeShade="BF"/>
          <w:sz w:val="28"/>
          <w:szCs w:val="28"/>
        </w:rPr>
      </w:pPr>
    </w:p>
    <w:p w14:paraId="3AAB53C7" w14:textId="5C053682" w:rsidR="007B04CE" w:rsidRDefault="007B04CE">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14:paraId="71692017" w14:textId="21C26BB9" w:rsidR="00C820A6" w:rsidRPr="002169F4" w:rsidRDefault="00D85907" w:rsidP="002169F4">
      <w:pPr>
        <w:pStyle w:val="berschrift1"/>
        <w:spacing w:line="360" w:lineRule="auto"/>
        <w:rPr>
          <w:rFonts w:ascii="Arial" w:hAnsi="Arial" w:cs="Arial"/>
        </w:rPr>
      </w:pPr>
      <w:bookmarkStart w:id="7" w:name="_Toc469069402"/>
      <w:r w:rsidRPr="002169F4">
        <w:rPr>
          <w:rFonts w:ascii="Arial" w:hAnsi="Arial" w:cs="Arial"/>
        </w:rPr>
        <w:lastRenderedPageBreak/>
        <w:t>Abkürzung</w:t>
      </w:r>
      <w:r w:rsidR="00C820A6" w:rsidRPr="002169F4">
        <w:rPr>
          <w:rFonts w:ascii="Arial" w:hAnsi="Arial" w:cs="Arial"/>
        </w:rPr>
        <w:t>sverzeichnis</w:t>
      </w:r>
      <w:bookmarkEnd w:id="4"/>
      <w:bookmarkEnd w:id="5"/>
      <w:bookmarkEnd w:id="6"/>
      <w:bookmarkEnd w:id="7"/>
    </w:p>
    <w:p w14:paraId="26AF26B5" w14:textId="0FE4B5D2" w:rsidR="00C21D92" w:rsidRPr="00C21D92" w:rsidRDefault="00C21D92" w:rsidP="000D0733">
      <w:pPr>
        <w:spacing w:after="200"/>
      </w:pPr>
      <w:r w:rsidRPr="00C21D92">
        <w:rPr>
          <w:b/>
        </w:rPr>
        <w:t>AAL</w:t>
      </w:r>
      <w:r w:rsidRPr="00C21D92">
        <w:t xml:space="preserve"> – </w:t>
      </w:r>
      <w:proofErr w:type="spellStart"/>
      <w:r w:rsidRPr="00C21D92">
        <w:t>Ambient</w:t>
      </w:r>
      <w:proofErr w:type="spellEnd"/>
      <w:r w:rsidRPr="00C21D92">
        <w:t xml:space="preserve"> </w:t>
      </w:r>
      <w:proofErr w:type="spellStart"/>
      <w:r w:rsidRPr="00C21D92">
        <w:t>Assisted</w:t>
      </w:r>
      <w:proofErr w:type="spellEnd"/>
      <w:r w:rsidRPr="00C21D92">
        <w:t xml:space="preserve"> Living</w:t>
      </w:r>
    </w:p>
    <w:p w14:paraId="1DD42CB4" w14:textId="005A7F10" w:rsidR="00C21D92" w:rsidRPr="00C21D92" w:rsidRDefault="00C21D92" w:rsidP="000D0733">
      <w:pPr>
        <w:spacing w:after="200"/>
        <w:rPr>
          <w:rFonts w:ascii="Arial" w:hAnsi="Arial" w:cs="Arial"/>
        </w:rPr>
      </w:pPr>
      <w:r w:rsidRPr="00C21D92">
        <w:rPr>
          <w:b/>
        </w:rPr>
        <w:t>MEMS</w:t>
      </w:r>
      <w:r w:rsidRPr="00C21D92">
        <w:t xml:space="preserve"> - </w:t>
      </w:r>
      <w:proofErr w:type="spellStart"/>
      <w:r w:rsidRPr="00C21D92">
        <w:t>Medication</w:t>
      </w:r>
      <w:proofErr w:type="spellEnd"/>
      <w:r w:rsidRPr="00C21D92">
        <w:t xml:space="preserve"> Event Monitoring System</w:t>
      </w:r>
    </w:p>
    <w:p w14:paraId="69010EE2" w14:textId="0F7BDCD9" w:rsidR="00AD0E32" w:rsidRPr="002169F4" w:rsidRDefault="00AD0E32" w:rsidP="000D0733">
      <w:pPr>
        <w:spacing w:after="200"/>
        <w:rPr>
          <w:rFonts w:ascii="Arial" w:eastAsiaTheme="majorEastAsia" w:hAnsi="Arial" w:cs="Arial"/>
          <w:b/>
          <w:bCs/>
          <w:color w:val="365F91" w:themeColor="accent1" w:themeShade="BF"/>
          <w:sz w:val="28"/>
          <w:szCs w:val="28"/>
        </w:rPr>
      </w:pPr>
      <w:r w:rsidRPr="002169F4">
        <w:rPr>
          <w:rFonts w:ascii="Arial" w:hAnsi="Arial" w:cs="Arial"/>
        </w:rPr>
        <w:br w:type="page"/>
      </w:r>
    </w:p>
    <w:p w14:paraId="68A4F01B" w14:textId="38F8CBF3" w:rsidR="00C820A6" w:rsidRPr="002169F4" w:rsidRDefault="00D85907" w:rsidP="00AD0E32">
      <w:pPr>
        <w:pStyle w:val="berschrift1"/>
        <w:spacing w:line="360" w:lineRule="auto"/>
        <w:rPr>
          <w:rFonts w:ascii="Arial" w:hAnsi="Arial" w:cs="Arial"/>
        </w:rPr>
      </w:pPr>
      <w:bookmarkStart w:id="8" w:name="_Toc462229559"/>
      <w:bookmarkStart w:id="9" w:name="_Toc462230379"/>
      <w:bookmarkStart w:id="10" w:name="_Toc462231008"/>
      <w:bookmarkStart w:id="11" w:name="_Toc469069403"/>
      <w:r w:rsidRPr="002169F4">
        <w:rPr>
          <w:rFonts w:ascii="Arial" w:hAnsi="Arial" w:cs="Arial"/>
        </w:rPr>
        <w:lastRenderedPageBreak/>
        <w:t>Abbildungs</w:t>
      </w:r>
      <w:r w:rsidR="00C820A6" w:rsidRPr="002169F4">
        <w:rPr>
          <w:rFonts w:ascii="Arial" w:hAnsi="Arial" w:cs="Arial"/>
        </w:rPr>
        <w:t>verzeichnis</w:t>
      </w:r>
      <w:bookmarkEnd w:id="8"/>
      <w:bookmarkEnd w:id="9"/>
      <w:bookmarkEnd w:id="10"/>
      <w:bookmarkEnd w:id="11"/>
    </w:p>
    <w:p w14:paraId="5209B88D" w14:textId="1DBAF70E" w:rsidR="00631B25" w:rsidRDefault="00AA6B2F">
      <w:pPr>
        <w:pStyle w:val="Abbildungsverzeichnis"/>
        <w:tabs>
          <w:tab w:val="right" w:leader="dot" w:pos="9344"/>
        </w:tabs>
        <w:rPr>
          <w:rFonts w:asciiTheme="minorHAnsi" w:eastAsiaTheme="minorEastAsia" w:hAnsiTheme="minorHAnsi" w:cstheme="minorBidi"/>
          <w:noProof/>
          <w:sz w:val="22"/>
          <w:szCs w:val="22"/>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hyperlink w:anchor="_Toc466197821" w:history="1">
        <w:r w:rsidR="00631B25" w:rsidRPr="0030695D">
          <w:rPr>
            <w:rStyle w:val="Hyperlink"/>
            <w:noProof/>
          </w:rPr>
          <w:t>Abbildung 1: Barmer GEK Versicherte, die Medikamente bezogen haben</w:t>
        </w:r>
        <w:r w:rsidR="00631B25">
          <w:rPr>
            <w:noProof/>
            <w:webHidden/>
          </w:rPr>
          <w:tab/>
        </w:r>
        <w:r w:rsidR="00631B25">
          <w:rPr>
            <w:noProof/>
            <w:webHidden/>
          </w:rPr>
          <w:fldChar w:fldCharType="begin"/>
        </w:r>
        <w:r w:rsidR="00631B25">
          <w:rPr>
            <w:noProof/>
            <w:webHidden/>
          </w:rPr>
          <w:instrText xml:space="preserve"> PAGEREF _Toc466197821 \h </w:instrText>
        </w:r>
        <w:r w:rsidR="00631B25">
          <w:rPr>
            <w:noProof/>
            <w:webHidden/>
          </w:rPr>
        </w:r>
        <w:r w:rsidR="00631B25">
          <w:rPr>
            <w:noProof/>
            <w:webHidden/>
          </w:rPr>
          <w:fldChar w:fldCharType="separate"/>
        </w:r>
        <w:r w:rsidR="00145E5C">
          <w:rPr>
            <w:noProof/>
            <w:webHidden/>
          </w:rPr>
          <w:t>10</w:t>
        </w:r>
        <w:r w:rsidR="00631B25">
          <w:rPr>
            <w:noProof/>
            <w:webHidden/>
          </w:rPr>
          <w:fldChar w:fldCharType="end"/>
        </w:r>
      </w:hyperlink>
    </w:p>
    <w:p w14:paraId="59F9DF0D" w14:textId="4F35BFD7"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22" w:history="1">
        <w:r w:rsidR="00631B25" w:rsidRPr="0030695D">
          <w:rPr>
            <w:rStyle w:val="Hyperlink"/>
            <w:noProof/>
          </w:rPr>
          <w:t>Abbildung 2: Generationen von Ambient Assited Living</w:t>
        </w:r>
        <w:r w:rsidR="00631B25">
          <w:rPr>
            <w:noProof/>
            <w:webHidden/>
          </w:rPr>
          <w:tab/>
        </w:r>
        <w:r w:rsidR="00631B25">
          <w:rPr>
            <w:noProof/>
            <w:webHidden/>
          </w:rPr>
          <w:fldChar w:fldCharType="begin"/>
        </w:r>
        <w:r w:rsidR="00631B25">
          <w:rPr>
            <w:noProof/>
            <w:webHidden/>
          </w:rPr>
          <w:instrText xml:space="preserve"> PAGEREF _Toc466197822 \h </w:instrText>
        </w:r>
        <w:r w:rsidR="00631B25">
          <w:rPr>
            <w:noProof/>
            <w:webHidden/>
          </w:rPr>
        </w:r>
        <w:r w:rsidR="00631B25">
          <w:rPr>
            <w:noProof/>
            <w:webHidden/>
          </w:rPr>
          <w:fldChar w:fldCharType="separate"/>
        </w:r>
        <w:r w:rsidR="00145E5C">
          <w:rPr>
            <w:noProof/>
            <w:webHidden/>
          </w:rPr>
          <w:t>14</w:t>
        </w:r>
        <w:r w:rsidR="00631B25">
          <w:rPr>
            <w:noProof/>
            <w:webHidden/>
          </w:rPr>
          <w:fldChar w:fldCharType="end"/>
        </w:r>
      </w:hyperlink>
    </w:p>
    <w:p w14:paraId="61EEC9CA" w14:textId="0C436E78"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23" w:history="1">
        <w:r w:rsidR="00631B25" w:rsidRPr="0030695D">
          <w:rPr>
            <w:rStyle w:val="Hyperlink"/>
            <w:noProof/>
          </w:rPr>
          <w:t>Abbildung 3: Anwendungsbereiche von AAL (Quelle: Thyrolf 2013, S. 14)</w:t>
        </w:r>
        <w:r w:rsidR="00631B25">
          <w:rPr>
            <w:noProof/>
            <w:webHidden/>
          </w:rPr>
          <w:tab/>
        </w:r>
        <w:r w:rsidR="00631B25">
          <w:rPr>
            <w:noProof/>
            <w:webHidden/>
          </w:rPr>
          <w:fldChar w:fldCharType="begin"/>
        </w:r>
        <w:r w:rsidR="00631B25">
          <w:rPr>
            <w:noProof/>
            <w:webHidden/>
          </w:rPr>
          <w:instrText xml:space="preserve"> PAGEREF _Toc466197823 \h </w:instrText>
        </w:r>
        <w:r w:rsidR="00631B25">
          <w:rPr>
            <w:noProof/>
            <w:webHidden/>
          </w:rPr>
        </w:r>
        <w:r w:rsidR="00631B25">
          <w:rPr>
            <w:noProof/>
            <w:webHidden/>
          </w:rPr>
          <w:fldChar w:fldCharType="separate"/>
        </w:r>
        <w:r w:rsidR="00145E5C">
          <w:rPr>
            <w:noProof/>
            <w:webHidden/>
          </w:rPr>
          <w:t>16</w:t>
        </w:r>
        <w:r w:rsidR="00631B25">
          <w:rPr>
            <w:noProof/>
            <w:webHidden/>
          </w:rPr>
          <w:fldChar w:fldCharType="end"/>
        </w:r>
      </w:hyperlink>
    </w:p>
    <w:p w14:paraId="20C042F2" w14:textId="7CE685C3"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24" w:history="1">
        <w:r w:rsidR="00631B25" w:rsidRPr="0030695D">
          <w:rPr>
            <w:rStyle w:val="Hyperlink"/>
            <w:noProof/>
          </w:rPr>
          <w:t xml:space="preserve">Abbildung 4: Hero </w:t>
        </w:r>
        <w:r w:rsidR="003C227F">
          <w:rPr>
            <w:rStyle w:val="Hyperlink"/>
            <w:noProof/>
          </w:rPr>
          <w:t>Medikamentenspender</w:t>
        </w:r>
        <w:r w:rsidR="00631B25" w:rsidRPr="0030695D">
          <w:rPr>
            <w:rStyle w:val="Hyperlink"/>
            <w:noProof/>
          </w:rPr>
          <w:t xml:space="preserve"> (Quelle: HERO Health LLC 2016)</w:t>
        </w:r>
        <w:r w:rsidR="00631B25">
          <w:rPr>
            <w:noProof/>
            <w:webHidden/>
          </w:rPr>
          <w:tab/>
        </w:r>
        <w:r w:rsidR="00631B25">
          <w:rPr>
            <w:noProof/>
            <w:webHidden/>
          </w:rPr>
          <w:fldChar w:fldCharType="begin"/>
        </w:r>
        <w:r w:rsidR="00631B25">
          <w:rPr>
            <w:noProof/>
            <w:webHidden/>
          </w:rPr>
          <w:instrText xml:space="preserve"> PAGEREF _Toc466197824 \h </w:instrText>
        </w:r>
        <w:r w:rsidR="00631B25">
          <w:rPr>
            <w:noProof/>
            <w:webHidden/>
          </w:rPr>
        </w:r>
        <w:r w:rsidR="00631B25">
          <w:rPr>
            <w:noProof/>
            <w:webHidden/>
          </w:rPr>
          <w:fldChar w:fldCharType="separate"/>
        </w:r>
        <w:r w:rsidR="00145E5C">
          <w:rPr>
            <w:noProof/>
            <w:webHidden/>
          </w:rPr>
          <w:t>18</w:t>
        </w:r>
        <w:r w:rsidR="00631B25">
          <w:rPr>
            <w:noProof/>
            <w:webHidden/>
          </w:rPr>
          <w:fldChar w:fldCharType="end"/>
        </w:r>
      </w:hyperlink>
    </w:p>
    <w:p w14:paraId="0AD4FB5C" w14:textId="38896B13"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25" w:history="1">
        <w:r w:rsidR="00631B25" w:rsidRPr="0030695D">
          <w:rPr>
            <w:rStyle w:val="Hyperlink"/>
            <w:noProof/>
          </w:rPr>
          <w:t xml:space="preserve">Abbildung 5: uBox </w:t>
        </w:r>
        <w:r w:rsidR="003C227F">
          <w:rPr>
            <w:rStyle w:val="Hyperlink"/>
            <w:noProof/>
          </w:rPr>
          <w:t>Medikamentenspender</w:t>
        </w:r>
        <w:r w:rsidR="00631B25" w:rsidRPr="0030695D">
          <w:rPr>
            <w:rStyle w:val="Hyperlink"/>
            <w:noProof/>
          </w:rPr>
          <w:t xml:space="preserve"> (Quelle: Abiogenix 2016a)</w:t>
        </w:r>
        <w:r w:rsidR="00631B25">
          <w:rPr>
            <w:noProof/>
            <w:webHidden/>
          </w:rPr>
          <w:tab/>
        </w:r>
        <w:r w:rsidR="00631B25">
          <w:rPr>
            <w:noProof/>
            <w:webHidden/>
          </w:rPr>
          <w:fldChar w:fldCharType="begin"/>
        </w:r>
        <w:r w:rsidR="00631B25">
          <w:rPr>
            <w:noProof/>
            <w:webHidden/>
          </w:rPr>
          <w:instrText xml:space="preserve"> PAGEREF _Toc466197825 \h </w:instrText>
        </w:r>
        <w:r w:rsidR="00631B25">
          <w:rPr>
            <w:noProof/>
            <w:webHidden/>
          </w:rPr>
        </w:r>
        <w:r w:rsidR="00631B25">
          <w:rPr>
            <w:noProof/>
            <w:webHidden/>
          </w:rPr>
          <w:fldChar w:fldCharType="separate"/>
        </w:r>
        <w:r w:rsidR="00145E5C">
          <w:rPr>
            <w:noProof/>
            <w:webHidden/>
          </w:rPr>
          <w:t>19</w:t>
        </w:r>
        <w:r w:rsidR="00631B25">
          <w:rPr>
            <w:noProof/>
            <w:webHidden/>
          </w:rPr>
          <w:fldChar w:fldCharType="end"/>
        </w:r>
      </w:hyperlink>
    </w:p>
    <w:p w14:paraId="27BBA9CD" w14:textId="6EABF488"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26" w:history="1">
        <w:r w:rsidR="00631B25" w:rsidRPr="0030695D">
          <w:rPr>
            <w:rStyle w:val="Hyperlink"/>
            <w:noProof/>
          </w:rPr>
          <w:t xml:space="preserve">Abbildung 6: Dr. Poket </w:t>
        </w:r>
        <w:r w:rsidR="003C227F">
          <w:rPr>
            <w:rStyle w:val="Hyperlink"/>
            <w:noProof/>
          </w:rPr>
          <w:t>Medikamentenspender</w:t>
        </w:r>
        <w:r w:rsidR="00631B25" w:rsidRPr="0030695D">
          <w:rPr>
            <w:rStyle w:val="Hyperlink"/>
            <w:noProof/>
          </w:rPr>
          <w:t xml:space="preserve"> (Quelle: dr Poket Sp. z o.o. o. J.)</w:t>
        </w:r>
        <w:r w:rsidR="00631B25">
          <w:rPr>
            <w:noProof/>
            <w:webHidden/>
          </w:rPr>
          <w:tab/>
        </w:r>
        <w:r w:rsidR="00631B25">
          <w:rPr>
            <w:noProof/>
            <w:webHidden/>
          </w:rPr>
          <w:fldChar w:fldCharType="begin"/>
        </w:r>
        <w:r w:rsidR="00631B25">
          <w:rPr>
            <w:noProof/>
            <w:webHidden/>
          </w:rPr>
          <w:instrText xml:space="preserve"> PAGEREF _Toc466197826 \h </w:instrText>
        </w:r>
        <w:r w:rsidR="00631B25">
          <w:rPr>
            <w:noProof/>
            <w:webHidden/>
          </w:rPr>
        </w:r>
        <w:r w:rsidR="00631B25">
          <w:rPr>
            <w:noProof/>
            <w:webHidden/>
          </w:rPr>
          <w:fldChar w:fldCharType="separate"/>
        </w:r>
        <w:r w:rsidR="00145E5C">
          <w:rPr>
            <w:noProof/>
            <w:webHidden/>
          </w:rPr>
          <w:t>19</w:t>
        </w:r>
        <w:r w:rsidR="00631B25">
          <w:rPr>
            <w:noProof/>
            <w:webHidden/>
          </w:rPr>
          <w:fldChar w:fldCharType="end"/>
        </w:r>
      </w:hyperlink>
    </w:p>
    <w:p w14:paraId="656DEBD8" w14:textId="4E7DA73E"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27" w:history="1">
        <w:r w:rsidR="00631B25" w:rsidRPr="0030695D">
          <w:rPr>
            <w:rStyle w:val="Hyperlink"/>
            <w:noProof/>
          </w:rPr>
          <w:t>Abbildung 7: SMRxT Medikamentendose (Quelle: SMRXT INC 2015)</w:t>
        </w:r>
        <w:r w:rsidR="00631B25">
          <w:rPr>
            <w:noProof/>
            <w:webHidden/>
          </w:rPr>
          <w:tab/>
        </w:r>
        <w:r w:rsidR="00631B25">
          <w:rPr>
            <w:noProof/>
            <w:webHidden/>
          </w:rPr>
          <w:fldChar w:fldCharType="begin"/>
        </w:r>
        <w:r w:rsidR="00631B25">
          <w:rPr>
            <w:noProof/>
            <w:webHidden/>
          </w:rPr>
          <w:instrText xml:space="preserve"> PAGEREF _Toc466197827 \h </w:instrText>
        </w:r>
        <w:r w:rsidR="00631B25">
          <w:rPr>
            <w:noProof/>
            <w:webHidden/>
          </w:rPr>
        </w:r>
        <w:r w:rsidR="00631B25">
          <w:rPr>
            <w:noProof/>
            <w:webHidden/>
          </w:rPr>
          <w:fldChar w:fldCharType="separate"/>
        </w:r>
        <w:r w:rsidR="00145E5C">
          <w:rPr>
            <w:noProof/>
            <w:webHidden/>
          </w:rPr>
          <w:t>21</w:t>
        </w:r>
        <w:r w:rsidR="00631B25">
          <w:rPr>
            <w:noProof/>
            <w:webHidden/>
          </w:rPr>
          <w:fldChar w:fldCharType="end"/>
        </w:r>
      </w:hyperlink>
    </w:p>
    <w:p w14:paraId="44FDBD85" w14:textId="3C1FF58C"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28" w:history="1">
        <w:r w:rsidR="00631B25" w:rsidRPr="0030695D">
          <w:rPr>
            <w:rStyle w:val="Hyperlink"/>
            <w:noProof/>
          </w:rPr>
          <w:t>Abbildung 8: Adherence Pill Bottle Medikamentendose (Quelle: AdhereTech Inc. 2015)</w:t>
        </w:r>
        <w:r w:rsidR="00631B25">
          <w:rPr>
            <w:noProof/>
            <w:webHidden/>
          </w:rPr>
          <w:tab/>
        </w:r>
        <w:r w:rsidR="00631B25">
          <w:rPr>
            <w:noProof/>
            <w:webHidden/>
          </w:rPr>
          <w:fldChar w:fldCharType="begin"/>
        </w:r>
        <w:r w:rsidR="00631B25">
          <w:rPr>
            <w:noProof/>
            <w:webHidden/>
          </w:rPr>
          <w:instrText xml:space="preserve"> PAGEREF _Toc466197828 \h </w:instrText>
        </w:r>
        <w:r w:rsidR="00631B25">
          <w:rPr>
            <w:noProof/>
            <w:webHidden/>
          </w:rPr>
        </w:r>
        <w:r w:rsidR="00631B25">
          <w:rPr>
            <w:noProof/>
            <w:webHidden/>
          </w:rPr>
          <w:fldChar w:fldCharType="separate"/>
        </w:r>
        <w:r w:rsidR="00145E5C">
          <w:rPr>
            <w:noProof/>
            <w:webHidden/>
          </w:rPr>
          <w:t>22</w:t>
        </w:r>
        <w:r w:rsidR="00631B25">
          <w:rPr>
            <w:noProof/>
            <w:webHidden/>
          </w:rPr>
          <w:fldChar w:fldCharType="end"/>
        </w:r>
      </w:hyperlink>
    </w:p>
    <w:p w14:paraId="555C816A" w14:textId="15B0D0E1"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29" w:history="1">
        <w:r w:rsidR="00631B25" w:rsidRPr="0030695D">
          <w:rPr>
            <w:rStyle w:val="Hyperlink"/>
            <w:noProof/>
          </w:rPr>
          <w:t>Abbildung 9: ROUND Refill Medikamentendose (Quelle: Circadian Design 2016)</w:t>
        </w:r>
        <w:r w:rsidR="00631B25">
          <w:rPr>
            <w:noProof/>
            <w:webHidden/>
          </w:rPr>
          <w:tab/>
        </w:r>
        <w:r w:rsidR="00631B25">
          <w:rPr>
            <w:noProof/>
            <w:webHidden/>
          </w:rPr>
          <w:fldChar w:fldCharType="begin"/>
        </w:r>
        <w:r w:rsidR="00631B25">
          <w:rPr>
            <w:noProof/>
            <w:webHidden/>
          </w:rPr>
          <w:instrText xml:space="preserve"> PAGEREF _Toc466197829 \h </w:instrText>
        </w:r>
        <w:r w:rsidR="00631B25">
          <w:rPr>
            <w:noProof/>
            <w:webHidden/>
          </w:rPr>
        </w:r>
        <w:r w:rsidR="00631B25">
          <w:rPr>
            <w:noProof/>
            <w:webHidden/>
          </w:rPr>
          <w:fldChar w:fldCharType="separate"/>
        </w:r>
        <w:r w:rsidR="00145E5C">
          <w:rPr>
            <w:noProof/>
            <w:webHidden/>
          </w:rPr>
          <w:t>22</w:t>
        </w:r>
        <w:r w:rsidR="00631B25">
          <w:rPr>
            <w:noProof/>
            <w:webHidden/>
          </w:rPr>
          <w:fldChar w:fldCharType="end"/>
        </w:r>
      </w:hyperlink>
    </w:p>
    <w:p w14:paraId="58DDA123" w14:textId="2433B0BE" w:rsidR="00631B25" w:rsidRDefault="00E05C68">
      <w:pPr>
        <w:pStyle w:val="Abbildungsverzeichnis"/>
        <w:tabs>
          <w:tab w:val="left" w:pos="5046"/>
          <w:tab w:val="right" w:leader="dot" w:pos="9344"/>
        </w:tabs>
        <w:rPr>
          <w:rFonts w:asciiTheme="minorHAnsi" w:eastAsiaTheme="minorEastAsia" w:hAnsiTheme="minorHAnsi" w:cstheme="minorBidi"/>
          <w:noProof/>
          <w:sz w:val="22"/>
          <w:szCs w:val="22"/>
        </w:rPr>
      </w:pPr>
      <w:hyperlink w:anchor="_Toc466197830" w:history="1">
        <w:r w:rsidR="00631B25" w:rsidRPr="0030695D">
          <w:rPr>
            <w:rStyle w:val="Hyperlink"/>
            <w:noProof/>
          </w:rPr>
          <w:t>Abbildung 10: Medminder Jon Medikamentenbox</w:t>
        </w:r>
        <w:r w:rsidR="00631B25">
          <w:rPr>
            <w:rFonts w:asciiTheme="minorHAnsi" w:eastAsiaTheme="minorEastAsia" w:hAnsiTheme="minorHAnsi" w:cstheme="minorBidi"/>
            <w:noProof/>
            <w:sz w:val="22"/>
            <w:szCs w:val="22"/>
          </w:rPr>
          <w:tab/>
        </w:r>
        <w:r w:rsidR="00631B25" w:rsidRPr="0030695D">
          <w:rPr>
            <w:rStyle w:val="Hyperlink"/>
            <w:noProof/>
          </w:rPr>
          <w:t xml:space="preserve"> (Quelle: Medminder o. J.)</w:t>
        </w:r>
        <w:r w:rsidR="00631B25">
          <w:rPr>
            <w:noProof/>
            <w:webHidden/>
          </w:rPr>
          <w:tab/>
        </w:r>
        <w:r w:rsidR="00631B25">
          <w:rPr>
            <w:noProof/>
            <w:webHidden/>
          </w:rPr>
          <w:fldChar w:fldCharType="begin"/>
        </w:r>
        <w:r w:rsidR="00631B25">
          <w:rPr>
            <w:noProof/>
            <w:webHidden/>
          </w:rPr>
          <w:instrText xml:space="preserve"> PAGEREF _Toc466197830 \h </w:instrText>
        </w:r>
        <w:r w:rsidR="00631B25">
          <w:rPr>
            <w:noProof/>
            <w:webHidden/>
          </w:rPr>
        </w:r>
        <w:r w:rsidR="00631B25">
          <w:rPr>
            <w:noProof/>
            <w:webHidden/>
          </w:rPr>
          <w:fldChar w:fldCharType="separate"/>
        </w:r>
        <w:r w:rsidR="00145E5C">
          <w:rPr>
            <w:noProof/>
            <w:webHidden/>
          </w:rPr>
          <w:t>24</w:t>
        </w:r>
        <w:r w:rsidR="00631B25">
          <w:rPr>
            <w:noProof/>
            <w:webHidden/>
          </w:rPr>
          <w:fldChar w:fldCharType="end"/>
        </w:r>
      </w:hyperlink>
    </w:p>
    <w:p w14:paraId="497BAF8E" w14:textId="000A53A9"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31" w:history="1">
        <w:r w:rsidR="00631B25" w:rsidRPr="0030695D">
          <w:rPr>
            <w:rStyle w:val="Hyperlink"/>
            <w:noProof/>
          </w:rPr>
          <w:t>Abbildung 11: MedSignals Pill Case/Monitor Medikamentenbox</w:t>
        </w:r>
        <w:r w:rsidR="00631B25">
          <w:rPr>
            <w:noProof/>
            <w:webHidden/>
          </w:rPr>
          <w:tab/>
        </w:r>
        <w:r w:rsidR="00631B25">
          <w:rPr>
            <w:noProof/>
            <w:webHidden/>
          </w:rPr>
          <w:fldChar w:fldCharType="begin"/>
        </w:r>
        <w:r w:rsidR="00631B25">
          <w:rPr>
            <w:noProof/>
            <w:webHidden/>
          </w:rPr>
          <w:instrText xml:space="preserve"> PAGEREF _Toc466197831 \h </w:instrText>
        </w:r>
        <w:r w:rsidR="00631B25">
          <w:rPr>
            <w:noProof/>
            <w:webHidden/>
          </w:rPr>
        </w:r>
        <w:r w:rsidR="00631B25">
          <w:rPr>
            <w:noProof/>
            <w:webHidden/>
          </w:rPr>
          <w:fldChar w:fldCharType="separate"/>
        </w:r>
        <w:r w:rsidR="00145E5C">
          <w:rPr>
            <w:noProof/>
            <w:webHidden/>
          </w:rPr>
          <w:t>25</w:t>
        </w:r>
        <w:r w:rsidR="00631B25">
          <w:rPr>
            <w:noProof/>
            <w:webHidden/>
          </w:rPr>
          <w:fldChar w:fldCharType="end"/>
        </w:r>
      </w:hyperlink>
    </w:p>
    <w:p w14:paraId="290AAD62" w14:textId="31899295"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32" w:history="1">
        <w:r w:rsidR="00631B25" w:rsidRPr="0030695D">
          <w:rPr>
            <w:rStyle w:val="Hyperlink"/>
            <w:noProof/>
          </w:rPr>
          <w:t>Abbildung 12: Pillbox by Tricella Medikamentenbox (Quelle: Tricella Inc. 2015)</w:t>
        </w:r>
        <w:r w:rsidR="00631B25">
          <w:rPr>
            <w:noProof/>
            <w:webHidden/>
          </w:rPr>
          <w:tab/>
        </w:r>
        <w:r w:rsidR="00631B25">
          <w:rPr>
            <w:noProof/>
            <w:webHidden/>
          </w:rPr>
          <w:fldChar w:fldCharType="begin"/>
        </w:r>
        <w:r w:rsidR="00631B25">
          <w:rPr>
            <w:noProof/>
            <w:webHidden/>
          </w:rPr>
          <w:instrText xml:space="preserve"> PAGEREF _Toc466197832 \h </w:instrText>
        </w:r>
        <w:r w:rsidR="00631B25">
          <w:rPr>
            <w:noProof/>
            <w:webHidden/>
          </w:rPr>
        </w:r>
        <w:r w:rsidR="00631B25">
          <w:rPr>
            <w:noProof/>
            <w:webHidden/>
          </w:rPr>
          <w:fldChar w:fldCharType="separate"/>
        </w:r>
        <w:r w:rsidR="00145E5C">
          <w:rPr>
            <w:noProof/>
            <w:webHidden/>
          </w:rPr>
          <w:t>26</w:t>
        </w:r>
        <w:r w:rsidR="00631B25">
          <w:rPr>
            <w:noProof/>
            <w:webHidden/>
          </w:rPr>
          <w:fldChar w:fldCharType="end"/>
        </w:r>
      </w:hyperlink>
    </w:p>
    <w:p w14:paraId="19AA576E" w14:textId="121C064A"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33" w:history="1">
        <w:r w:rsidR="00631B25" w:rsidRPr="0030695D">
          <w:rPr>
            <w:rStyle w:val="Hyperlink"/>
            <w:noProof/>
          </w:rPr>
          <w:t>Abbildung 13: iRemember Aufsatz (Quelle: WEALTHTAXI o. J.)</w:t>
        </w:r>
        <w:r w:rsidR="00631B25">
          <w:rPr>
            <w:noProof/>
            <w:webHidden/>
          </w:rPr>
          <w:tab/>
        </w:r>
        <w:r w:rsidR="00631B25">
          <w:rPr>
            <w:noProof/>
            <w:webHidden/>
          </w:rPr>
          <w:fldChar w:fldCharType="begin"/>
        </w:r>
        <w:r w:rsidR="00631B25">
          <w:rPr>
            <w:noProof/>
            <w:webHidden/>
          </w:rPr>
          <w:instrText xml:space="preserve"> PAGEREF _Toc466197833 \h </w:instrText>
        </w:r>
        <w:r w:rsidR="00631B25">
          <w:rPr>
            <w:noProof/>
            <w:webHidden/>
          </w:rPr>
        </w:r>
        <w:r w:rsidR="00631B25">
          <w:rPr>
            <w:noProof/>
            <w:webHidden/>
          </w:rPr>
          <w:fldChar w:fldCharType="separate"/>
        </w:r>
        <w:r w:rsidR="00145E5C">
          <w:rPr>
            <w:noProof/>
            <w:webHidden/>
          </w:rPr>
          <w:t>27</w:t>
        </w:r>
        <w:r w:rsidR="00631B25">
          <w:rPr>
            <w:noProof/>
            <w:webHidden/>
          </w:rPr>
          <w:fldChar w:fldCharType="end"/>
        </w:r>
      </w:hyperlink>
    </w:p>
    <w:p w14:paraId="36E8CDBC" w14:textId="5C777B1C"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34" w:history="1">
        <w:r w:rsidR="00631B25" w:rsidRPr="0030695D">
          <w:rPr>
            <w:rStyle w:val="Hyperlink"/>
            <w:noProof/>
          </w:rPr>
          <w:t>Abbildung 14: GlowCap Aufsatz (Quelle: glowcaps.com 2016)</w:t>
        </w:r>
        <w:r w:rsidR="00631B25">
          <w:rPr>
            <w:noProof/>
            <w:webHidden/>
          </w:rPr>
          <w:tab/>
        </w:r>
        <w:r w:rsidR="00631B25">
          <w:rPr>
            <w:noProof/>
            <w:webHidden/>
          </w:rPr>
          <w:fldChar w:fldCharType="begin"/>
        </w:r>
        <w:r w:rsidR="00631B25">
          <w:rPr>
            <w:noProof/>
            <w:webHidden/>
          </w:rPr>
          <w:instrText xml:space="preserve"> PAGEREF _Toc466197834 \h </w:instrText>
        </w:r>
        <w:r w:rsidR="00631B25">
          <w:rPr>
            <w:noProof/>
            <w:webHidden/>
          </w:rPr>
        </w:r>
        <w:r w:rsidR="00631B25">
          <w:rPr>
            <w:noProof/>
            <w:webHidden/>
          </w:rPr>
          <w:fldChar w:fldCharType="separate"/>
        </w:r>
        <w:r w:rsidR="00145E5C">
          <w:rPr>
            <w:noProof/>
            <w:webHidden/>
          </w:rPr>
          <w:t>28</w:t>
        </w:r>
        <w:r w:rsidR="00631B25">
          <w:rPr>
            <w:noProof/>
            <w:webHidden/>
          </w:rPr>
          <w:fldChar w:fldCharType="end"/>
        </w:r>
      </w:hyperlink>
    </w:p>
    <w:p w14:paraId="1C2976AC" w14:textId="105F88D4"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35" w:history="1">
        <w:r w:rsidR="00631B25" w:rsidRPr="0030695D">
          <w:rPr>
            <w:rStyle w:val="Hyperlink"/>
            <w:noProof/>
          </w:rPr>
          <w:t>Abbildung 15: Zukünftige und aktuelle AAL-Technologien und Anwendungen</w:t>
        </w:r>
        <w:r w:rsidR="00631B25">
          <w:rPr>
            <w:noProof/>
            <w:webHidden/>
          </w:rPr>
          <w:tab/>
        </w:r>
        <w:r w:rsidR="00631B25">
          <w:rPr>
            <w:noProof/>
            <w:webHidden/>
          </w:rPr>
          <w:fldChar w:fldCharType="begin"/>
        </w:r>
        <w:r w:rsidR="00631B25">
          <w:rPr>
            <w:noProof/>
            <w:webHidden/>
          </w:rPr>
          <w:instrText xml:space="preserve"> PAGEREF _Toc466197835 \h </w:instrText>
        </w:r>
        <w:r w:rsidR="00631B25">
          <w:rPr>
            <w:noProof/>
            <w:webHidden/>
          </w:rPr>
        </w:r>
        <w:r w:rsidR="00631B25">
          <w:rPr>
            <w:noProof/>
            <w:webHidden/>
          </w:rPr>
          <w:fldChar w:fldCharType="separate"/>
        </w:r>
        <w:r w:rsidR="00145E5C">
          <w:rPr>
            <w:noProof/>
            <w:webHidden/>
          </w:rPr>
          <w:t>1</w:t>
        </w:r>
        <w:r w:rsidR="00631B25">
          <w:rPr>
            <w:noProof/>
            <w:webHidden/>
          </w:rPr>
          <w:fldChar w:fldCharType="end"/>
        </w:r>
      </w:hyperlink>
    </w:p>
    <w:p w14:paraId="1A0B82F7" w14:textId="1F4C6D4C" w:rsidR="009C509E" w:rsidRDefault="00AA6B2F" w:rsidP="009C509E">
      <w:pPr>
        <w:spacing w:after="200" w:line="360" w:lineRule="auto"/>
        <w:rPr>
          <w:rFonts w:ascii="Arial" w:hAnsi="Arial" w:cs="Arial"/>
        </w:rPr>
      </w:pPr>
      <w:r>
        <w:rPr>
          <w:rFonts w:ascii="Arial" w:hAnsi="Arial" w:cs="Arial"/>
        </w:rPr>
        <w:fldChar w:fldCharType="end"/>
      </w:r>
      <w:r w:rsidR="00AD0E32" w:rsidRPr="002169F4">
        <w:rPr>
          <w:rFonts w:ascii="Arial" w:hAnsi="Arial" w:cs="Arial"/>
        </w:rPr>
        <w:br w:type="page"/>
      </w:r>
    </w:p>
    <w:p w14:paraId="13E8A28A" w14:textId="24CE9ED0" w:rsidR="006D1592" w:rsidRDefault="006D1592" w:rsidP="009C509E">
      <w:pPr>
        <w:spacing w:after="200" w:line="360"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lastRenderedPageBreak/>
        <w:t>Tabellenverzeichnis</w:t>
      </w:r>
    </w:p>
    <w:p w14:paraId="07B0DFF2" w14:textId="7063FDB7" w:rsidR="00631B25" w:rsidRDefault="0066083D">
      <w:pPr>
        <w:pStyle w:val="Abbildungsverzeichnis"/>
        <w:tabs>
          <w:tab w:val="right" w:leader="dot" w:pos="9344"/>
        </w:tabs>
        <w:rPr>
          <w:rFonts w:asciiTheme="minorHAnsi" w:eastAsiaTheme="minorEastAsia" w:hAnsiTheme="minorHAnsi" w:cstheme="minorBidi"/>
          <w:noProof/>
          <w:sz w:val="22"/>
          <w:szCs w:val="22"/>
        </w:rPr>
      </w:pPr>
      <w:r>
        <w:rPr>
          <w:rFonts w:eastAsiaTheme="majorEastAsia"/>
        </w:rPr>
        <w:fldChar w:fldCharType="begin"/>
      </w:r>
      <w:r>
        <w:rPr>
          <w:rFonts w:eastAsiaTheme="majorEastAsia"/>
        </w:rPr>
        <w:instrText xml:space="preserve"> TOC \h \z \c "Tabelle" </w:instrText>
      </w:r>
      <w:r>
        <w:rPr>
          <w:rFonts w:eastAsiaTheme="majorEastAsia"/>
        </w:rPr>
        <w:fldChar w:fldCharType="separate"/>
      </w:r>
      <w:hyperlink w:anchor="_Toc466197817" w:history="1">
        <w:r w:rsidR="00631B25" w:rsidRPr="00FC34C4">
          <w:rPr>
            <w:rStyle w:val="Hyperlink"/>
            <w:noProof/>
          </w:rPr>
          <w:t xml:space="preserve">Tabelle 1: Vergleich der smarten </w:t>
        </w:r>
        <w:r w:rsidR="003C227F">
          <w:rPr>
            <w:rStyle w:val="Hyperlink"/>
            <w:noProof/>
          </w:rPr>
          <w:t>Medikamentenspender</w:t>
        </w:r>
        <w:r w:rsidR="00631B25">
          <w:rPr>
            <w:noProof/>
            <w:webHidden/>
          </w:rPr>
          <w:tab/>
        </w:r>
        <w:r w:rsidR="00631B25">
          <w:rPr>
            <w:noProof/>
            <w:webHidden/>
          </w:rPr>
          <w:fldChar w:fldCharType="begin"/>
        </w:r>
        <w:r w:rsidR="00631B25">
          <w:rPr>
            <w:noProof/>
            <w:webHidden/>
          </w:rPr>
          <w:instrText xml:space="preserve"> PAGEREF _Toc466197817 \h </w:instrText>
        </w:r>
        <w:r w:rsidR="00631B25">
          <w:rPr>
            <w:noProof/>
            <w:webHidden/>
          </w:rPr>
        </w:r>
        <w:r w:rsidR="00631B25">
          <w:rPr>
            <w:noProof/>
            <w:webHidden/>
          </w:rPr>
          <w:fldChar w:fldCharType="separate"/>
        </w:r>
        <w:r w:rsidR="00145E5C">
          <w:rPr>
            <w:noProof/>
            <w:webHidden/>
          </w:rPr>
          <w:t>20</w:t>
        </w:r>
        <w:r w:rsidR="00631B25">
          <w:rPr>
            <w:noProof/>
            <w:webHidden/>
          </w:rPr>
          <w:fldChar w:fldCharType="end"/>
        </w:r>
      </w:hyperlink>
    </w:p>
    <w:p w14:paraId="278BF67F" w14:textId="4BD2B033"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18" w:history="1">
        <w:r w:rsidR="00631B25" w:rsidRPr="00FC34C4">
          <w:rPr>
            <w:rStyle w:val="Hyperlink"/>
            <w:noProof/>
          </w:rPr>
          <w:t>Tabelle 2: Vergleich von smarten Medikamentendosen</w:t>
        </w:r>
        <w:r w:rsidR="00631B25">
          <w:rPr>
            <w:noProof/>
            <w:webHidden/>
          </w:rPr>
          <w:tab/>
        </w:r>
        <w:r w:rsidR="00631B25">
          <w:rPr>
            <w:noProof/>
            <w:webHidden/>
          </w:rPr>
          <w:fldChar w:fldCharType="begin"/>
        </w:r>
        <w:r w:rsidR="00631B25">
          <w:rPr>
            <w:noProof/>
            <w:webHidden/>
          </w:rPr>
          <w:instrText xml:space="preserve"> PAGEREF _Toc466197818 \h </w:instrText>
        </w:r>
        <w:r w:rsidR="00631B25">
          <w:rPr>
            <w:noProof/>
            <w:webHidden/>
          </w:rPr>
        </w:r>
        <w:r w:rsidR="00631B25">
          <w:rPr>
            <w:noProof/>
            <w:webHidden/>
          </w:rPr>
          <w:fldChar w:fldCharType="separate"/>
        </w:r>
        <w:r w:rsidR="00145E5C">
          <w:rPr>
            <w:noProof/>
            <w:webHidden/>
          </w:rPr>
          <w:t>23</w:t>
        </w:r>
        <w:r w:rsidR="00631B25">
          <w:rPr>
            <w:noProof/>
            <w:webHidden/>
          </w:rPr>
          <w:fldChar w:fldCharType="end"/>
        </w:r>
      </w:hyperlink>
    </w:p>
    <w:p w14:paraId="3F7C26BA" w14:textId="62DEA3D3"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19" w:history="1">
        <w:r w:rsidR="00631B25" w:rsidRPr="00FC34C4">
          <w:rPr>
            <w:rStyle w:val="Hyperlink"/>
            <w:noProof/>
          </w:rPr>
          <w:t>Tabelle 3: Vergleich von smarten Medikamentenboxen</w:t>
        </w:r>
        <w:r w:rsidR="00631B25">
          <w:rPr>
            <w:noProof/>
            <w:webHidden/>
          </w:rPr>
          <w:tab/>
        </w:r>
        <w:r w:rsidR="00631B25">
          <w:rPr>
            <w:noProof/>
            <w:webHidden/>
          </w:rPr>
          <w:fldChar w:fldCharType="begin"/>
        </w:r>
        <w:r w:rsidR="00631B25">
          <w:rPr>
            <w:noProof/>
            <w:webHidden/>
          </w:rPr>
          <w:instrText xml:space="preserve"> PAGEREF _Toc466197819 \h </w:instrText>
        </w:r>
        <w:r w:rsidR="00631B25">
          <w:rPr>
            <w:noProof/>
            <w:webHidden/>
          </w:rPr>
        </w:r>
        <w:r w:rsidR="00631B25">
          <w:rPr>
            <w:noProof/>
            <w:webHidden/>
          </w:rPr>
          <w:fldChar w:fldCharType="separate"/>
        </w:r>
        <w:r w:rsidR="00145E5C">
          <w:rPr>
            <w:noProof/>
            <w:webHidden/>
          </w:rPr>
          <w:t>26</w:t>
        </w:r>
        <w:r w:rsidR="00631B25">
          <w:rPr>
            <w:noProof/>
            <w:webHidden/>
          </w:rPr>
          <w:fldChar w:fldCharType="end"/>
        </w:r>
      </w:hyperlink>
    </w:p>
    <w:p w14:paraId="18E67714" w14:textId="3286AC10" w:rsidR="00631B25" w:rsidRDefault="00E05C68">
      <w:pPr>
        <w:pStyle w:val="Abbildungsverzeichnis"/>
        <w:tabs>
          <w:tab w:val="right" w:leader="dot" w:pos="9344"/>
        </w:tabs>
        <w:rPr>
          <w:rFonts w:asciiTheme="minorHAnsi" w:eastAsiaTheme="minorEastAsia" w:hAnsiTheme="minorHAnsi" w:cstheme="minorBidi"/>
          <w:noProof/>
          <w:sz w:val="22"/>
          <w:szCs w:val="22"/>
        </w:rPr>
      </w:pPr>
      <w:hyperlink w:anchor="_Toc466197820" w:history="1">
        <w:r w:rsidR="00631B25" w:rsidRPr="00FC34C4">
          <w:rPr>
            <w:rStyle w:val="Hyperlink"/>
            <w:noProof/>
          </w:rPr>
          <w:t>Tabelle 4: Vergleich der smarten Aufsätze</w:t>
        </w:r>
        <w:r w:rsidR="00631B25">
          <w:rPr>
            <w:noProof/>
            <w:webHidden/>
          </w:rPr>
          <w:tab/>
        </w:r>
        <w:r w:rsidR="00631B25">
          <w:rPr>
            <w:noProof/>
            <w:webHidden/>
          </w:rPr>
          <w:fldChar w:fldCharType="begin"/>
        </w:r>
        <w:r w:rsidR="00631B25">
          <w:rPr>
            <w:noProof/>
            <w:webHidden/>
          </w:rPr>
          <w:instrText xml:space="preserve"> PAGEREF _Toc466197820 \h </w:instrText>
        </w:r>
        <w:r w:rsidR="00631B25">
          <w:rPr>
            <w:noProof/>
            <w:webHidden/>
          </w:rPr>
        </w:r>
        <w:r w:rsidR="00631B25">
          <w:rPr>
            <w:noProof/>
            <w:webHidden/>
          </w:rPr>
          <w:fldChar w:fldCharType="separate"/>
        </w:r>
        <w:r w:rsidR="00145E5C">
          <w:rPr>
            <w:noProof/>
            <w:webHidden/>
          </w:rPr>
          <w:t>28</w:t>
        </w:r>
        <w:r w:rsidR="00631B25">
          <w:rPr>
            <w:noProof/>
            <w:webHidden/>
          </w:rPr>
          <w:fldChar w:fldCharType="end"/>
        </w:r>
      </w:hyperlink>
    </w:p>
    <w:p w14:paraId="25AF6050" w14:textId="316EEE18" w:rsidR="006D1592" w:rsidRPr="006D1592" w:rsidRDefault="0066083D" w:rsidP="006D1592">
      <w:pPr>
        <w:rPr>
          <w:rFonts w:eastAsiaTheme="majorEastAsia"/>
        </w:rPr>
      </w:pPr>
      <w:r>
        <w:rPr>
          <w:rFonts w:eastAsiaTheme="majorEastAsia"/>
        </w:rPr>
        <w:fldChar w:fldCharType="end"/>
      </w:r>
    </w:p>
    <w:p w14:paraId="29CE0406" w14:textId="77777777" w:rsidR="006D1592" w:rsidRPr="009C509E" w:rsidRDefault="006D1592" w:rsidP="009C509E">
      <w:pPr>
        <w:spacing w:after="200" w:line="360" w:lineRule="auto"/>
        <w:rPr>
          <w:rFonts w:ascii="Arial" w:eastAsiaTheme="majorEastAsia" w:hAnsi="Arial" w:cs="Arial"/>
          <w:b/>
          <w:bCs/>
          <w:color w:val="365F91" w:themeColor="accent1" w:themeShade="BF"/>
          <w:sz w:val="28"/>
          <w:szCs w:val="28"/>
        </w:rPr>
      </w:pPr>
    </w:p>
    <w:p w14:paraId="0562D7E5" w14:textId="2DC5BBC9" w:rsidR="009C509E" w:rsidRPr="009C509E" w:rsidRDefault="009C509E" w:rsidP="009C509E">
      <w:pPr>
        <w:sectPr w:rsidR="009C509E" w:rsidRPr="009C509E" w:rsidSect="004744C8">
          <w:headerReference w:type="even" r:id="rId9"/>
          <w:headerReference w:type="default" r:id="rId10"/>
          <w:footerReference w:type="even" r:id="rId11"/>
          <w:footerReference w:type="default" r:id="rId12"/>
          <w:headerReference w:type="first" r:id="rId13"/>
          <w:footerReference w:type="first" r:id="rId14"/>
          <w:pgSz w:w="11906" w:h="16838"/>
          <w:pgMar w:top="1418" w:right="851" w:bottom="1418" w:left="1701" w:header="709" w:footer="709" w:gutter="0"/>
          <w:pgNumType w:fmt="upperRoman" w:start="1"/>
          <w:cols w:space="708"/>
          <w:titlePg/>
          <w:docGrid w:linePitch="360"/>
        </w:sectPr>
      </w:pPr>
    </w:p>
    <w:p w14:paraId="79FDCE8A" w14:textId="4166C527" w:rsidR="00CE27F5" w:rsidRPr="00146278" w:rsidRDefault="00AD0E32" w:rsidP="00CE27F5">
      <w:pPr>
        <w:pStyle w:val="berschrift1"/>
        <w:numPr>
          <w:ilvl w:val="0"/>
          <w:numId w:val="2"/>
        </w:numPr>
        <w:spacing w:line="320" w:lineRule="exact"/>
        <w:rPr>
          <w:rFonts w:ascii="Arial" w:hAnsi="Arial" w:cs="Arial"/>
        </w:rPr>
      </w:pPr>
      <w:bookmarkStart w:id="12" w:name="_Toc462229560"/>
      <w:bookmarkStart w:id="13" w:name="_Toc462230380"/>
      <w:bookmarkStart w:id="14" w:name="_Toc462231009"/>
      <w:bookmarkStart w:id="15" w:name="_Toc469069404"/>
      <w:r w:rsidRPr="002169F4">
        <w:rPr>
          <w:rFonts w:ascii="Arial" w:hAnsi="Arial" w:cs="Arial"/>
        </w:rPr>
        <w:lastRenderedPageBreak/>
        <w:t>Einleitung</w:t>
      </w:r>
      <w:bookmarkEnd w:id="12"/>
      <w:bookmarkEnd w:id="13"/>
      <w:bookmarkEnd w:id="14"/>
      <w:bookmarkEnd w:id="15"/>
    </w:p>
    <w:p w14:paraId="28EDA276" w14:textId="7D5FDE43" w:rsidR="00146278" w:rsidRDefault="00A304AE" w:rsidP="00AC29F8">
      <w:pPr>
        <w:pStyle w:val="berschrift2"/>
        <w:numPr>
          <w:ilvl w:val="1"/>
          <w:numId w:val="2"/>
        </w:numPr>
      </w:pPr>
      <w:bookmarkStart w:id="16" w:name="_Toc462229561"/>
      <w:bookmarkStart w:id="17" w:name="_Toc462230381"/>
      <w:bookmarkStart w:id="18" w:name="_Toc462231010"/>
      <w:bookmarkStart w:id="19" w:name="_Toc202698523"/>
      <w:bookmarkStart w:id="20" w:name="_Toc469069405"/>
      <w:r w:rsidRPr="001B7443">
        <w:rPr>
          <w:rFonts w:ascii="Times New Roman" w:hAnsi="Times New Roman" w:cs="Times New Roman"/>
        </w:rPr>
        <w:t>Motivation</w:t>
      </w:r>
      <w:bookmarkEnd w:id="16"/>
      <w:bookmarkEnd w:id="17"/>
      <w:bookmarkEnd w:id="18"/>
      <w:bookmarkEnd w:id="20"/>
    </w:p>
    <w:p w14:paraId="61DEA6A6" w14:textId="546D5FE6" w:rsidR="00046438" w:rsidRDefault="00046438" w:rsidP="00046438"/>
    <w:p w14:paraId="0E18A062" w14:textId="26939800" w:rsidR="00240C3B" w:rsidRDefault="00590814" w:rsidP="00240C3B">
      <w:pPr>
        <w:spacing w:after="120" w:line="360" w:lineRule="auto"/>
        <w:jc w:val="both"/>
        <w:rPr>
          <w:sz w:val="22"/>
          <w:szCs w:val="22"/>
        </w:rPr>
      </w:pPr>
      <w:r>
        <w:rPr>
          <w:sz w:val="22"/>
          <w:szCs w:val="22"/>
        </w:rPr>
        <w:t>Im L</w:t>
      </w:r>
      <w:r w:rsidR="00240C3B">
        <w:rPr>
          <w:sz w:val="22"/>
          <w:szCs w:val="22"/>
        </w:rPr>
        <w:t xml:space="preserve">aufe des Lebens muss sich jeder irgendwann mit der unangenehmen Thematik der Medikamenteneinnahme </w:t>
      </w:r>
      <w:r>
        <w:rPr>
          <w:sz w:val="22"/>
          <w:szCs w:val="22"/>
        </w:rPr>
        <w:t>auseinandersetzen</w:t>
      </w:r>
      <w:r w:rsidR="00240C3B">
        <w:rPr>
          <w:sz w:val="22"/>
          <w:szCs w:val="22"/>
        </w:rPr>
        <w:t xml:space="preserve">. Dies kann bei manchen nur in einer temporären Einnahme von </w:t>
      </w:r>
    </w:p>
    <w:p w14:paraId="61CD9835" w14:textId="3C75B4FA" w:rsidR="00240C3B" w:rsidRDefault="00240C3B" w:rsidP="00240C3B">
      <w:pPr>
        <w:spacing w:after="120" w:line="360" w:lineRule="auto"/>
        <w:jc w:val="both"/>
        <w:rPr>
          <w:sz w:val="22"/>
          <w:szCs w:val="22"/>
        </w:rPr>
      </w:pPr>
      <w:proofErr w:type="spellStart"/>
      <w:r>
        <w:rPr>
          <w:sz w:val="22"/>
          <w:szCs w:val="22"/>
        </w:rPr>
        <w:t>M</w:t>
      </w:r>
      <w:r w:rsidRPr="00413D4F">
        <w:rPr>
          <w:sz w:val="22"/>
          <w:szCs w:val="22"/>
        </w:rPr>
        <w:t>ucosolvan</w:t>
      </w:r>
      <w:proofErr w:type="spellEnd"/>
      <w:r>
        <w:rPr>
          <w:sz w:val="22"/>
          <w:szCs w:val="22"/>
        </w:rPr>
        <w:t xml:space="preserve"> zur Linderung des unangenehmen Hustens resultieren und bei anderen wiederrum wird die komplette Tagesplanung allein an den einzunehmenden Medikamenten ausgerichtet, die regelmäßig Eingenommen werden müssen zur Bekämpfung der Symptome von chronischen Krankheiten. Besonders ältere Personen sind gekennzeichnet von der aktiven Planung ihrer Medikamenteneinnahmezeitpläne, da Menschen ab dem 60 Lebensjahr laut Andrea  </w:t>
      </w:r>
      <w:r>
        <w:rPr>
          <w:sz w:val="22"/>
          <w:szCs w:val="22"/>
        </w:rPr>
        <w:fldChar w:fldCharType="begin"/>
      </w:r>
      <w:r>
        <w:rPr>
          <w:sz w:val="22"/>
          <w:szCs w:val="22"/>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Pr>
          <w:sz w:val="22"/>
          <w:szCs w:val="22"/>
        </w:rPr>
        <w:fldChar w:fldCharType="separate"/>
      </w:r>
      <w:bookmarkStart w:id="21" w:name="_CTVP0016956cf54ee084deaa9b5bb7ccc69cca4"/>
      <w:r w:rsidR="000100C2">
        <w:rPr>
          <w:sz w:val="22"/>
          <w:szCs w:val="22"/>
        </w:rPr>
        <w:t>(vgl. 2006, S. 93)</w:t>
      </w:r>
      <w:bookmarkEnd w:id="21"/>
      <w:r>
        <w:rPr>
          <w:sz w:val="22"/>
          <w:szCs w:val="22"/>
        </w:rPr>
        <w:fldChar w:fldCharType="end"/>
      </w:r>
      <w:r>
        <w:rPr>
          <w:sz w:val="22"/>
          <w:szCs w:val="22"/>
        </w:rPr>
        <w:t xml:space="preserve"> an Multimorbidität leiden, sprich mehrere Krankheiten gleichzeitig haben, die durchschnittlich mit 3 Arzneimittel pro Tag behandelt werden müssen.   Des Weiteren wird laut dem statistischem Bundesamt der Anteil von älteren Personen steigen</w:t>
      </w:r>
      <w:r w:rsidRPr="009740DC">
        <w:rPr>
          <w:sz w:val="22"/>
          <w:szCs w:val="22"/>
        </w:rPr>
        <w:t xml:space="preserve">. </w:t>
      </w:r>
      <w:r>
        <w:rPr>
          <w:sz w:val="22"/>
          <w:szCs w:val="22"/>
        </w:rPr>
        <w:t xml:space="preserve">So wird die Anzahl der über 64-Jährigen, im Zeitraum von 2016 bis 2030, von 17,5 Millionen auf </w:t>
      </w:r>
      <w:r w:rsidRPr="009740DC">
        <w:rPr>
          <w:sz w:val="22"/>
          <w:szCs w:val="22"/>
        </w:rPr>
        <w:t>21,8</w:t>
      </w:r>
      <w:r>
        <w:rPr>
          <w:sz w:val="22"/>
          <w:szCs w:val="22"/>
        </w:rPr>
        <w:t xml:space="preserve"> Millionen steigen. </w:t>
      </w:r>
      <w:r>
        <w:rPr>
          <w:sz w:val="22"/>
          <w:szCs w:val="22"/>
        </w:rPr>
        <w:fldChar w:fldCharType="begin"/>
      </w:r>
      <w:r w:rsidR="00A70378">
        <w:rPr>
          <w:sz w:val="22"/>
          <w:szCs w:val="22"/>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Pr>
          <w:sz w:val="22"/>
          <w:szCs w:val="22"/>
        </w:rPr>
        <w:fldChar w:fldCharType="separate"/>
      </w:r>
      <w:bookmarkStart w:id="22" w:name="_CTVP0010e88c6f9c15041e2aff9065f0ccbe655"/>
      <w:r w:rsidR="00A70378">
        <w:rPr>
          <w:sz w:val="22"/>
          <w:szCs w:val="22"/>
        </w:rPr>
        <w:t>(vgl. Statistisches Bundesamt 2015)</w:t>
      </w:r>
      <w:bookmarkEnd w:id="22"/>
      <w:r>
        <w:rPr>
          <w:sz w:val="22"/>
          <w:szCs w:val="22"/>
        </w:rPr>
        <w:fldChar w:fldCharType="end"/>
      </w:r>
      <w:r>
        <w:rPr>
          <w:sz w:val="22"/>
          <w:szCs w:val="22"/>
        </w:rPr>
        <w:t xml:space="preserve"> Dies entspricht einer Zunahme von 7 %. </w:t>
      </w:r>
    </w:p>
    <w:p w14:paraId="27550378" w14:textId="77777777" w:rsidR="00240C3B" w:rsidRDefault="00240C3B" w:rsidP="00240C3B">
      <w:pPr>
        <w:spacing w:after="120" w:line="360" w:lineRule="auto"/>
        <w:jc w:val="both"/>
        <w:rPr>
          <w:sz w:val="22"/>
          <w:szCs w:val="22"/>
        </w:rPr>
      </w:pPr>
    </w:p>
    <w:p w14:paraId="0372E0BF" w14:textId="3BDFEE05" w:rsidR="00240C3B" w:rsidRDefault="00240C3B" w:rsidP="00240C3B">
      <w:pPr>
        <w:spacing w:after="120" w:line="360" w:lineRule="auto"/>
        <w:jc w:val="both"/>
        <w:rPr>
          <w:sz w:val="22"/>
          <w:szCs w:val="22"/>
        </w:rPr>
      </w:pPr>
      <w:r>
        <w:rPr>
          <w:sz w:val="22"/>
          <w:szCs w:val="22"/>
        </w:rPr>
        <w:t xml:space="preserve">Aufgrund dessen, dass der Anteil der Medikamentenpflichtigen älteren Personen laut der Krankenkasse Barmer GEK bei mehr als 80 % liegt </w:t>
      </w:r>
      <w:r>
        <w:rPr>
          <w:sz w:val="22"/>
          <w:szCs w:val="22"/>
        </w:rPr>
        <w:fldChar w:fldCharType="begin"/>
      </w:r>
      <w:r w:rsidR="00A70378">
        <w:rPr>
          <w:sz w:val="22"/>
          <w:szCs w:val="22"/>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Pr>
          <w:sz w:val="22"/>
          <w:szCs w:val="22"/>
        </w:rPr>
        <w:fldChar w:fldCharType="separate"/>
      </w:r>
      <w:bookmarkStart w:id="23" w:name="_CTVP0018de6f3d8c1564d0e853cb4873d3b9706"/>
      <w:r w:rsidR="00A70378">
        <w:rPr>
          <w:sz w:val="22"/>
          <w:szCs w:val="22"/>
        </w:rPr>
        <w:t>(vgl. Glaeske und Schicktanz 2015a, 53f.)</w:t>
      </w:r>
      <w:bookmarkEnd w:id="23"/>
      <w:r>
        <w:rPr>
          <w:sz w:val="22"/>
          <w:szCs w:val="22"/>
        </w:rPr>
        <w:fldChar w:fldCharType="end"/>
      </w:r>
      <w:r>
        <w:rPr>
          <w:sz w:val="22"/>
          <w:szCs w:val="22"/>
        </w:rPr>
        <w:t>, sind in naher Zukunft mehr ältere Personen zu verzeichnen, die Medikamente regelmäßig einnehmen müssen. Dieser Tatsache sollte eine besondere Beachtung</w:t>
      </w:r>
      <w:r w:rsidR="00A217D6">
        <w:rPr>
          <w:sz w:val="22"/>
          <w:szCs w:val="22"/>
        </w:rPr>
        <w:t xml:space="preserve"> geschenkt werden, da fast die H</w:t>
      </w:r>
      <w:r>
        <w:rPr>
          <w:sz w:val="22"/>
          <w:szCs w:val="22"/>
        </w:rPr>
        <w:t xml:space="preserve">älfte der älteren Personen, die Medikamente verschrieben bekommen haben, als Non-Adhärent gelten. </w:t>
      </w:r>
      <w:r>
        <w:rPr>
          <w:sz w:val="22"/>
          <w:szCs w:val="22"/>
        </w:rPr>
        <w:fldChar w:fldCharType="begin"/>
      </w:r>
      <w:r>
        <w:rPr>
          <w:sz w:val="22"/>
          <w:szCs w:val="22"/>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Pr>
          <w:sz w:val="22"/>
          <w:szCs w:val="22"/>
        </w:rPr>
        <w:fldChar w:fldCharType="separate"/>
      </w:r>
      <w:bookmarkStart w:id="24" w:name="_CTVP0019c75f8dd3d3149c680ea2824cf49b56d"/>
      <w:r w:rsidR="000100C2">
        <w:rPr>
          <w:sz w:val="22"/>
          <w:szCs w:val="22"/>
        </w:rPr>
        <w:t>(vgl. Hayes et al. 2009, S. 770)</w:t>
      </w:r>
      <w:bookmarkEnd w:id="24"/>
      <w:r>
        <w:rPr>
          <w:sz w:val="22"/>
          <w:szCs w:val="22"/>
        </w:rPr>
        <w:fldChar w:fldCharType="end"/>
      </w:r>
      <w:r>
        <w:rPr>
          <w:sz w:val="22"/>
          <w:szCs w:val="22"/>
        </w:rPr>
        <w:t xml:space="preserve"> Dies resultiert unteranderem davon, dass besonders ält</w:t>
      </w:r>
      <w:r w:rsidR="008105C8">
        <w:rPr>
          <w:sz w:val="22"/>
          <w:szCs w:val="22"/>
        </w:rPr>
        <w:t>ere Personen durch altersbedingte körperliche oder geis</w:t>
      </w:r>
      <w:r>
        <w:rPr>
          <w:sz w:val="22"/>
          <w:szCs w:val="22"/>
        </w:rPr>
        <w:t>t</w:t>
      </w:r>
      <w:r w:rsidR="008105C8">
        <w:rPr>
          <w:sz w:val="22"/>
          <w:szCs w:val="22"/>
        </w:rPr>
        <w:t>i</w:t>
      </w:r>
      <w:r>
        <w:rPr>
          <w:sz w:val="22"/>
          <w:szCs w:val="22"/>
        </w:rPr>
        <w:t xml:space="preserve">ge Einschränkungen schnell die Übersicht der einzunehmenden Medikamente verlieren. </w:t>
      </w:r>
      <w:r>
        <w:rPr>
          <w:sz w:val="22"/>
          <w:szCs w:val="22"/>
        </w:rPr>
        <w:fldChar w:fldCharType="begin"/>
      </w:r>
      <w:r>
        <w:rPr>
          <w:sz w:val="22"/>
          <w:szCs w:val="22"/>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Pr>
          <w:sz w:val="22"/>
          <w:szCs w:val="22"/>
        </w:rPr>
        <w:fldChar w:fldCharType="separate"/>
      </w:r>
      <w:bookmarkStart w:id="25" w:name="_CTVP00132611e01fcae441b9958a04fb032d608"/>
      <w:r w:rsidR="000100C2">
        <w:rPr>
          <w:sz w:val="22"/>
          <w:szCs w:val="22"/>
        </w:rPr>
        <w:t>(vgl. Lundell et al. 2010, S. 98)</w:t>
      </w:r>
      <w:bookmarkEnd w:id="25"/>
      <w:r>
        <w:rPr>
          <w:sz w:val="22"/>
          <w:szCs w:val="22"/>
        </w:rPr>
        <w:fldChar w:fldCharType="end"/>
      </w:r>
      <w:r>
        <w:rPr>
          <w:sz w:val="22"/>
          <w:szCs w:val="22"/>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Pr>
          <w:sz w:val="22"/>
          <w:szCs w:val="22"/>
        </w:rPr>
        <w:fldChar w:fldCharType="begin"/>
      </w:r>
      <w:r w:rsidR="00A70378">
        <w:rPr>
          <w:sz w:val="22"/>
          <w:szCs w:val="22"/>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Pr>
          <w:sz w:val="22"/>
          <w:szCs w:val="22"/>
        </w:rPr>
        <w:fldChar w:fldCharType="separate"/>
      </w:r>
      <w:bookmarkStart w:id="26" w:name="_CTVP001ed5a44a807d341b2a6e7b2c72775cfda"/>
      <w:r w:rsidR="00A70378">
        <w:rPr>
          <w:sz w:val="22"/>
          <w:szCs w:val="22"/>
        </w:rPr>
        <w:t>(vgl. ABDA - Bundesvereinigung Deutscher Apothekerverbände e. V. 2007)</w:t>
      </w:r>
      <w:bookmarkEnd w:id="26"/>
      <w:r>
        <w:rPr>
          <w:sz w:val="22"/>
          <w:szCs w:val="22"/>
        </w:rPr>
        <w:fldChar w:fldCharType="end"/>
      </w:r>
      <w:r>
        <w:rPr>
          <w:sz w:val="22"/>
          <w:szCs w:val="22"/>
        </w:rPr>
        <w:t xml:space="preserve"> Deswegen sollte eine Steigerung der Adhärenz der Personen angestrebt werden und zwar nicht nur zur Senkung der daraus resultierenden Behandlungskosten, sondern auch um älteren Personen einen angenehmen und </w:t>
      </w:r>
      <w:r w:rsidR="008105C8">
        <w:rPr>
          <w:sz w:val="22"/>
          <w:szCs w:val="22"/>
        </w:rPr>
        <w:t>weitestgehend</w:t>
      </w:r>
      <w:r>
        <w:rPr>
          <w:sz w:val="22"/>
          <w:szCs w:val="22"/>
        </w:rPr>
        <w:t xml:space="preserve"> beschwerdefreien Lebensabend zu gewährleisten.</w:t>
      </w:r>
    </w:p>
    <w:p w14:paraId="546BFFC0" w14:textId="31C6927E" w:rsidR="009A5F73" w:rsidRDefault="009A5F73" w:rsidP="009B28F6">
      <w:pPr>
        <w:spacing w:after="120" w:line="360" w:lineRule="auto"/>
        <w:jc w:val="both"/>
        <w:rPr>
          <w:sz w:val="22"/>
          <w:szCs w:val="22"/>
        </w:rPr>
      </w:pPr>
    </w:p>
    <w:p w14:paraId="29EEAB77" w14:textId="1783C66C" w:rsidR="009A5F73" w:rsidRDefault="009A5F73" w:rsidP="009B28F6">
      <w:pPr>
        <w:spacing w:after="120" w:line="360" w:lineRule="auto"/>
        <w:jc w:val="both"/>
        <w:rPr>
          <w:sz w:val="22"/>
          <w:szCs w:val="22"/>
        </w:rPr>
      </w:pPr>
    </w:p>
    <w:p w14:paraId="355FD7C1" w14:textId="46E9F702" w:rsidR="009A5F73" w:rsidRDefault="009A5F73" w:rsidP="009B28F6">
      <w:pPr>
        <w:spacing w:after="120" w:line="360" w:lineRule="auto"/>
        <w:jc w:val="both"/>
        <w:rPr>
          <w:sz w:val="22"/>
          <w:szCs w:val="22"/>
        </w:rPr>
      </w:pPr>
    </w:p>
    <w:p w14:paraId="18B5E025" w14:textId="77777777" w:rsidR="009A5F73" w:rsidRDefault="009A5F73" w:rsidP="009B28F6">
      <w:pPr>
        <w:spacing w:after="120" w:line="360" w:lineRule="auto"/>
        <w:jc w:val="both"/>
        <w:rPr>
          <w:sz w:val="22"/>
          <w:szCs w:val="22"/>
        </w:rPr>
      </w:pPr>
    </w:p>
    <w:p w14:paraId="04FC7877" w14:textId="14A7D259" w:rsidR="009A5F73" w:rsidRPr="001B7443" w:rsidRDefault="009A5F73" w:rsidP="00AC29F8">
      <w:pPr>
        <w:pStyle w:val="berschrift2"/>
        <w:numPr>
          <w:ilvl w:val="1"/>
          <w:numId w:val="2"/>
        </w:numPr>
        <w:rPr>
          <w:rFonts w:ascii="Times New Roman" w:hAnsi="Times New Roman" w:cs="Times New Roman"/>
        </w:rPr>
      </w:pPr>
      <w:bookmarkStart w:id="27" w:name="_Toc462229562"/>
      <w:bookmarkStart w:id="28" w:name="_Toc462230382"/>
      <w:bookmarkStart w:id="29" w:name="_Toc462231011"/>
      <w:bookmarkStart w:id="30" w:name="_Toc469069406"/>
      <w:r w:rsidRPr="001B7443">
        <w:rPr>
          <w:rFonts w:ascii="Times New Roman" w:hAnsi="Times New Roman" w:cs="Times New Roman"/>
        </w:rPr>
        <w:lastRenderedPageBreak/>
        <w:t>Ziel der Mastera</w:t>
      </w:r>
      <w:r w:rsidR="000546EA">
        <w:rPr>
          <w:rFonts w:ascii="Times New Roman" w:hAnsi="Times New Roman" w:cs="Times New Roman"/>
        </w:rPr>
        <w:t>r</w:t>
      </w:r>
      <w:r w:rsidRPr="001B7443">
        <w:rPr>
          <w:rFonts w:ascii="Times New Roman" w:hAnsi="Times New Roman" w:cs="Times New Roman"/>
        </w:rPr>
        <w:t>beit</w:t>
      </w:r>
      <w:bookmarkEnd w:id="27"/>
      <w:bookmarkEnd w:id="28"/>
      <w:bookmarkEnd w:id="29"/>
      <w:bookmarkEnd w:id="30"/>
    </w:p>
    <w:p w14:paraId="25475EE1" w14:textId="77777777" w:rsidR="009A5F73" w:rsidRDefault="009A5F73" w:rsidP="009A5F73">
      <w:pPr>
        <w:spacing w:line="360" w:lineRule="auto"/>
        <w:jc w:val="both"/>
        <w:rPr>
          <w:sz w:val="22"/>
          <w:szCs w:val="22"/>
        </w:rPr>
      </w:pPr>
    </w:p>
    <w:p w14:paraId="2196BC8C" w14:textId="364A59CC" w:rsidR="007F0AA8" w:rsidRPr="005138EA" w:rsidRDefault="007F0AA8" w:rsidP="007F0AA8">
      <w:pPr>
        <w:spacing w:line="360" w:lineRule="auto"/>
        <w:jc w:val="both"/>
        <w:rPr>
          <w:sz w:val="22"/>
          <w:szCs w:val="22"/>
        </w:rPr>
      </w:pPr>
      <w:r w:rsidRPr="005138EA">
        <w:rPr>
          <w:sz w:val="22"/>
          <w:szCs w:val="22"/>
        </w:rPr>
        <w:t>Das Ziel der Masterarbeit ist es sich mit der Thematik</w:t>
      </w:r>
      <w:r>
        <w:rPr>
          <w:sz w:val="22"/>
          <w:szCs w:val="22"/>
        </w:rPr>
        <w:t xml:space="preserve"> Adhärenz bei älteren Personen a</w:t>
      </w:r>
      <w:r w:rsidRPr="005138EA">
        <w:rPr>
          <w:sz w:val="22"/>
          <w:szCs w:val="22"/>
        </w:rPr>
        <w:t>useinander</w:t>
      </w:r>
      <w:r>
        <w:rPr>
          <w:sz w:val="22"/>
          <w:szCs w:val="22"/>
        </w:rPr>
        <w:t>zusetzen</w:t>
      </w:r>
      <w:r w:rsidRPr="005138EA">
        <w:rPr>
          <w:sz w:val="22"/>
          <w:szCs w:val="22"/>
        </w:rPr>
        <w:t xml:space="preserve">, um aufzuzeigen welche Gründe </w:t>
      </w:r>
      <w:r>
        <w:rPr>
          <w:sz w:val="22"/>
          <w:szCs w:val="22"/>
        </w:rPr>
        <w:t xml:space="preserve">bei älteren Personen </w:t>
      </w:r>
      <w:r w:rsidRPr="005138EA">
        <w:rPr>
          <w:sz w:val="22"/>
          <w:szCs w:val="22"/>
        </w:rPr>
        <w:t xml:space="preserve">dazu führen Medikamente nicht einzunehmen, damit Konzepte und Gegenmaßnahmen herausgearbeitet werden können zur Erhöhung der Bereitschaft zur Einnahme der Medikamente. Die gewonnenen Ergebnisse fließen daraufhin in die Entwicklung einer smarten </w:t>
      </w:r>
      <w:r>
        <w:rPr>
          <w:sz w:val="22"/>
          <w:szCs w:val="22"/>
        </w:rPr>
        <w:t>Medikamentendose</w:t>
      </w:r>
      <w:r w:rsidRPr="005138EA">
        <w:rPr>
          <w:sz w:val="22"/>
          <w:szCs w:val="22"/>
        </w:rPr>
        <w:t>, die unter der Berücksichtigung der individuellen Einnahmearten und -</w:t>
      </w:r>
      <w:r w:rsidR="000546EA" w:rsidRPr="005138EA">
        <w:rPr>
          <w:sz w:val="22"/>
          <w:szCs w:val="22"/>
        </w:rPr>
        <w:t>Rhythmen</w:t>
      </w:r>
      <w:r w:rsidRPr="005138EA">
        <w:rPr>
          <w:sz w:val="22"/>
          <w:szCs w:val="22"/>
        </w:rPr>
        <w:t xml:space="preserve"> der Betroffenen Personen als ein Medium zur Verwaltung der Medikamente dienen soll</w:t>
      </w:r>
      <w:r>
        <w:rPr>
          <w:sz w:val="22"/>
          <w:szCs w:val="22"/>
        </w:rPr>
        <w:t xml:space="preserve">. </w:t>
      </w:r>
      <w:r w:rsidRPr="005138EA">
        <w:rPr>
          <w:sz w:val="22"/>
          <w:szCs w:val="22"/>
        </w:rPr>
        <w:t xml:space="preserve">Die smarte Medikamentendose wird sich speziell durch eine </w:t>
      </w:r>
      <w:r w:rsidR="00FD3231" w:rsidRPr="00FD3231">
        <w:rPr>
          <w:sz w:val="22"/>
          <w:szCs w:val="22"/>
        </w:rPr>
        <w:t>Kontextsensitivität</w:t>
      </w:r>
      <w:r w:rsidR="00FD3231">
        <w:rPr>
          <w:rStyle w:val="apple-converted-space"/>
          <w:rFonts w:ascii="Arial" w:hAnsi="Arial" w:cs="Arial"/>
          <w:color w:val="222222"/>
          <w:shd w:val="clear" w:color="auto" w:fill="FFFFFF"/>
        </w:rPr>
        <w:t> </w:t>
      </w:r>
      <w:r w:rsidRPr="005138EA">
        <w:rPr>
          <w:sz w:val="22"/>
          <w:szCs w:val="22"/>
        </w:rPr>
        <w:t>auszeichnen, die den individuellen Benutzer-, Umgebungs- sowie Gerätekontext unter der Verwendung von Sensoren und Aktoren erfassen kann und autonom verarbeiten</w:t>
      </w:r>
      <w:r>
        <w:rPr>
          <w:sz w:val="22"/>
          <w:szCs w:val="22"/>
        </w:rPr>
        <w:t>, sodass speziell auf den Benutzer angepasste Erinnerungsmechanismen erstellt werden können.</w:t>
      </w:r>
      <w:r w:rsidRPr="005138EA">
        <w:rPr>
          <w:sz w:val="22"/>
          <w:szCs w:val="22"/>
        </w:rPr>
        <w:t xml:space="preserve"> Als Basis zur Verarbeitung der </w:t>
      </w:r>
      <w:r w:rsidR="000546EA" w:rsidRPr="005138EA">
        <w:rPr>
          <w:sz w:val="22"/>
          <w:szCs w:val="22"/>
        </w:rPr>
        <w:t>Sensoren Daten</w:t>
      </w:r>
      <w:r>
        <w:rPr>
          <w:sz w:val="22"/>
          <w:szCs w:val="22"/>
        </w:rPr>
        <w:t>,</w:t>
      </w:r>
      <w:r w:rsidRPr="005138EA">
        <w:rPr>
          <w:sz w:val="22"/>
          <w:szCs w:val="22"/>
        </w:rPr>
        <w:t xml:space="preserve"> sowie der Ermöglichung einer Interoperabilität mit anderen Geräten, wird die Middleware </w:t>
      </w:r>
      <w:proofErr w:type="spellStart"/>
      <w:r w:rsidRPr="005138EA">
        <w:rPr>
          <w:sz w:val="22"/>
          <w:szCs w:val="22"/>
        </w:rPr>
        <w:t>OpenHAB</w:t>
      </w:r>
      <w:proofErr w:type="spellEnd"/>
      <w:r w:rsidRPr="005138EA">
        <w:rPr>
          <w:sz w:val="22"/>
          <w:szCs w:val="22"/>
        </w:rPr>
        <w:t xml:space="preserve"> verwendet. </w:t>
      </w:r>
    </w:p>
    <w:p w14:paraId="0F054660" w14:textId="1D60F144" w:rsidR="00787F13" w:rsidRDefault="00787F13" w:rsidP="00787F13">
      <w:pPr>
        <w:spacing w:line="360" w:lineRule="auto"/>
        <w:jc w:val="both"/>
        <w:rPr>
          <w:sz w:val="22"/>
          <w:szCs w:val="22"/>
        </w:rPr>
      </w:pPr>
    </w:p>
    <w:p w14:paraId="337B3B44" w14:textId="77777777" w:rsidR="003C227F" w:rsidRPr="003C227F" w:rsidRDefault="003C227F" w:rsidP="003C227F">
      <w:pPr>
        <w:pStyle w:val="berschrift2"/>
        <w:numPr>
          <w:ilvl w:val="1"/>
          <w:numId w:val="2"/>
        </w:numPr>
        <w:rPr>
          <w:rFonts w:ascii="Times New Roman" w:hAnsi="Times New Roman" w:cs="Times New Roman"/>
        </w:rPr>
      </w:pPr>
      <w:bookmarkStart w:id="31" w:name="_Toc469069407"/>
      <w:r w:rsidRPr="003C227F">
        <w:rPr>
          <w:rFonts w:ascii="Times New Roman" w:hAnsi="Times New Roman" w:cs="Times New Roman"/>
        </w:rPr>
        <w:t>Methodisches Vorgehen</w:t>
      </w:r>
      <w:bookmarkEnd w:id="31"/>
    </w:p>
    <w:p w14:paraId="199D7280" w14:textId="77777777" w:rsidR="003C227F" w:rsidRDefault="003C227F" w:rsidP="003C227F"/>
    <w:p w14:paraId="483E6753" w14:textId="56B41D5D" w:rsidR="003C227F" w:rsidRDefault="003C227F" w:rsidP="003C227F">
      <w:pPr>
        <w:spacing w:line="360" w:lineRule="auto"/>
        <w:jc w:val="both"/>
        <w:rPr>
          <w:szCs w:val="24"/>
        </w:rPr>
      </w:pPr>
      <w:r>
        <w:t xml:space="preserve">Zur Erforschung der Gründe für die Adhärenz und die Non-Adhärenz von älteren Personen wurden Interviews mit Pflegekräften von Altenpflegeheimen durchgeführt. Durch die Interviews sollten allgemeine </w:t>
      </w:r>
      <w:r>
        <w:rPr>
          <w:szCs w:val="24"/>
        </w:rPr>
        <w:t>d</w:t>
      </w:r>
      <w:r w:rsidRPr="00935313">
        <w:rPr>
          <w:szCs w:val="24"/>
        </w:rPr>
        <w:t>emografische Daten über die Bewohner und Pflegeverantwortliche</w:t>
      </w:r>
      <w:r>
        <w:rPr>
          <w:szCs w:val="24"/>
        </w:rPr>
        <w:t xml:space="preserve"> der Einrichtungen, </w:t>
      </w:r>
      <w:r w:rsidRPr="00935313">
        <w:rPr>
          <w:szCs w:val="24"/>
        </w:rPr>
        <w:t xml:space="preserve">anonymisierte Informationen in Bezug </w:t>
      </w:r>
      <w:r>
        <w:rPr>
          <w:szCs w:val="24"/>
        </w:rPr>
        <w:t xml:space="preserve">zum Medikamenteneinnahmeverhalten </w:t>
      </w:r>
      <w:r w:rsidRPr="00935313">
        <w:rPr>
          <w:szCs w:val="24"/>
        </w:rPr>
        <w:t>von den Bewohnern</w:t>
      </w:r>
      <w:r>
        <w:rPr>
          <w:szCs w:val="24"/>
        </w:rPr>
        <w:t xml:space="preserve">, Bereitschaft der Verwendung von smarten Medikamentensystemen sowie den Anforderungen an ein zukünftiges Medikamentenverwaltungssystem erhoben werden. Anhand </w:t>
      </w:r>
      <w:r w:rsidR="00CB3459">
        <w:rPr>
          <w:color w:val="FF0000"/>
          <w:szCs w:val="24"/>
        </w:rPr>
        <w:t xml:space="preserve">der </w:t>
      </w:r>
      <w:r>
        <w:rPr>
          <w:szCs w:val="24"/>
        </w:rPr>
        <w:t>Informationen wurden Anforderungen definiert sowie Konzepte erstellt.</w:t>
      </w:r>
    </w:p>
    <w:p w14:paraId="2B1478F9" w14:textId="77777777" w:rsidR="003C227F" w:rsidRDefault="003C227F" w:rsidP="00787F13">
      <w:pPr>
        <w:spacing w:line="360" w:lineRule="auto"/>
        <w:jc w:val="both"/>
        <w:rPr>
          <w:sz w:val="22"/>
          <w:szCs w:val="22"/>
        </w:rPr>
      </w:pPr>
    </w:p>
    <w:p w14:paraId="61CAC50D" w14:textId="0EA6909F" w:rsidR="00A304AE" w:rsidRPr="001B7443" w:rsidRDefault="006F7C93" w:rsidP="00AC29F8">
      <w:pPr>
        <w:pStyle w:val="berschrift2"/>
        <w:numPr>
          <w:ilvl w:val="1"/>
          <w:numId w:val="2"/>
        </w:numPr>
        <w:rPr>
          <w:rFonts w:ascii="Times New Roman" w:hAnsi="Times New Roman" w:cs="Times New Roman"/>
        </w:rPr>
      </w:pPr>
      <w:bookmarkStart w:id="32" w:name="_Toc462229563"/>
      <w:bookmarkStart w:id="33" w:name="_Toc462230383"/>
      <w:bookmarkStart w:id="34" w:name="_Toc462231012"/>
      <w:bookmarkStart w:id="35" w:name="_Toc469069408"/>
      <w:bookmarkEnd w:id="19"/>
      <w:r w:rsidRPr="001B7443">
        <w:rPr>
          <w:rFonts w:ascii="Times New Roman" w:hAnsi="Times New Roman" w:cs="Times New Roman"/>
        </w:rPr>
        <w:t>Aufbau der Arbeit</w:t>
      </w:r>
      <w:bookmarkEnd w:id="32"/>
      <w:bookmarkEnd w:id="33"/>
      <w:bookmarkEnd w:id="34"/>
      <w:bookmarkEnd w:id="35"/>
    </w:p>
    <w:p w14:paraId="3940B528" w14:textId="324F6416" w:rsidR="00787F13" w:rsidRDefault="00787F13" w:rsidP="00787F13"/>
    <w:p w14:paraId="2ABF636E" w14:textId="686EC7BC" w:rsidR="00787F13" w:rsidRDefault="00787F13" w:rsidP="00787F13"/>
    <w:p w14:paraId="7CF154BB" w14:textId="00A6A87D" w:rsidR="00787F13" w:rsidRDefault="00787F13" w:rsidP="00787F13"/>
    <w:p w14:paraId="149A7431" w14:textId="7B9F45E2" w:rsidR="00787F13" w:rsidRDefault="00787F13" w:rsidP="00787F13"/>
    <w:p w14:paraId="2848DAC6" w14:textId="7FC78972" w:rsidR="00787F13" w:rsidRDefault="00787F13" w:rsidP="00787F13"/>
    <w:p w14:paraId="24F0C45D" w14:textId="077D4B46" w:rsidR="00787F13" w:rsidRDefault="00787F13" w:rsidP="00787F13"/>
    <w:p w14:paraId="6CBD7393" w14:textId="0C9A859D" w:rsidR="00787F13" w:rsidRDefault="00787F13" w:rsidP="00787F13"/>
    <w:p w14:paraId="1F048658" w14:textId="65146C0A" w:rsidR="00787F13" w:rsidRDefault="00787F13" w:rsidP="00787F13"/>
    <w:p w14:paraId="5B819E50" w14:textId="43C60A29" w:rsidR="00787F13" w:rsidRDefault="00787F13" w:rsidP="00787F13"/>
    <w:p w14:paraId="1F809220" w14:textId="7003AFC4" w:rsidR="00787F13" w:rsidRDefault="00787F13" w:rsidP="00787F13"/>
    <w:p w14:paraId="587ADFBF" w14:textId="53BC0241" w:rsidR="00787F13" w:rsidRDefault="00787F13" w:rsidP="00787F13"/>
    <w:p w14:paraId="6EAF4E27" w14:textId="50E84696" w:rsidR="00787F13" w:rsidRDefault="00787F13" w:rsidP="00787F13"/>
    <w:p w14:paraId="79E8C374" w14:textId="078E8C81" w:rsidR="00787F13" w:rsidRDefault="00787F13" w:rsidP="00787F13"/>
    <w:p w14:paraId="02B0D608" w14:textId="65541057" w:rsidR="00787F13" w:rsidRDefault="00787F13" w:rsidP="00787F13"/>
    <w:p w14:paraId="0D3801D3" w14:textId="3AFCA847" w:rsidR="00CD0A97" w:rsidRPr="00787F13" w:rsidRDefault="00CD0A97" w:rsidP="00787F13"/>
    <w:p w14:paraId="7C9E81C2" w14:textId="5BFB2E31" w:rsidR="00A304AE" w:rsidRPr="001B7443" w:rsidRDefault="00A304AE" w:rsidP="00AC29F8">
      <w:pPr>
        <w:pStyle w:val="berschrift2"/>
        <w:numPr>
          <w:ilvl w:val="1"/>
          <w:numId w:val="2"/>
        </w:numPr>
        <w:rPr>
          <w:rFonts w:ascii="Times New Roman" w:hAnsi="Times New Roman" w:cs="Times New Roman"/>
        </w:rPr>
      </w:pPr>
      <w:bookmarkStart w:id="36" w:name="_Toc462229564"/>
      <w:bookmarkStart w:id="37" w:name="_Toc462230384"/>
      <w:bookmarkStart w:id="38" w:name="_Toc462231013"/>
      <w:bookmarkStart w:id="39" w:name="_Toc469069409"/>
      <w:r w:rsidRPr="001B7443">
        <w:rPr>
          <w:rFonts w:ascii="Times New Roman" w:hAnsi="Times New Roman" w:cs="Times New Roman"/>
        </w:rPr>
        <w:lastRenderedPageBreak/>
        <w:t>Verwandte Arbeiten</w:t>
      </w:r>
      <w:bookmarkEnd w:id="36"/>
      <w:bookmarkEnd w:id="37"/>
      <w:bookmarkEnd w:id="38"/>
      <w:bookmarkEnd w:id="39"/>
    </w:p>
    <w:p w14:paraId="41458E89" w14:textId="0F38BD56" w:rsidR="00B11D18" w:rsidRDefault="00B11D18" w:rsidP="00C03F65">
      <w:pPr>
        <w:spacing w:line="360" w:lineRule="auto"/>
        <w:jc w:val="both"/>
      </w:pPr>
    </w:p>
    <w:p w14:paraId="02C6870B" w14:textId="7F5610D7" w:rsidR="00C3001B" w:rsidRDefault="000756D1" w:rsidP="00D653FA">
      <w:pPr>
        <w:spacing w:line="360" w:lineRule="auto"/>
        <w:jc w:val="both"/>
      </w:pPr>
      <w:r>
        <w:t>Es wurden bereits viele wissenschaftliche</w:t>
      </w:r>
      <w:r w:rsidR="00D7789C">
        <w:t xml:space="preserve"> Arbeiten </w:t>
      </w:r>
      <w:r>
        <w:t>veröffentlicht, die sich mit</w:t>
      </w:r>
      <w:r w:rsidR="009314FC">
        <w:t xml:space="preserve"> dem Thema der Entwicklung eines smarte</w:t>
      </w:r>
      <w:r w:rsidR="001E181D">
        <w:t>n</w:t>
      </w:r>
      <w:r w:rsidR="001D622F">
        <w:t xml:space="preserve"> Medikamentenverwaltungssystems</w:t>
      </w:r>
      <w:r>
        <w:t xml:space="preserve"> beschäftigt haben. </w:t>
      </w:r>
      <w:r w:rsidR="00D653FA">
        <w:t xml:space="preserve">So wurde von Abbey et al. </w:t>
      </w:r>
      <w:r w:rsidR="00D653FA">
        <w:fldChar w:fldCharType="begin"/>
      </w:r>
      <w:r w:rsidR="002013D0">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fldChar w:fldCharType="separate"/>
      </w:r>
      <w:bookmarkStart w:id="40" w:name="_CTVP001baa1d81d240f4d9e88f99dc83be5723d"/>
      <w:r w:rsidR="000100C2">
        <w:t>(2012)</w:t>
      </w:r>
      <w:bookmarkEnd w:id="40"/>
      <w:r w:rsidR="00D653FA">
        <w:fldChar w:fldCharType="end"/>
      </w:r>
      <w:r w:rsidR="00661A83">
        <w:t xml:space="preserve"> der Artikel „The Smart </w:t>
      </w:r>
      <w:proofErr w:type="spellStart"/>
      <w:r w:rsidR="00661A83">
        <w:t>Pill</w:t>
      </w:r>
      <w:proofErr w:type="spellEnd"/>
      <w:r w:rsidR="00661A83">
        <w:t xml:space="preserve"> Box“ veröffentlicht, in dem beschrieben wurde, wie</w:t>
      </w:r>
      <w:r w:rsidR="00D653FA">
        <w:t xml:space="preserve"> eine smarte Medikamentenbox</w:t>
      </w:r>
      <w:r w:rsidR="0098147D">
        <w:t xml:space="preserve"> mit 24 abtrennbaren Kammern</w:t>
      </w:r>
      <w:r w:rsidR="00D653FA">
        <w:t xml:space="preserve"> entwickelt</w:t>
      </w:r>
      <w:r w:rsidR="00661A83">
        <w:t xml:space="preserve"> wurde</w:t>
      </w:r>
      <w:r w:rsidR="00D653FA">
        <w:t xml:space="preserve">, die eine Erinnerungsnachricht an mobile Geräte der Benutzer bei der Fälligkeit </w:t>
      </w:r>
      <w:r w:rsidR="00F04262">
        <w:t>des Medikamenteneinnahmezeitpunktes</w:t>
      </w:r>
      <w:r w:rsidR="00D653FA">
        <w:t xml:space="preserve"> sendet. </w:t>
      </w:r>
    </w:p>
    <w:p w14:paraId="7516B850" w14:textId="3E6A289B" w:rsidR="0003357B" w:rsidRDefault="00D653FA" w:rsidP="00C03F65">
      <w:pPr>
        <w:spacing w:line="360" w:lineRule="auto"/>
        <w:jc w:val="both"/>
      </w:pPr>
      <w:r>
        <w:t xml:space="preserve">Einen ähnlichen Ansatz verfolgte auch </w:t>
      </w:r>
      <w:proofErr w:type="spellStart"/>
      <w:r w:rsidR="00B11D18">
        <w:t>Salgi</w:t>
      </w:r>
      <w:proofErr w:type="spellEnd"/>
      <w:r w:rsidR="00B11D18">
        <w:t xml:space="preserve"> et al.</w:t>
      </w:r>
      <w:r w:rsidR="00546B43">
        <w:t xml:space="preserve"> </w:t>
      </w:r>
      <w:r w:rsidR="00546B43">
        <w:fldChar w:fldCharType="begin"/>
      </w:r>
      <w:r w:rsidR="002013D0">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fldChar w:fldCharType="separate"/>
      </w:r>
      <w:bookmarkStart w:id="41" w:name="_CTVP0012a73c1361371463db6ea5a37545d3e1f"/>
      <w:r w:rsidR="000100C2">
        <w:t>(2015)</w:t>
      </w:r>
      <w:bookmarkEnd w:id="41"/>
      <w:r w:rsidR="00546B43">
        <w:fldChar w:fldCharType="end"/>
      </w:r>
      <w:r w:rsidR="00B11D18">
        <w:t xml:space="preserve"> </w:t>
      </w:r>
      <w:r w:rsidR="0098147D">
        <w:t>in dem Artikel</w:t>
      </w:r>
      <w:r w:rsidR="00B11D18">
        <w:t xml:space="preserve"> „Sm</w:t>
      </w:r>
      <w:r w:rsidR="00F04262">
        <w:t xml:space="preserve">art </w:t>
      </w:r>
      <w:proofErr w:type="spellStart"/>
      <w:r w:rsidR="00F04262">
        <w:t>Pill</w:t>
      </w:r>
      <w:proofErr w:type="spellEnd"/>
      <w:r w:rsidR="00F04262">
        <w:t xml:space="preserve"> Box“. </w:t>
      </w:r>
      <w:r w:rsidR="0098147D">
        <w:t xml:space="preserve">Darin wird beschrieben, wie eine smarte Medikamentenbox entwickelt wurde, </w:t>
      </w:r>
      <w:r w:rsidR="00B11D18">
        <w:t xml:space="preserve">die </w:t>
      </w:r>
      <w:r w:rsidR="00A772CB">
        <w:t>die Zählung der Pillen durch kapazitive Verfahren in den einzelnen Boxen</w:t>
      </w:r>
      <w:r w:rsidR="00C30F06">
        <w:t xml:space="preserve"> durchführt und erkennen kann</w:t>
      </w:r>
      <w:r w:rsidR="0098147D">
        <w:t>,</w:t>
      </w:r>
      <w:r w:rsidR="00723ABF">
        <w:t xml:space="preserve"> wann Medikamente eingenom</w:t>
      </w:r>
      <w:r w:rsidR="00C30F06">
        <w:t>men werden müssen. Wenn der Medikamenteneinnahmezeitpunkt erfolgt, so be</w:t>
      </w:r>
      <w:r w:rsidR="00546B43">
        <w:t>kom</w:t>
      </w:r>
      <w:r w:rsidR="00C30F06">
        <w:t xml:space="preserve">mt der Benutzer, durch die Verwendung eines eingebauten GSM-Moduls, eine Nachricht an sein Telefon geschickt. Ebenfalls kann so eine Medikamentenknappheit verhindert werden, da in Kombination mit der kapazitiven Zählweise </w:t>
      </w:r>
      <w:r w:rsidR="0098147D">
        <w:t>immer</w:t>
      </w:r>
      <w:r w:rsidR="00C30F06">
        <w:t xml:space="preserve"> der aktuelle Stand der Medikamente verfolgt und bei einer Knappheit eine Nachricht </w:t>
      </w:r>
      <w:r w:rsidR="00BE3FBC">
        <w:t xml:space="preserve">mit einem Bestellauftrag </w:t>
      </w:r>
      <w:r w:rsidR="00C30F06">
        <w:t xml:space="preserve">an </w:t>
      </w:r>
      <w:r w:rsidR="00BE3FBC">
        <w:t>eine Apotheke versendet werden kann.</w:t>
      </w:r>
      <w:r w:rsidR="00546B43">
        <w:t xml:space="preserve"> </w:t>
      </w:r>
    </w:p>
    <w:p w14:paraId="78918802" w14:textId="77777777" w:rsidR="000756D1" w:rsidRDefault="000756D1" w:rsidP="00C03F65">
      <w:pPr>
        <w:spacing w:line="360" w:lineRule="auto"/>
        <w:jc w:val="both"/>
      </w:pPr>
    </w:p>
    <w:p w14:paraId="23BEEE70" w14:textId="08BB2C68" w:rsidR="00C03F65" w:rsidRDefault="00D7789C" w:rsidP="00C03F65">
      <w:pPr>
        <w:spacing w:line="360" w:lineRule="auto"/>
        <w:jc w:val="both"/>
      </w:pPr>
      <w:r>
        <w:t>Weiterhin wurden Untersuchungen angestellt, um herauszufinden, ob kontextsensitive Erinnerungsmechanismen die Adhärenz besser beeinflus</w:t>
      </w:r>
      <w:r w:rsidR="0003357B">
        <w:t>sen</w:t>
      </w:r>
      <w:r w:rsidR="00723ABF">
        <w:t>, als normale audiovisuelle</w:t>
      </w:r>
      <w:r>
        <w:t xml:space="preserve">, visuelle oder textuelle Erinnerungsfunktionen. </w:t>
      </w:r>
      <w:r w:rsidR="00A831E4">
        <w:t xml:space="preserve">Diesbezüglich wurde eine </w:t>
      </w:r>
      <w:r w:rsidR="0003357B">
        <w:t xml:space="preserve">vorausgehende </w:t>
      </w:r>
      <w:r w:rsidR="00A831E4">
        <w:t xml:space="preserve">Studie von der Digital </w:t>
      </w:r>
      <w:proofErr w:type="spellStart"/>
      <w:r w:rsidR="00A831E4">
        <w:t>Health</w:t>
      </w:r>
      <w:proofErr w:type="spellEnd"/>
      <w:r w:rsidR="00A831E4">
        <w:t xml:space="preserve"> Group</w:t>
      </w:r>
      <w:r w:rsidR="0003357B">
        <w:t xml:space="preserve"> </w:t>
      </w:r>
      <w:r w:rsidR="0003357B">
        <w:fldChar w:fldCharType="begin"/>
      </w:r>
      <w:r w:rsidR="0003357B">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fldChar w:fldCharType="separate"/>
      </w:r>
      <w:bookmarkStart w:id="42" w:name="_CTVP001a6b5275f591444dd89ce830a8b289952"/>
      <w:r w:rsidR="000100C2">
        <w:t>(Lundell et al. 2010)</w:t>
      </w:r>
      <w:bookmarkEnd w:id="42"/>
      <w:r w:rsidR="0003357B">
        <w:fldChar w:fldCharType="end"/>
      </w:r>
      <w:r w:rsidR="0003357B">
        <w:t xml:space="preserve"> </w:t>
      </w:r>
      <w:r w:rsidR="00A831E4">
        <w:t xml:space="preserve">von der Intel Corporation Oregon </w:t>
      </w:r>
      <w:proofErr w:type="spellStart"/>
      <w:r w:rsidR="00A831E4">
        <w:t>Health</w:t>
      </w:r>
      <w:proofErr w:type="spellEnd"/>
      <w:r w:rsidR="00A831E4">
        <w:t xml:space="preserve"> </w:t>
      </w:r>
      <w:proofErr w:type="spellStart"/>
      <w:r w:rsidR="00A831E4">
        <w:t>Sciences</w:t>
      </w:r>
      <w:proofErr w:type="spellEnd"/>
      <w:r w:rsidR="00A831E4">
        <w:t xml:space="preserve"> University mit älteren Personen über 65 Jahren durchgeführt, um herauszufinden welche Erinnerungsfunktionen bei den älteren Personen besser ankommen. </w:t>
      </w:r>
      <w:r w:rsidR="00173F50">
        <w:t>Es</w:t>
      </w:r>
      <w:r w:rsidR="00A831E4">
        <w:t xml:space="preserve"> wur</w:t>
      </w:r>
      <w:r w:rsidR="00173F50">
        <w:t>den Geräte den</w:t>
      </w:r>
      <w:r w:rsidR="00A831E4">
        <w:t xml:space="preserve"> beteiligten Personen zur Verfügung gestellt, die </w:t>
      </w:r>
      <w:r w:rsidR="00173F50">
        <w:t>vis</w:t>
      </w:r>
      <w:r w:rsidR="00723ABF">
        <w:t>uelle Eri</w:t>
      </w:r>
      <w:r w:rsidR="00173F50">
        <w:t>nnerungsfunktionen durch ein aufleuchten von Lichtern</w:t>
      </w:r>
      <w:r w:rsidR="00723ABF">
        <w:t xml:space="preserve"> biet</w:t>
      </w:r>
      <w:r w:rsidR="00C03F65">
        <w:t xml:space="preserve">en, </w:t>
      </w:r>
      <w:r w:rsidR="00723ABF">
        <w:t>audiovisuelle Erinnerungs</w:t>
      </w:r>
      <w:r w:rsidR="00173F50">
        <w:t xml:space="preserve">mechanismen durch eine Durchsage, dass es Zeit zur Einnahme der Medikamente ist und </w:t>
      </w:r>
      <w:proofErr w:type="spellStart"/>
      <w:r w:rsidR="00173F50">
        <w:t>Wearables</w:t>
      </w:r>
      <w:proofErr w:type="spellEnd"/>
      <w:r w:rsidR="00173F50">
        <w:t>, die Textnachrichten anzeigen bei der Fälligkeit der Medikamenteneinnahme.</w:t>
      </w:r>
      <w:r w:rsidR="00C03F65">
        <w:t xml:space="preserve"> So stellte sich heraus, dass</w:t>
      </w:r>
      <w:r w:rsidR="00173F50">
        <w:t xml:space="preserve"> </w:t>
      </w:r>
      <w:r w:rsidR="00C03F65">
        <w:t>bei den</w:t>
      </w:r>
      <w:r w:rsidR="00173F50">
        <w:t xml:space="preserve"> Personen Geräte mit visuellen Erinnerungsmechani</w:t>
      </w:r>
      <w:r w:rsidR="00C03F65">
        <w:t>smen am schlechtesten ankamen</w:t>
      </w:r>
      <w:r w:rsidR="00173F50">
        <w:t xml:space="preserve">, weil das </w:t>
      </w:r>
      <w:r w:rsidR="00C03F65">
        <w:t>aufleuchtende Licht</w:t>
      </w:r>
      <w:r w:rsidR="00173F50">
        <w:t xml:space="preserve"> oft überse</w:t>
      </w:r>
      <w:r w:rsidR="00C03F65">
        <w:t xml:space="preserve">hen wurde. </w:t>
      </w:r>
      <w:r w:rsidR="00173F50">
        <w:t>Bevorzug</w:t>
      </w:r>
      <w:r w:rsidR="00C03F65">
        <w:t>t</w:t>
      </w:r>
      <w:r w:rsidR="00173F50">
        <w:t xml:space="preserve"> waren bei den beteiligten Personen </w:t>
      </w:r>
      <w:r w:rsidR="00C03F65">
        <w:t>handliche</w:t>
      </w:r>
      <w:r w:rsidR="00C03F65" w:rsidRPr="008E6219">
        <w:rPr>
          <w:color w:val="FF0000"/>
        </w:rPr>
        <w:t>re</w:t>
      </w:r>
      <w:r w:rsidR="00C03F65">
        <w:t xml:space="preserve"> und mobile </w:t>
      </w:r>
      <w:proofErr w:type="spellStart"/>
      <w:r w:rsidR="00173F50">
        <w:t>Reminder</w:t>
      </w:r>
      <w:proofErr w:type="spellEnd"/>
      <w:r w:rsidR="00173F50">
        <w:t>, die tragbar sind, zum Beispiel eine Smartwatch und</w:t>
      </w:r>
      <w:r w:rsidR="00F51816">
        <w:t xml:space="preserve"> Geräte,</w:t>
      </w:r>
      <w:r w:rsidR="00173F50">
        <w:t xml:space="preserve"> </w:t>
      </w:r>
      <w:r w:rsidR="00C03F65">
        <w:t>die die Personen durch Vibrationen bzw. a</w:t>
      </w:r>
      <w:r w:rsidR="00173F50">
        <w:t>udiovisuelle</w:t>
      </w:r>
      <w:r w:rsidR="00C03F65">
        <w:t xml:space="preserve"> Signale an die Einnahme </w:t>
      </w:r>
      <w:r w:rsidR="00F51816">
        <w:t>erinnern</w:t>
      </w:r>
      <w:r w:rsidR="00C03F65">
        <w:t xml:space="preserve">. </w:t>
      </w:r>
      <w:r w:rsidR="0003357B">
        <w:fldChar w:fldCharType="begin"/>
      </w:r>
      <w:r w:rsidR="0003357B">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fldChar w:fldCharType="separate"/>
      </w:r>
      <w:bookmarkStart w:id="43" w:name="_CTVP001784da84c0c104ca38926d93c6f7bd3ae"/>
      <w:r w:rsidR="000100C2">
        <w:t>(vgl. Lundell et al. 2010, 101f.)</w:t>
      </w:r>
      <w:bookmarkEnd w:id="43"/>
      <w:r w:rsidR="0003357B">
        <w:fldChar w:fldCharType="end"/>
      </w:r>
    </w:p>
    <w:p w14:paraId="7539FF17" w14:textId="4CA4825C" w:rsidR="0003040A" w:rsidRDefault="0003040A" w:rsidP="006E2CA0">
      <w:pPr>
        <w:spacing w:line="360" w:lineRule="auto"/>
        <w:jc w:val="both"/>
      </w:pPr>
    </w:p>
    <w:p w14:paraId="3F1EA6E0" w14:textId="24D27319" w:rsidR="00E3205E" w:rsidRDefault="0003040A" w:rsidP="006E2CA0">
      <w:pPr>
        <w:spacing w:line="360" w:lineRule="auto"/>
        <w:jc w:val="both"/>
      </w:pPr>
      <w:r>
        <w:lastRenderedPageBreak/>
        <w:t xml:space="preserve">Aufbauend auf dieser Studie wurde </w:t>
      </w:r>
      <w:r w:rsidRPr="00CB3459">
        <w:t>daraufhin</w:t>
      </w:r>
      <w:r>
        <w:t xml:space="preserve"> ein </w:t>
      </w:r>
      <w:r w:rsidR="00723ABF" w:rsidRPr="00723ABF">
        <w:t>kontextsensitiv</w:t>
      </w:r>
      <w:r w:rsidR="00723ABF">
        <w:t>es</w:t>
      </w:r>
      <w:r w:rsidR="00723ABF" w:rsidRPr="00723ABF">
        <w:t xml:space="preserve"> </w:t>
      </w:r>
      <w:r>
        <w:t>Medikamen</w:t>
      </w:r>
      <w:r w:rsidR="00860F87">
        <w:t xml:space="preserve">tenerinnerungssystem </w:t>
      </w:r>
      <w:r w:rsidR="00B333BC">
        <w:t xml:space="preserve">von </w:t>
      </w:r>
      <w:r w:rsidR="0058042D">
        <w:t xml:space="preserve">Hayes et al. </w:t>
      </w:r>
      <w:r w:rsidR="0058042D">
        <w:fldChar w:fldCharType="begin"/>
      </w:r>
      <w:r w:rsidR="0058042D">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fldChar w:fldCharType="separate"/>
      </w:r>
      <w:bookmarkStart w:id="44" w:name="_CTVP00145c26f3068fd48eeaaef83c7a0e1c42c"/>
      <w:r w:rsidR="000100C2">
        <w:t>(2009)</w:t>
      </w:r>
      <w:bookmarkEnd w:id="44"/>
      <w:r w:rsidR="0058042D">
        <w:fldChar w:fldCharType="end"/>
      </w:r>
      <w:r w:rsidR="0058042D">
        <w:t xml:space="preserve"> </w:t>
      </w:r>
      <w:r w:rsidR="00860F87">
        <w:t>entwickelt</w:t>
      </w:r>
      <w:r w:rsidR="0058042D">
        <w:t>.</w:t>
      </w:r>
      <w:r w:rsidR="00860F87">
        <w:t xml:space="preserve"> </w:t>
      </w:r>
      <w:r>
        <w:t xml:space="preserve">Dieses System konnte, basierend unter der Verwendung von Sensoren, </w:t>
      </w:r>
      <w:r w:rsidR="00352B4C">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t>,</w:t>
      </w:r>
      <w:r w:rsidR="00352B4C">
        <w:t xml:space="preserve"> anstatt </w:t>
      </w:r>
      <w:r w:rsidR="001D622F">
        <w:t>nur</w:t>
      </w:r>
      <w:r w:rsidR="00723ABF">
        <w:t xml:space="preserve"> audio</w:t>
      </w:r>
      <w:r w:rsidR="006E2CA0">
        <w:t>visuelle oder visuelle Signale in der Wohnung</w:t>
      </w:r>
      <w:r w:rsidR="001D622F">
        <w:t xml:space="preserve"> auszulösen</w:t>
      </w:r>
      <w:r w:rsidR="0049211E">
        <w:t xml:space="preserve">. Ebenfalls wurden keine </w:t>
      </w:r>
      <w:r w:rsidR="00E3205E">
        <w:t>Erinnerungsnachrichten ausgegebe</w:t>
      </w:r>
      <w:r w:rsidR="0049211E">
        <w:t>n, wenn die Person zum Medikamenteneinnahmezeitpunkt</w:t>
      </w:r>
      <w:r w:rsidR="00E3205E">
        <w:t xml:space="preserve"> am Telefon</w:t>
      </w:r>
      <w:r w:rsidR="0049211E">
        <w:t xml:space="preserve"> war</w:t>
      </w:r>
      <w:r w:rsidR="00E3205E">
        <w:t xml:space="preserve"> bzw. im Bett lag</w:t>
      </w:r>
      <w:r w:rsidR="006E2CA0">
        <w:t xml:space="preserve">. </w:t>
      </w:r>
    </w:p>
    <w:p w14:paraId="56AA6B4F" w14:textId="0FD01706" w:rsidR="006E2CA0" w:rsidRDefault="006E2CA0" w:rsidP="006E2CA0">
      <w:pPr>
        <w:spacing w:line="360" w:lineRule="auto"/>
        <w:jc w:val="both"/>
      </w:pPr>
      <w:r>
        <w:t xml:space="preserve">Weiterhin </w:t>
      </w:r>
      <w:r w:rsidRPr="00CB3459">
        <w:t>wurde versucht herauszufinden</w:t>
      </w:r>
      <w:r>
        <w:t xml:space="preserve">, ob ein </w:t>
      </w:r>
      <w:r w:rsidR="00723ABF" w:rsidRPr="00723ABF">
        <w:t>kontextsensitiv</w:t>
      </w:r>
      <w:r w:rsidR="00723ABF">
        <w:t>es</w:t>
      </w:r>
      <w: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am höchsten war (92.3</w:t>
      </w:r>
      <w:r w:rsidR="006E5548">
        <w:t xml:space="preserve"> </w:t>
      </w:r>
      <w:r>
        <w:t>%) im Vergleich zu den</w:t>
      </w:r>
      <w:r w:rsidRPr="006E2CA0">
        <w:t xml:space="preserve"> einfachen zeitbezogenen Erinnerung</w:t>
      </w:r>
      <w:r>
        <w:t>smechanismen</w:t>
      </w:r>
      <w:r w:rsidRPr="006E2CA0">
        <w:t xml:space="preserve"> </w:t>
      </w:r>
      <w:r>
        <w:t>(</w:t>
      </w:r>
      <w:r w:rsidRPr="006E2CA0">
        <w:t>73.5</w:t>
      </w:r>
      <w:r w:rsidR="006E5548">
        <w:t xml:space="preserve"> </w:t>
      </w:r>
      <w:r w:rsidRPr="006E2CA0">
        <w:t>%</w:t>
      </w:r>
      <w:r w:rsidR="00CA2B02">
        <w:t xml:space="preserve">) sowie </w:t>
      </w:r>
      <w:r>
        <w:t>keinen Erinnerungsmechanismen (</w:t>
      </w:r>
      <w:r w:rsidRPr="006E2CA0">
        <w:t>68</w:t>
      </w:r>
      <w:r w:rsidR="006E5548">
        <w:t xml:space="preserve"> </w:t>
      </w:r>
      <w:r>
        <w:t>%)</w:t>
      </w:r>
      <w:r w:rsidRPr="006E2CA0">
        <w:t>.</w:t>
      </w:r>
      <w:r w:rsidR="000303C1">
        <w:t xml:space="preserve"> (vgl. </w:t>
      </w:r>
      <w:r w:rsidR="00CD0A97">
        <w:t>a. a. O.</w:t>
      </w:r>
      <w:r w:rsidR="000303C1">
        <w:t>, S. 773)</w:t>
      </w:r>
      <w:r>
        <w:t xml:space="preserve"> Mit dieser Studie konnte </w:t>
      </w:r>
      <w:r w:rsidR="002C3EA8">
        <w:t xml:space="preserve">Hayes et al. </w:t>
      </w:r>
      <w:r>
        <w:t xml:space="preserve">erstmals </w:t>
      </w:r>
      <w:r w:rsidR="002A3565">
        <w:t>beweisen</w:t>
      </w:r>
      <w:r>
        <w:t xml:space="preserve">, dass </w:t>
      </w:r>
      <w:r w:rsidR="00723ABF" w:rsidRPr="00723ABF">
        <w:t>kontextsensitiv</w:t>
      </w:r>
      <w:r w:rsidR="00723ABF">
        <w:t>es</w:t>
      </w:r>
      <w:r>
        <w:t xml:space="preserve"> Erinnerungsmechanismen Effektiver sind, als rein</w:t>
      </w:r>
      <w:r w:rsidRPr="008E6219">
        <w:rPr>
          <w:color w:val="FF0000"/>
        </w:rPr>
        <w:t>e</w:t>
      </w:r>
      <w:r>
        <w:t xml:space="preserve"> zeitbezogene Mechanismen. </w:t>
      </w:r>
      <w:r w:rsidR="00736F9F">
        <w:t>(</w:t>
      </w:r>
      <w:r w:rsidR="000E4469">
        <w:t>v</w:t>
      </w:r>
      <w:r w:rsidR="00736F9F">
        <w:t xml:space="preserve">gl. </w:t>
      </w:r>
      <w:r w:rsidR="00CD0A97">
        <w:t>a. a. O</w:t>
      </w:r>
      <w:r w:rsidR="00736F9F">
        <w:t>., S. 774)</w:t>
      </w:r>
    </w:p>
    <w:p w14:paraId="6CCF689E" w14:textId="77777777" w:rsidR="006E2CA0" w:rsidRDefault="006E2CA0" w:rsidP="006E2CA0">
      <w:pPr>
        <w:spacing w:line="360" w:lineRule="auto"/>
        <w:jc w:val="both"/>
      </w:pPr>
    </w:p>
    <w:p w14:paraId="17E86FDA" w14:textId="1B24C612" w:rsidR="006E2CA0" w:rsidRPr="006E2CA0" w:rsidRDefault="006E2CA0" w:rsidP="006E2CA0">
      <w:pPr>
        <w:spacing w:line="360" w:lineRule="auto"/>
        <w:jc w:val="both"/>
      </w:pPr>
      <w:r w:rsidRPr="006E2CA0">
        <w:t xml:space="preserve"> </w:t>
      </w:r>
    </w:p>
    <w:p w14:paraId="5E29D6D1" w14:textId="245EACE2" w:rsidR="0003040A" w:rsidRDefault="006E2CA0" w:rsidP="006E2CA0">
      <w:pPr>
        <w:spacing w:line="360" w:lineRule="auto"/>
        <w:jc w:val="both"/>
      </w:pPr>
      <w:r>
        <w:t xml:space="preserve"> </w:t>
      </w:r>
    </w:p>
    <w:p w14:paraId="07922797" w14:textId="03AEB004" w:rsidR="00352B4C" w:rsidRDefault="00352B4C" w:rsidP="00C03F65">
      <w:pPr>
        <w:spacing w:line="360" w:lineRule="auto"/>
        <w:jc w:val="both"/>
      </w:pPr>
    </w:p>
    <w:p w14:paraId="5FA330F0" w14:textId="0DBC6A1F" w:rsidR="00352B4C" w:rsidRDefault="00352B4C" w:rsidP="00C03F65">
      <w:pPr>
        <w:spacing w:line="360" w:lineRule="auto"/>
        <w:jc w:val="both"/>
      </w:pPr>
    </w:p>
    <w:p w14:paraId="1F963685" w14:textId="5E5D86E5" w:rsidR="00352B4C" w:rsidRDefault="002309C1" w:rsidP="002309C1">
      <w:pPr>
        <w:spacing w:after="200" w:line="276" w:lineRule="auto"/>
      </w:pPr>
      <w:r>
        <w:br w:type="page"/>
      </w:r>
    </w:p>
    <w:p w14:paraId="2326FE9B" w14:textId="43A42135" w:rsidR="005E75CF" w:rsidRDefault="00CE27F5" w:rsidP="005E75CF">
      <w:pPr>
        <w:pStyle w:val="berschrift1"/>
        <w:numPr>
          <w:ilvl w:val="0"/>
          <w:numId w:val="2"/>
        </w:numPr>
        <w:spacing w:line="320" w:lineRule="exact"/>
        <w:rPr>
          <w:rFonts w:ascii="Arial" w:hAnsi="Arial" w:cs="Arial"/>
        </w:rPr>
      </w:pPr>
      <w:bookmarkStart w:id="45" w:name="_Toc462229565"/>
      <w:bookmarkStart w:id="46" w:name="_Toc462230385"/>
      <w:bookmarkStart w:id="47" w:name="_Toc462231014"/>
      <w:bookmarkStart w:id="48" w:name="_Toc469069410"/>
      <w:r>
        <w:rPr>
          <w:rFonts w:ascii="Arial" w:hAnsi="Arial" w:cs="Arial"/>
        </w:rPr>
        <w:lastRenderedPageBreak/>
        <w:t>Grundlagen</w:t>
      </w:r>
      <w:bookmarkEnd w:id="45"/>
      <w:bookmarkEnd w:id="46"/>
      <w:bookmarkEnd w:id="47"/>
      <w:bookmarkEnd w:id="48"/>
    </w:p>
    <w:p w14:paraId="0A9AC0FA" w14:textId="6AF9F897" w:rsidR="000714B6" w:rsidRDefault="000714B6" w:rsidP="000714B6">
      <w:pPr>
        <w:pStyle w:val="berschrift2"/>
        <w:numPr>
          <w:ilvl w:val="1"/>
          <w:numId w:val="2"/>
        </w:numPr>
        <w:rPr>
          <w:rFonts w:ascii="Times New Roman" w:hAnsi="Times New Roman" w:cs="Times New Roman"/>
        </w:rPr>
      </w:pPr>
      <w:bookmarkStart w:id="49" w:name="_Toc469069411"/>
      <w:r>
        <w:rPr>
          <w:rFonts w:ascii="Times New Roman" w:hAnsi="Times New Roman" w:cs="Times New Roman"/>
        </w:rPr>
        <w:t>Terminologische Einordnungen</w:t>
      </w:r>
      <w:bookmarkEnd w:id="49"/>
    </w:p>
    <w:p w14:paraId="12C29CE3" w14:textId="7E28BB1C" w:rsidR="001914E7" w:rsidRDefault="00EF08CE" w:rsidP="001914E7">
      <w:pPr>
        <w:pStyle w:val="berschrift2"/>
        <w:numPr>
          <w:ilvl w:val="2"/>
          <w:numId w:val="2"/>
        </w:numPr>
        <w:spacing w:line="320" w:lineRule="exact"/>
        <w:rPr>
          <w:rFonts w:ascii="Times New Roman" w:hAnsi="Times New Roman" w:cs="Times New Roman"/>
        </w:rPr>
      </w:pPr>
      <w:bookmarkStart w:id="50" w:name="_Toc469069412"/>
      <w:r>
        <w:rPr>
          <w:rFonts w:ascii="Times New Roman" w:hAnsi="Times New Roman" w:cs="Times New Roman"/>
        </w:rPr>
        <w:t>Adhärenz und Compliance</w:t>
      </w:r>
      <w:bookmarkEnd w:id="50"/>
    </w:p>
    <w:p w14:paraId="7A97AD95" w14:textId="4FE799BD" w:rsidR="00113EA8" w:rsidRDefault="00113EA8" w:rsidP="00FE151A"/>
    <w:p w14:paraId="72E55481" w14:textId="54B55D26" w:rsidR="001E6889" w:rsidRDefault="001E6889" w:rsidP="00113EA8">
      <w:pPr>
        <w:spacing w:line="360" w:lineRule="auto"/>
        <w:jc w:val="both"/>
      </w:pPr>
      <w:r>
        <w:t xml:space="preserve">Die </w:t>
      </w:r>
      <w:r w:rsidR="00401080">
        <w:t>Begriffe</w:t>
      </w:r>
      <w:r>
        <w:t xml:space="preserve"> </w:t>
      </w:r>
      <w:r w:rsidRPr="003A0743">
        <w:rPr>
          <w:i/>
        </w:rPr>
        <w:t>Compliance</w:t>
      </w:r>
      <w:r>
        <w:t xml:space="preserve"> und </w:t>
      </w:r>
      <w:r w:rsidRPr="003A0743">
        <w:rPr>
          <w:i/>
        </w:rPr>
        <w:t>Adhärenz</w:t>
      </w:r>
      <w:r>
        <w:t xml:space="preserve"> werden von vielen Autoren oft als synonym angesehen ohne einer „trennscharfen Abgrenzung“. </w:t>
      </w:r>
      <w:r w:rsidR="00AB69EC">
        <w:fldChar w:fldCharType="begin"/>
      </w:r>
      <w:r w:rsidR="00A226AE">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fldChar w:fldCharType="separate"/>
      </w:r>
      <w:bookmarkStart w:id="51" w:name="_CTVP00126ee5fbad9474e938c509906da066577"/>
      <w:r w:rsidR="00A226AE">
        <w:t>(Dachverband Adherence e.V. 2011)</w:t>
      </w:r>
      <w:bookmarkEnd w:id="51"/>
      <w:r w:rsidR="00AB69EC">
        <w:fldChar w:fldCharType="end"/>
      </w:r>
      <w:r w:rsidR="00AB69EC">
        <w:t xml:space="preserve"> </w:t>
      </w:r>
      <w:r>
        <w:t>Au</w:t>
      </w:r>
      <w:r w:rsidR="002836C3">
        <w:t>f</w:t>
      </w:r>
      <w:r>
        <w:t xml:space="preserve">grund dessen soll eine </w:t>
      </w:r>
      <w:r w:rsidR="005037D0">
        <w:t xml:space="preserve">klare </w:t>
      </w:r>
      <w:r>
        <w:t xml:space="preserve">Abgrenzung der Begriffe stattfinden, damit ein besseres Verständnis für </w:t>
      </w:r>
      <w:r w:rsidR="00DA15F0">
        <w:t>deren Bedeutungen und</w:t>
      </w:r>
      <w:r>
        <w:t xml:space="preserve"> Unterschiede geschaffen werden kann. </w:t>
      </w:r>
    </w:p>
    <w:p w14:paraId="7C37D6AE" w14:textId="137BD700" w:rsidR="001E6889" w:rsidRDefault="001E6889" w:rsidP="00113EA8">
      <w:pPr>
        <w:spacing w:line="360" w:lineRule="auto"/>
        <w:jc w:val="both"/>
      </w:pPr>
    </w:p>
    <w:p w14:paraId="10F3D5F9" w14:textId="31307F17" w:rsidR="001E6889" w:rsidRDefault="001E6889" w:rsidP="00113EA8">
      <w:pPr>
        <w:spacing w:line="360" w:lineRule="auto"/>
        <w:jc w:val="both"/>
      </w:pPr>
      <w:r>
        <w:t xml:space="preserve">Der </w:t>
      </w:r>
      <w:r w:rsidR="00CC1F1F">
        <w:t>Terminus</w:t>
      </w:r>
      <w:r w:rsidR="005037D0">
        <w:t xml:space="preserve"> </w:t>
      </w:r>
      <w:r w:rsidR="005037D0" w:rsidRPr="00961711">
        <w:rPr>
          <w:i/>
        </w:rPr>
        <w:t>Compliance</w:t>
      </w:r>
      <w:r w:rsidR="005037D0">
        <w:t xml:space="preserve"> kann als ein ‚paternalistisches Modell‘ angesehen werden.</w:t>
      </w:r>
      <w:r w:rsidR="00AB69EC">
        <w:t xml:space="preserve"> </w:t>
      </w:r>
      <w:r w:rsidR="00AB69EC">
        <w:fldChar w:fldCharType="begin"/>
      </w:r>
      <w:r w:rsidR="00AB69EC">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fldChar w:fldCharType="separate"/>
      </w:r>
      <w:bookmarkStart w:id="52" w:name="_CTVP001404b3d503b934af4b1c8e9b8ef71bb8d"/>
      <w:r w:rsidR="00AB69EC">
        <w:t>(vgl. Dachverband Adherence e.V. 2011)</w:t>
      </w:r>
      <w:bookmarkEnd w:id="52"/>
      <w:r w:rsidR="00AB69EC">
        <w:fldChar w:fldCharType="end"/>
      </w:r>
      <w:r w:rsidR="005037D0">
        <w:t xml:space="preserve"> Das bedeutet, dass hier </w:t>
      </w:r>
      <w:r w:rsidR="00A226AE">
        <w:t xml:space="preserve">nur </w:t>
      </w:r>
      <w:r w:rsidR="005037D0">
        <w:t xml:space="preserve">der Bezug auf das Verhalten des Patienten gelegt wird und somit die Mitarbeit und Bereitschaft </w:t>
      </w:r>
      <w:r w:rsidR="003A0743">
        <w:t xml:space="preserve">des Patienten bei der Befolgung von ärztlichen Verordnungen </w:t>
      </w:r>
      <w:r w:rsidR="005037D0">
        <w:t>im Vordergrund steht.</w:t>
      </w:r>
      <w:r w:rsidR="00910FE0">
        <w:t xml:space="preserve"> </w:t>
      </w:r>
      <w:r w:rsidR="00AB69EC">
        <w:fldChar w:fldCharType="begin"/>
      </w:r>
      <w:r w:rsidR="00084782">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fldChar w:fldCharType="separate"/>
      </w:r>
      <w:bookmarkStart w:id="53" w:name="_CTVP001740aa2494fde4bdd819e0d11c38789fb"/>
      <w:r w:rsidR="00084782">
        <w:t>(vgl. Rödel 2012)</w:t>
      </w:r>
      <w:bookmarkEnd w:id="53"/>
      <w:r w:rsidR="00AB69EC">
        <w:fldChar w:fldCharType="end"/>
      </w:r>
      <w:r w:rsidR="00B114EB">
        <w:t xml:space="preserve"> </w:t>
      </w:r>
    </w:p>
    <w:p w14:paraId="2D6DEC32" w14:textId="691B1742" w:rsidR="003A0743" w:rsidRDefault="003A0743" w:rsidP="00113EA8">
      <w:pPr>
        <w:spacing w:line="360" w:lineRule="auto"/>
        <w:jc w:val="both"/>
      </w:pPr>
    </w:p>
    <w:p w14:paraId="4D3D6DAC" w14:textId="556FC2BC" w:rsidR="00113EA8" w:rsidRDefault="003A0743" w:rsidP="004D19A7">
      <w:pPr>
        <w:spacing w:line="360" w:lineRule="auto"/>
        <w:jc w:val="both"/>
      </w:pPr>
      <w:r w:rsidRPr="00D278D8">
        <w:rPr>
          <w:i/>
        </w:rPr>
        <w:t>Adhärenz</w:t>
      </w:r>
      <w:r w:rsidR="0043020D">
        <w:t xml:space="preserve"> wiede</w:t>
      </w:r>
      <w:r w:rsidRPr="00D278D8">
        <w:t xml:space="preserve">rum bezeichnet die „Einhaltung der </w:t>
      </w:r>
      <w:r w:rsidRPr="00D278D8">
        <w:rPr>
          <w:b/>
          <w:bCs/>
        </w:rPr>
        <w:t>gemeinsam</w:t>
      </w:r>
      <w:r w:rsidRPr="00D278D8">
        <w:t xml:space="preserve"> vom Patienten und dem medizinischen Fachpersonal (Ärzte, Pflegekräfte) gesetzten Therapieziele“</w:t>
      </w:r>
      <w:r w:rsidR="00CF7599" w:rsidRPr="00D278D8">
        <w:t>.</w:t>
      </w:r>
      <w:r w:rsidR="00D278D8">
        <w:t xml:space="preserve"> </w:t>
      </w:r>
      <w:r w:rsidR="00B7122A">
        <w:fldChar w:fldCharType="begin"/>
      </w:r>
      <w:r w:rsidR="00084782">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fldChar w:fldCharType="separate"/>
      </w:r>
      <w:bookmarkStart w:id="54" w:name="_CTVP00110e78bd4816744d5abdc150762a97327"/>
      <w:r w:rsidR="00084782">
        <w:t>(Rödel 2012)</w:t>
      </w:r>
      <w:bookmarkEnd w:id="54"/>
      <w:r w:rsidR="00B7122A">
        <w:fldChar w:fldCharType="end"/>
      </w:r>
      <w:r w:rsidR="00CF7599" w:rsidRPr="00D278D8">
        <w:t xml:space="preserve"> So liegt der Therapieerfolg nicht nur bei den Patienten, </w:t>
      </w:r>
      <w:r w:rsidR="00D278D8" w:rsidRPr="00D278D8">
        <w:t>sondern</w:t>
      </w:r>
      <w:r w:rsidR="00CF7599" w:rsidRPr="00D278D8">
        <w:t xml:space="preserve"> auch in einer gemeinsamen Verantwortung mit dem medizinischem Fachpersonal.</w:t>
      </w:r>
      <w:r w:rsidR="004042EA">
        <w:t xml:space="preserve"> </w:t>
      </w:r>
      <w:r w:rsidR="004042EA">
        <w:fldChar w:fldCharType="begin"/>
      </w:r>
      <w:r w:rsidR="0043020D">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fldChar w:fldCharType="separate"/>
      </w:r>
      <w:bookmarkStart w:id="55" w:name="_CTVP001aadcbedb18cd47f8ba710f9dbcdc4a87"/>
      <w:r w:rsidR="0043020D">
        <w:t>(</w:t>
      </w:r>
      <w:bookmarkEnd w:id="55"/>
      <w:r w:rsidR="006E5548">
        <w:t>ebd.)</w:t>
      </w:r>
      <w:r w:rsidR="004042EA">
        <w:fldChar w:fldCharType="end"/>
      </w:r>
      <w:r w:rsidR="00CF7599" w:rsidRPr="00D278D8">
        <w:t xml:space="preserve"> </w:t>
      </w:r>
      <w:r w:rsidR="008137A6">
        <w:t xml:space="preserve">Mit der Zeit ist man zu dem </w:t>
      </w:r>
      <w:r w:rsidR="002836C3">
        <w:t>E</w:t>
      </w:r>
      <w:r w:rsidR="002836C3" w:rsidRPr="00D278D8">
        <w:t>ntschluss</w:t>
      </w:r>
      <w:r w:rsidR="00D278D8" w:rsidRPr="00D278D8">
        <w:t xml:space="preserve"> gekommen, dass </w:t>
      </w:r>
      <w:r w:rsidR="00723ABF">
        <w:t>T</w:t>
      </w:r>
      <w:r w:rsidR="00723ABF" w:rsidRPr="00723ABF">
        <w:t xml:space="preserve">herapietreue </w:t>
      </w:r>
      <w:r w:rsidR="00B114EB">
        <w:t>als ein kooperativ</w:t>
      </w:r>
      <w:r w:rsidR="00D278D8" w:rsidRPr="00D278D8">
        <w:t>es Verhältnis zwischen dem medizinischem Fachpersonal und dem Patienten besteht, sodass sich der Beg</w:t>
      </w:r>
      <w:r w:rsidR="00AB69EC">
        <w:t>riff Adhärenz</w:t>
      </w:r>
      <w:r w:rsidR="00CC6CCE">
        <w:t xml:space="preserve"> mittl</w:t>
      </w:r>
      <w:r w:rsidR="00723ABF">
        <w:t>erweile für die T</w:t>
      </w:r>
      <w:r w:rsidR="00723ABF" w:rsidRPr="00723ABF">
        <w:t>herapietreue</w:t>
      </w:r>
      <w:r w:rsidR="00723ABF">
        <w:t xml:space="preserve"> et</w:t>
      </w:r>
      <w:r w:rsidR="00CC6CCE">
        <w:t>abliert hat.</w:t>
      </w:r>
      <w:r w:rsidR="004D19A7">
        <w:t xml:space="preserve"> </w:t>
      </w:r>
      <w:r w:rsidR="004D19A7">
        <w:fldChar w:fldCharType="begin"/>
      </w:r>
      <w:r w:rsidR="004A5A1A">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fldChar w:fldCharType="separate"/>
      </w:r>
      <w:bookmarkStart w:id="56" w:name="_CTVP001e05a22e6c4e649e99322366f536f0b8c"/>
      <w:r w:rsidR="004A5A1A">
        <w:t>(vgl. Ehlert 2016, S. 55; vgl. Kirch et al. 2012, S. 53)</w:t>
      </w:r>
      <w:bookmarkEnd w:id="56"/>
      <w:r w:rsidR="004D19A7">
        <w:fldChar w:fldCharType="end"/>
      </w:r>
      <w:r w:rsidR="00CC6CCE">
        <w:t xml:space="preserve"> </w:t>
      </w:r>
    </w:p>
    <w:p w14:paraId="760B0883" w14:textId="78605DD2" w:rsidR="00E264C5" w:rsidRDefault="00E264C5" w:rsidP="004D19A7">
      <w:pPr>
        <w:spacing w:line="360" w:lineRule="auto"/>
        <w:jc w:val="both"/>
      </w:pPr>
    </w:p>
    <w:p w14:paraId="23FC4850" w14:textId="3B15342B" w:rsidR="00E264C5" w:rsidRDefault="00E264C5" w:rsidP="004D19A7">
      <w:pPr>
        <w:spacing w:line="360" w:lineRule="auto"/>
        <w:jc w:val="both"/>
      </w:pPr>
      <w:r>
        <w:t xml:space="preserve">Als </w:t>
      </w:r>
      <w:r w:rsidRPr="00E264C5">
        <w:rPr>
          <w:i/>
        </w:rPr>
        <w:t>Non-Adhärent</w:t>
      </w:r>
      <w:r>
        <w:t xml:space="preserve"> werden </w:t>
      </w:r>
      <w:r w:rsidR="00CB3459" w:rsidRPr="00CB3459">
        <w:t>im</w:t>
      </w:r>
      <w:r w:rsidR="008E6219">
        <w:rPr>
          <w:color w:val="FF0000"/>
        </w:rPr>
        <w:t xml:space="preserve"> </w:t>
      </w:r>
      <w:r w:rsidR="001C49B6">
        <w:t>medizinischen Kontext der Untersuchung von dem Medikamenteneinnahmeverhalten von Patienten</w:t>
      </w:r>
      <w:r w:rsidR="006E5548">
        <w:t>,</w:t>
      </w:r>
      <w:r w:rsidR="001C49B6">
        <w:t xml:space="preserve"> </w:t>
      </w:r>
      <w:r>
        <w:t>Personen bezeichnet, die die ärztlichen Vero</w:t>
      </w:r>
      <w:r w:rsidR="00723ABF">
        <w:t>r</w:t>
      </w:r>
      <w:r>
        <w:t>dnungen nicht befolgen und Medikamente unregelmäßig einnehmen oder sogar komplett die Behandlung eigenverantwortlich, ohne die Absprache mit dem Arzt, abbrechen.</w:t>
      </w:r>
      <w:r w:rsidR="00424E36">
        <w:t xml:space="preserve"> </w:t>
      </w:r>
      <w:r w:rsidR="0070778F">
        <w:fldChar w:fldCharType="begin"/>
      </w:r>
      <w:r w:rsidR="0070778F">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fldChar w:fldCharType="separate"/>
      </w:r>
      <w:bookmarkStart w:id="57" w:name="_CTVP00114db58825a2341a796c4452f5bce50a5"/>
      <w:r w:rsidR="0070778F">
        <w:t xml:space="preserve"> (vgl.</w:t>
      </w:r>
      <w:r w:rsidR="00B50615">
        <w:t xml:space="preserve"> </w:t>
      </w:r>
      <w:r w:rsidR="0070778F">
        <w:t>Füeßl et al. 2014, S. 33)</w:t>
      </w:r>
      <w:bookmarkEnd w:id="57"/>
      <w:r w:rsidR="0070778F">
        <w:fldChar w:fldCharType="end"/>
      </w:r>
    </w:p>
    <w:p w14:paraId="4BA43709" w14:textId="6E3C6663" w:rsidR="00D70E79" w:rsidRDefault="00D70E79" w:rsidP="004D19A7">
      <w:pPr>
        <w:spacing w:line="360" w:lineRule="auto"/>
        <w:jc w:val="both"/>
      </w:pPr>
    </w:p>
    <w:p w14:paraId="1E30D316" w14:textId="19BA2771" w:rsidR="00D70E79" w:rsidRDefault="00D70E79" w:rsidP="004D19A7">
      <w:pPr>
        <w:spacing w:line="360" w:lineRule="auto"/>
        <w:jc w:val="both"/>
      </w:pPr>
    </w:p>
    <w:p w14:paraId="1587DBD7" w14:textId="47665D4F" w:rsidR="00D70E79" w:rsidRDefault="00D70E79" w:rsidP="004D19A7">
      <w:pPr>
        <w:spacing w:line="360" w:lineRule="auto"/>
        <w:jc w:val="both"/>
      </w:pPr>
    </w:p>
    <w:p w14:paraId="3D168B86" w14:textId="4496C63E" w:rsidR="00D70E79" w:rsidRDefault="00D70E79" w:rsidP="004D19A7">
      <w:pPr>
        <w:spacing w:line="360" w:lineRule="auto"/>
        <w:jc w:val="both"/>
      </w:pPr>
    </w:p>
    <w:p w14:paraId="67401941" w14:textId="77777777" w:rsidR="00D70E79" w:rsidRDefault="00D70E79" w:rsidP="004D19A7">
      <w:pPr>
        <w:spacing w:line="360" w:lineRule="auto"/>
        <w:jc w:val="both"/>
      </w:pPr>
    </w:p>
    <w:p w14:paraId="1D497F6F" w14:textId="77777777" w:rsidR="00113EA8" w:rsidRPr="00445D5F" w:rsidRDefault="00113EA8" w:rsidP="00445D5F"/>
    <w:p w14:paraId="2D03DEFB" w14:textId="196055CF" w:rsidR="001914E7" w:rsidRPr="000714B6" w:rsidRDefault="001914E7" w:rsidP="001914E7">
      <w:pPr>
        <w:pStyle w:val="berschrift2"/>
        <w:numPr>
          <w:ilvl w:val="2"/>
          <w:numId w:val="2"/>
        </w:numPr>
        <w:spacing w:line="320" w:lineRule="exact"/>
        <w:rPr>
          <w:rFonts w:ascii="Times New Roman" w:hAnsi="Times New Roman" w:cs="Times New Roman"/>
        </w:rPr>
      </w:pPr>
      <w:bookmarkStart w:id="58" w:name="_Toc469069413"/>
      <w:r>
        <w:rPr>
          <w:rFonts w:ascii="Times New Roman" w:hAnsi="Times New Roman" w:cs="Times New Roman"/>
        </w:rPr>
        <w:lastRenderedPageBreak/>
        <w:t>Alter</w:t>
      </w:r>
      <w:r w:rsidR="00AD0C8A">
        <w:rPr>
          <w:rFonts w:ascii="Times New Roman" w:hAnsi="Times New Roman" w:cs="Times New Roman"/>
        </w:rPr>
        <w:t xml:space="preserve"> und Altern</w:t>
      </w:r>
      <w:bookmarkEnd w:id="58"/>
      <w:r w:rsidR="00AD0C8A">
        <w:rPr>
          <w:rFonts w:ascii="Times New Roman" w:hAnsi="Times New Roman" w:cs="Times New Roman"/>
        </w:rPr>
        <w:t xml:space="preserve"> </w:t>
      </w:r>
    </w:p>
    <w:p w14:paraId="50660971" w14:textId="2CDA6CD4" w:rsidR="008F543B" w:rsidRDefault="008F543B" w:rsidP="001914E7"/>
    <w:p w14:paraId="528DBF94" w14:textId="2BC97621" w:rsidR="00024E16" w:rsidRDefault="00024E16" w:rsidP="00024E16">
      <w:pPr>
        <w:spacing w:line="360" w:lineRule="auto"/>
        <w:jc w:val="both"/>
      </w:pPr>
      <w:r>
        <w:t>Die Begriffe Alter und Altern sind Begriffe, die eine getrennte Sichtweise erfordern. Dies resultiert daraus, dass Altern sich nur auf die Veränderungsprozesse über die Lebensspanne</w:t>
      </w:r>
      <w:r w:rsidR="008105A1">
        <w:t>n</w:t>
      </w:r>
      <w:r>
        <w:t xml:space="preserve"> </w:t>
      </w:r>
      <w:r w:rsidR="00196004">
        <w:t>definieren lässt</w:t>
      </w:r>
      <w:r>
        <w:t xml:space="preserve"> und Alter als ein Resultat des Alterns angesehen wird.</w:t>
      </w:r>
      <w:r w:rsidR="00196004">
        <w:t xml:space="preserve"> </w:t>
      </w:r>
    </w:p>
    <w:p w14:paraId="5E00D24E" w14:textId="13AC2454" w:rsidR="00024E16" w:rsidRDefault="00024E16" w:rsidP="001914E7"/>
    <w:p w14:paraId="69C022BE" w14:textId="04D7B965" w:rsidR="008F543B" w:rsidRDefault="008F543B" w:rsidP="001914E7"/>
    <w:p w14:paraId="37F7D418" w14:textId="36D96B76" w:rsidR="00196004" w:rsidRDefault="008105A1" w:rsidP="001914E7">
      <w:pPr>
        <w:spacing w:line="360" w:lineRule="auto"/>
        <w:jc w:val="both"/>
      </w:pPr>
      <w:r>
        <w:t>So können die</w:t>
      </w:r>
      <w:r w:rsidR="001914E7">
        <w:t xml:space="preserve"> Begriff</w:t>
      </w:r>
      <w:r w:rsidR="00BD4242">
        <w:t>e</w:t>
      </w:r>
      <w:r w:rsidR="001914E7">
        <w:t xml:space="preserve"> Alter</w:t>
      </w:r>
      <w:r>
        <w:t xml:space="preserve"> und Altern </w:t>
      </w:r>
      <w:r w:rsidR="00196004">
        <w:t>in</w:t>
      </w:r>
      <w:r w:rsidR="001914E7">
        <w:t xml:space="preserve"> vieler Hinsicht </w:t>
      </w:r>
      <w:r w:rsidR="002836C3">
        <w:t>konnotativ</w:t>
      </w:r>
      <w:r w:rsidR="001914E7">
        <w:t xml:space="preserve"> Betrachtet werden und </w:t>
      </w:r>
      <w:r w:rsidR="00196004">
        <w:t>bedürfen</w:t>
      </w:r>
      <w:r w:rsidR="001914E7">
        <w:t xml:space="preserve"> deswegen einer terminologischen Einordung. Dies liegt daran, dass der Terminus Alter einer „Vielfalt gesellschaftlicher und kultureller Deutungen“ </w:t>
      </w:r>
      <w:r w:rsidR="001914E7">
        <w:fldChar w:fldCharType="begin"/>
      </w:r>
      <w:r w:rsidR="001914E7">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fldChar w:fldCharType="separate"/>
      </w:r>
      <w:bookmarkStart w:id="59" w:name="_CTVP001a7677d1d015c4618867db17c558e7015"/>
      <w:r w:rsidR="000100C2">
        <w:t>(Backes und Clemens 2013, S. 11)</w:t>
      </w:r>
      <w:bookmarkEnd w:id="59"/>
      <w:r w:rsidR="001914E7">
        <w:fldChar w:fldCharType="end"/>
      </w:r>
      <w:r w:rsidR="001914E7">
        <w:t xml:space="preserve"> unterliegt. So werden Leistungssportler im Alter von über 30 Jahren bereits zu den Alten gezählt, wohingegen ein sozialengagierter und gesundheitlich weites</w:t>
      </w:r>
      <w:r w:rsidR="002836C3">
        <w:t>t</w:t>
      </w:r>
      <w:r w:rsidR="008F543B">
        <w:t>gehend u</w:t>
      </w:r>
      <w:r w:rsidR="00787B97">
        <w:t>nbeschwerter 80</w:t>
      </w:r>
      <w:r w:rsidR="001914E7">
        <w:t>-Jähriger bei einem Seniorentreff eines Altersheimes als ‚ju</w:t>
      </w:r>
      <w:r w:rsidR="00943057">
        <w:t xml:space="preserve">ng-geblieben‘ bezeichnet wird. </w:t>
      </w:r>
      <w:r>
        <w:t xml:space="preserve"> </w:t>
      </w:r>
      <w:r w:rsidR="001914E7">
        <w:t xml:space="preserve">Deswegen findet in der Wissenschaft eine Unterteilung auf der </w:t>
      </w:r>
      <w:r w:rsidR="001914E7" w:rsidRPr="0043020D">
        <w:rPr>
          <w:i/>
        </w:rPr>
        <w:t>sozialen</w:t>
      </w:r>
      <w:r w:rsidR="001914E7">
        <w:t xml:space="preserve">, </w:t>
      </w:r>
      <w:r w:rsidR="001914E7" w:rsidRPr="0043020D">
        <w:rPr>
          <w:i/>
        </w:rPr>
        <w:t>biologischen</w:t>
      </w:r>
      <w:r w:rsidR="001914E7">
        <w:t xml:space="preserve"> und </w:t>
      </w:r>
      <w:r w:rsidR="001914E7" w:rsidRPr="0043020D">
        <w:rPr>
          <w:i/>
        </w:rPr>
        <w:t>chronologischen</w:t>
      </w:r>
      <w:r w:rsidR="001914E7">
        <w:t xml:space="preserve"> Ebene statt. </w:t>
      </w:r>
      <w:r w:rsidR="001914E7">
        <w:fldChar w:fldCharType="begin"/>
      </w:r>
      <w:r w:rsidR="001914E7">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fldChar w:fldCharType="separate"/>
      </w:r>
      <w:bookmarkStart w:id="60" w:name="_CTVP001feb00197de124d729df2b393134cd613"/>
      <w:r w:rsidR="000100C2">
        <w:t>(vgl. Sackmann 2007, S. 32)</w:t>
      </w:r>
      <w:bookmarkEnd w:id="60"/>
      <w:r w:rsidR="001914E7">
        <w:fldChar w:fldCharType="end"/>
      </w:r>
      <w:r w:rsidR="001914E7">
        <w:t xml:space="preserve"> </w:t>
      </w:r>
    </w:p>
    <w:p w14:paraId="7B71B51F" w14:textId="77777777" w:rsidR="00196004" w:rsidRDefault="00196004" w:rsidP="001914E7">
      <w:pPr>
        <w:spacing w:line="360" w:lineRule="auto"/>
        <w:jc w:val="both"/>
      </w:pPr>
    </w:p>
    <w:p w14:paraId="1F0F8137" w14:textId="48A47CD8" w:rsidR="00196004" w:rsidRDefault="001914E7" w:rsidP="001914E7">
      <w:pPr>
        <w:spacing w:line="360" w:lineRule="auto"/>
        <w:jc w:val="both"/>
      </w:pPr>
      <w:r>
        <w:t>So kann auf der biologischen Ebene damit erklärt werden, weswegen ein 30-Jähriger Leistungssportler als alt gilt: Dies liegt daran, das</w:t>
      </w:r>
      <w:r w:rsidR="00196004">
        <w:t>s</w:t>
      </w:r>
      <w:r>
        <w:t xml:space="preserve"> bi</w:t>
      </w:r>
      <w:r w:rsidR="002836C3">
        <w:t>o</w:t>
      </w:r>
      <w:r>
        <w:t>logische Regelmäßigkeiten des menschlichen Körpers die Leistungsfähigkeiten von Menschen bestimmen und genauer vorhergesagt werden kann, wann bestimmte körperl</w:t>
      </w:r>
      <w:r w:rsidR="002836C3">
        <w:t>iche Leistungsfähigkeiten nachl</w:t>
      </w:r>
      <w:r>
        <w:t xml:space="preserve">assen. </w:t>
      </w:r>
      <w:r>
        <w:fldChar w:fldCharType="begin"/>
      </w:r>
      <w: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fldChar w:fldCharType="separate"/>
      </w:r>
      <w:bookmarkStart w:id="61" w:name="_CTVP0016cfa0b0c3ef748d8aa48cb7ca94972a1"/>
      <w:r w:rsidR="000100C2">
        <w:t>(</w:t>
      </w:r>
      <w:r w:rsidR="0027533C">
        <w:t>vgl</w:t>
      </w:r>
      <w:r w:rsidR="000100C2">
        <w:t>. Sackmann 2007)</w:t>
      </w:r>
      <w:bookmarkEnd w:id="61"/>
      <w:r>
        <w:fldChar w:fldCharType="end"/>
      </w:r>
      <w:r>
        <w:t xml:space="preserve"> </w:t>
      </w:r>
      <w:r w:rsidR="00196004">
        <w:t>Aufgrund dessen kann das biologische Alter als ein Resultat aus dem Altern angesehen</w:t>
      </w:r>
      <w:r w:rsidR="00BD4242">
        <w:t xml:space="preserve"> werden</w:t>
      </w:r>
      <w:r w:rsidR="00196004">
        <w:t xml:space="preserve">, welches sich auf dem intrinsischen biologischen Prozess bezieht, </w:t>
      </w:r>
      <w:r w:rsidR="00BD4242">
        <w:t>der</w:t>
      </w:r>
      <w:r w:rsidR="00196004">
        <w:t xml:space="preserve"> einen generelle</w:t>
      </w:r>
      <w:r w:rsidR="00BD4242">
        <w:t>n körperlichen Abbau beschreibt, welcher mit der Geschlechtsreife beginnt</w:t>
      </w:r>
      <w:r w:rsidR="00196004">
        <w:t xml:space="preserve">.  </w:t>
      </w:r>
      <w:r w:rsidR="00C30E37">
        <w:fldChar w:fldCharType="begin"/>
      </w:r>
      <w:r w:rsidR="00C30E37">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fldChar w:fldCharType="separate"/>
      </w:r>
      <w:bookmarkStart w:id="62" w:name="_CTVP001ac0f4e4836a14ca2900f1922a876183d"/>
      <w:r w:rsidR="00C30E37">
        <w:t>(vgl. Böhm et al. 2009, S. 8)</w:t>
      </w:r>
      <w:bookmarkEnd w:id="62"/>
      <w:r w:rsidR="00C30E37">
        <w:fldChar w:fldCharType="end"/>
      </w:r>
    </w:p>
    <w:p w14:paraId="0714B090" w14:textId="77777777" w:rsidR="00196004" w:rsidRDefault="00196004" w:rsidP="001914E7">
      <w:pPr>
        <w:spacing w:line="360" w:lineRule="auto"/>
        <w:jc w:val="both"/>
      </w:pPr>
    </w:p>
    <w:p w14:paraId="3EF83080" w14:textId="64288D6F" w:rsidR="00BD4242" w:rsidRDefault="00BD4242" w:rsidP="001914E7">
      <w:pPr>
        <w:spacing w:line="360" w:lineRule="auto"/>
        <w:jc w:val="both"/>
      </w:pPr>
      <w:r>
        <w:t xml:space="preserve">Der Prozess des Alterns in der soziologischen Betrachtung legt einen Fokus auf die Lebensläufe und die damit verbundenen individuellen Erfahrungen, Zustände und Übergänge der Lebensabschnitte </w:t>
      </w:r>
      <w:r w:rsidR="00C30E37">
        <w:t>und bezieht sich auf</w:t>
      </w:r>
      <w:r w:rsidR="008105A1">
        <w:t xml:space="preserve"> die resultierenden</w:t>
      </w:r>
      <w:r>
        <w:t xml:space="preserve"> Ursachen und Konsequenzen</w:t>
      </w:r>
      <w:r w:rsidR="00C30E37">
        <w:t xml:space="preserve"> der einzelnen Lebensabschnitte</w:t>
      </w:r>
      <w:r w:rsidR="008105A1">
        <w:t>, sodass Entwicklungsmuster für die Lebensabschnitte definiert werden können</w:t>
      </w:r>
      <w:r>
        <w:t>.</w:t>
      </w:r>
      <w:r w:rsidR="00C30E37">
        <w:t xml:space="preserve"> </w:t>
      </w:r>
      <w:r w:rsidR="00C30E37">
        <w:fldChar w:fldCharType="begin"/>
      </w:r>
      <w:r w:rsidR="00C30E37">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fldChar w:fldCharType="separate"/>
      </w:r>
      <w:bookmarkStart w:id="63" w:name="_CTVP0017e6bd1bcaf674b2d9ba848ef3f83353f"/>
      <w:r w:rsidR="00C30E37">
        <w:t>(vgl. Böhm et al. 2009, S. 9)</w:t>
      </w:r>
      <w:bookmarkEnd w:id="63"/>
      <w:r w:rsidR="00C30E37">
        <w:fldChar w:fldCharType="end"/>
      </w:r>
      <w:r>
        <w:t xml:space="preserve"> </w:t>
      </w:r>
      <w:r w:rsidR="001914E7">
        <w:t>Der als ‚jung-geblieben</w:t>
      </w:r>
      <w:r w:rsidR="001914E7" w:rsidRPr="008E6219">
        <w:rPr>
          <w:color w:val="FF0000"/>
        </w:rPr>
        <w:t>e</w:t>
      </w:r>
      <w:r w:rsidR="001914E7">
        <w:t xml:space="preserve">‘ </w:t>
      </w:r>
      <w:r w:rsidR="00723ABF">
        <w:t>beschriebener</w:t>
      </w:r>
      <w:r w:rsidR="001914E7">
        <w:t xml:space="preserve"> 60-Jähriger bei einem </w:t>
      </w:r>
      <w:r w:rsidR="00903287">
        <w:t xml:space="preserve">Seniorentreff unterliegt </w:t>
      </w:r>
      <w:r w:rsidR="001914E7">
        <w:t xml:space="preserve">der sozialen Sichtweise des Begriffs Alter. So wird auf der sozialen Ebene der Begriff Alter durch gesellschaftliche Normen und Kategorien bestimmt, die sich in einem Bündel an Erwartungen vom Altersstatus und Altersrollen definieren. </w:t>
      </w:r>
      <w:r w:rsidR="001914E7">
        <w:fldChar w:fldCharType="begin"/>
      </w:r>
      <w:r w:rsidR="00FC336A">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fldChar w:fldCharType="separate"/>
      </w:r>
      <w:bookmarkStart w:id="64" w:name="_CTVP00195e323f935924467b35b0994f1e68d85"/>
      <w:r w:rsidR="00FC336A">
        <w:t>(vgl. Sackmann 2007)</w:t>
      </w:r>
      <w:bookmarkEnd w:id="64"/>
      <w:r w:rsidR="001914E7">
        <w:fldChar w:fldCharType="end"/>
      </w:r>
      <w:r w:rsidR="001914E7">
        <w:t>.</w:t>
      </w:r>
      <w:r>
        <w:t xml:space="preserve"> </w:t>
      </w:r>
      <w:r w:rsidR="001914E7">
        <w:t xml:space="preserve"> </w:t>
      </w:r>
    </w:p>
    <w:p w14:paraId="0CAC94F7" w14:textId="77777777" w:rsidR="00BD4242" w:rsidRDefault="00BD4242" w:rsidP="001914E7">
      <w:pPr>
        <w:spacing w:line="360" w:lineRule="auto"/>
        <w:jc w:val="both"/>
      </w:pPr>
    </w:p>
    <w:p w14:paraId="35504DA4" w14:textId="7E548CDA" w:rsidR="001914E7" w:rsidRDefault="001914E7" w:rsidP="001914E7">
      <w:pPr>
        <w:spacing w:line="360" w:lineRule="auto"/>
        <w:jc w:val="both"/>
      </w:pPr>
      <w:r>
        <w:lastRenderedPageBreak/>
        <w:t xml:space="preserve">Die chronologische Ebene ist </w:t>
      </w:r>
      <w:r w:rsidR="00AC19B3">
        <w:t>dagegen</w:t>
      </w:r>
      <w:r>
        <w:t xml:space="preserve"> nur eine kalendarische Sichtweise der Zeitspanne, die sich z</w:t>
      </w:r>
      <w:r w:rsidR="002836C3">
        <w:t>wischen der Geburt der Individu</w:t>
      </w:r>
      <w:r>
        <w:t xml:space="preserve">en und des aktuellen Datums ansiedelt. </w:t>
      </w:r>
      <w:r>
        <w:fldChar w:fldCharType="begin"/>
      </w:r>
      <w: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fldChar w:fldCharType="separate"/>
      </w:r>
      <w:bookmarkStart w:id="65" w:name="_CTVP0014c7687b6be9541f996a4308087157084"/>
      <w:r w:rsidR="000100C2">
        <w:t>(vgl. Weineck 2004, S. 412)</w:t>
      </w:r>
      <w:bookmarkEnd w:id="65"/>
      <w:r>
        <w:fldChar w:fldCharType="end"/>
      </w:r>
      <w:r>
        <w:t xml:space="preserve">. So findet laut </w:t>
      </w:r>
      <w:proofErr w:type="spellStart"/>
      <w:r>
        <w:t>Thyrolf</w:t>
      </w:r>
      <w:proofErr w:type="spellEnd"/>
      <w:r>
        <w:t xml:space="preserve"> </w:t>
      </w:r>
      <w:r>
        <w:fldChar w:fldCharType="begin"/>
      </w:r>
      <w:r w:rsidR="00B652DB">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66" w:name="_CTVP001432d0c9a496b4b2e868b5c0e6cbaf18f"/>
      <w:r w:rsidR="00B652DB">
        <w:t>(2013)</w:t>
      </w:r>
      <w:bookmarkEnd w:id="66"/>
      <w:r>
        <w:fldChar w:fldCharType="end"/>
      </w:r>
      <w:r>
        <w:t xml:space="preserve"> eine gängige Einteilung in die Zei</w:t>
      </w:r>
      <w:r w:rsidR="002836C3">
        <w:t>t</w:t>
      </w:r>
      <w:r>
        <w:t xml:space="preserve">spannen </w:t>
      </w:r>
      <w:r w:rsidRPr="00E030FB">
        <w:rPr>
          <w:i/>
        </w:rPr>
        <w:t>drittes Lebensalter</w:t>
      </w:r>
      <w:r>
        <w:rPr>
          <w:i/>
        </w:rPr>
        <w:t xml:space="preserve"> </w:t>
      </w:r>
      <w:r w:rsidRPr="0026275B">
        <w:t>(65 – 75 Jahre)</w:t>
      </w:r>
      <w:r>
        <w:t xml:space="preserve"> und </w:t>
      </w:r>
      <w:r w:rsidRPr="00E030FB">
        <w:rPr>
          <w:i/>
        </w:rPr>
        <w:t>viertes Lebensalter</w:t>
      </w:r>
      <w:r>
        <w:t xml:space="preserve"> (über 75 Jahre) statt. Zu dem </w:t>
      </w:r>
      <w:r w:rsidRPr="00746EE9">
        <w:rPr>
          <w:i/>
        </w:rPr>
        <w:t xml:space="preserve">dritten Lebensalter </w:t>
      </w:r>
      <w:r>
        <w:t xml:space="preserve">gehören die </w:t>
      </w:r>
      <w:r w:rsidR="002836C3">
        <w:t>sogenannten</w:t>
      </w:r>
      <w:r>
        <w:t xml:space="preserve"> „jungen Alten“ an (eine Gruppe von weites</w:t>
      </w:r>
      <w:r w:rsidR="002836C3">
        <w:t>t</w:t>
      </w:r>
      <w:r>
        <w:t xml:space="preserve">gehend gesunden sowie sozial aktiven und integrierten Personen) und zu dem </w:t>
      </w:r>
      <w:r>
        <w:rPr>
          <w:i/>
        </w:rPr>
        <w:t>vierten</w:t>
      </w:r>
      <w:r w:rsidRPr="00746EE9">
        <w:rPr>
          <w:i/>
        </w:rPr>
        <w:t xml:space="preserve"> Lebensalter</w:t>
      </w:r>
      <w:r>
        <w:t xml:space="preserve"> gehören wiederrum Personen an, die bereits geprägt durch den alter</w:t>
      </w:r>
      <w:r w:rsidR="002836C3">
        <w:t>s</w:t>
      </w:r>
      <w:r>
        <w:t>bedingten körperlichen Abbau sind.</w:t>
      </w:r>
    </w:p>
    <w:p w14:paraId="5F5CBBF6" w14:textId="77777777" w:rsidR="00A431C3" w:rsidRDefault="00A431C3" w:rsidP="00ED7E4C">
      <w:pPr>
        <w:spacing w:line="360" w:lineRule="auto"/>
        <w:jc w:val="both"/>
      </w:pPr>
    </w:p>
    <w:p w14:paraId="1B8D1D98" w14:textId="775AD856" w:rsidR="003C5E5E" w:rsidRPr="00F121CC" w:rsidRDefault="003746CA" w:rsidP="00F121CC">
      <w:pPr>
        <w:spacing w:line="360" w:lineRule="auto"/>
        <w:jc w:val="both"/>
        <w:rPr>
          <w:i/>
        </w:rPr>
      </w:pPr>
      <w:r w:rsidRPr="003746CA">
        <w:rPr>
          <w:color w:val="FF0000"/>
        </w:rPr>
        <w:t xml:space="preserve">WEG </w:t>
      </w:r>
      <w:r w:rsidR="001914E7">
        <w:t>Die Zielgruppe der smarten Medikamentendose kann als eine Kombination der chronologischen und der biologischen Sichtweise des Alters angesehen werden. So werden Personen dazugezählt, die das 65 Lebensjahr erreicht hab</w:t>
      </w:r>
      <w:r w:rsidR="002836C3">
        <w:t>en und medikamentös zu behandel</w:t>
      </w:r>
      <w:r w:rsidR="001914E7">
        <w:t xml:space="preserve">te Krankheiten aufweisen. Aufgrund dessen bezieht sich die Nennung des Terminus Alter, im Rahmen dieser Ausarbeitung, auf diese Personengruppe mit der zusätzlichen Einteilung in das </w:t>
      </w:r>
      <w:r w:rsidR="001914E7" w:rsidRPr="003A33BE">
        <w:rPr>
          <w:i/>
        </w:rPr>
        <w:t>dritte Lebensalter</w:t>
      </w:r>
      <w:r w:rsidR="001914E7">
        <w:t xml:space="preserve"> und </w:t>
      </w:r>
      <w:r w:rsidR="001914E7" w:rsidRPr="003A33BE">
        <w:rPr>
          <w:i/>
        </w:rPr>
        <w:t>vierte Lebensalter</w:t>
      </w:r>
      <w:r w:rsidR="001914E7">
        <w:rPr>
          <w:i/>
        </w:rPr>
        <w:t>.</w:t>
      </w:r>
      <w:r w:rsidRPr="003746CA">
        <w:rPr>
          <w:color w:val="FF0000"/>
        </w:rPr>
        <w:t xml:space="preserve"> WEG</w:t>
      </w:r>
    </w:p>
    <w:p w14:paraId="1BAA0575" w14:textId="77777777" w:rsidR="003C5E5E" w:rsidRDefault="003C5E5E" w:rsidP="004F3C9E"/>
    <w:p w14:paraId="6C2F286E" w14:textId="20382EBC" w:rsidR="004F3C9E" w:rsidRDefault="004F3C9E" w:rsidP="00D24ABD">
      <w:pPr>
        <w:pStyle w:val="berschrift2"/>
        <w:numPr>
          <w:ilvl w:val="1"/>
          <w:numId w:val="2"/>
        </w:numPr>
        <w:rPr>
          <w:rFonts w:ascii="Times New Roman" w:hAnsi="Times New Roman" w:cs="Times New Roman"/>
        </w:rPr>
      </w:pPr>
      <w:bookmarkStart w:id="67" w:name="_Toc469069414"/>
      <w:r w:rsidRPr="004F3C9E">
        <w:rPr>
          <w:rFonts w:ascii="Times New Roman" w:hAnsi="Times New Roman" w:cs="Times New Roman"/>
        </w:rPr>
        <w:t>Demographische</w:t>
      </w:r>
      <w:r w:rsidR="001C5C77">
        <w:rPr>
          <w:rFonts w:ascii="Times New Roman" w:hAnsi="Times New Roman" w:cs="Times New Roman"/>
        </w:rPr>
        <w:t>r</w:t>
      </w:r>
      <w:r w:rsidRPr="004F3C9E">
        <w:rPr>
          <w:rFonts w:ascii="Times New Roman" w:hAnsi="Times New Roman" w:cs="Times New Roman"/>
        </w:rPr>
        <w:t xml:space="preserve"> </w:t>
      </w:r>
      <w:r w:rsidR="001C5C77">
        <w:rPr>
          <w:rFonts w:ascii="Times New Roman" w:hAnsi="Times New Roman" w:cs="Times New Roman"/>
        </w:rPr>
        <w:t>Wandel</w:t>
      </w:r>
      <w:bookmarkEnd w:id="67"/>
    </w:p>
    <w:p w14:paraId="424E83CF" w14:textId="77777777" w:rsidR="00655E1C" w:rsidRPr="00655E1C" w:rsidRDefault="00655E1C" w:rsidP="00655E1C"/>
    <w:p w14:paraId="2AC9D887" w14:textId="7B356EB4" w:rsidR="00320A15" w:rsidRDefault="0065214D" w:rsidP="004159A0">
      <w:pPr>
        <w:spacing w:line="360" w:lineRule="auto"/>
        <w:jc w:val="both"/>
      </w:pPr>
      <w:r>
        <w:t xml:space="preserve">In der Altersforschung, auch bekannt als Gerontologie, ist die Betrachtung des demographischen Wandels unumgänglich. Dies bezieht sich auf die Tatsache, dass </w:t>
      </w:r>
      <w:r w:rsidR="00CC2DD0">
        <w:t>durch die Betrachtung des demographischen W</w:t>
      </w:r>
      <w:r w:rsidR="001C49B6">
        <w:t xml:space="preserve">andels </w:t>
      </w:r>
      <w:r w:rsidR="00CC2DD0">
        <w:t xml:space="preserve">Veränderungen der Altersstruktur in einer Gesellschaft </w:t>
      </w:r>
      <w:r w:rsidR="00280AB2">
        <w:t>beschrieben</w:t>
      </w:r>
      <w:r w:rsidR="001C49B6">
        <w:t xml:space="preserve"> werden können sowie</w:t>
      </w:r>
      <w:r w:rsidR="00CC2DD0">
        <w:t xml:space="preserve"> mögliche Folgen und Ursachen für die Zusammensetzung einer Gesellschaft </w:t>
      </w:r>
      <w:r w:rsidR="001E6D85">
        <w:t>und der</w:t>
      </w:r>
      <w:r w:rsidR="00FF6A55">
        <w:t>en</w:t>
      </w:r>
      <w:r w:rsidR="001E6D85">
        <w:t xml:space="preserve"> Alter</w:t>
      </w:r>
      <w:r w:rsidR="002836C3">
        <w:t>s</w:t>
      </w:r>
      <w:r w:rsidR="001E6D85">
        <w:t xml:space="preserve">aufbau </w:t>
      </w:r>
      <w:r w:rsidR="00280AB2">
        <w:t>aufgezeigt werden</w:t>
      </w:r>
      <w:r w:rsidR="001E6D85">
        <w:t xml:space="preserve"> </w:t>
      </w:r>
      <w:r w:rsidR="00CB3459" w:rsidRPr="00CB3459">
        <w:t>können</w:t>
      </w:r>
      <w:r w:rsidR="00280AB2">
        <w:t xml:space="preserve">. </w:t>
      </w:r>
      <w:r w:rsidR="00280AB2">
        <w:fldChar w:fldCharType="begin"/>
      </w:r>
      <w:r w:rsidR="00280AB2">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fldChar w:fldCharType="separate"/>
      </w:r>
      <w:bookmarkStart w:id="68" w:name="_CTVP001d2ffa1c56d8840ba9b08f8bc83fe68e0"/>
      <w:r w:rsidR="00280AB2">
        <w:t>(vgl. Pack 2000, S. 8)</w:t>
      </w:r>
      <w:bookmarkEnd w:id="68"/>
      <w:r w:rsidR="00280AB2">
        <w:fldChar w:fldCharType="end"/>
      </w:r>
      <w:r w:rsidR="00280AB2">
        <w:t xml:space="preserve"> So führt eine hohe Geburtenzahl in Kombination mit einer abnehmenden Sterberate zu einer kompakten Alter</w:t>
      </w:r>
      <w:r w:rsidR="00723ABF">
        <w:t>s</w:t>
      </w:r>
      <w:r w:rsidR="00280AB2">
        <w:t xml:space="preserve">pyramide. (vgl. ebd.) Hingegen eine sinkende bzw. stagnierende Geburtenrate in Zusammenhang mit einer </w:t>
      </w:r>
      <w:r w:rsidR="00DA052C">
        <w:t>steigenden Lebenserwartung</w:t>
      </w:r>
      <w:r w:rsidR="003423F3">
        <w:t xml:space="preserve"> führt</w:t>
      </w:r>
      <w:r w:rsidR="002836C3">
        <w:t xml:space="preserve"> zu </w:t>
      </w:r>
      <w:r w:rsidR="001C49B6">
        <w:t>einem unausgewogenen Altersaufbau und somit zu einer</w:t>
      </w:r>
      <w:r w:rsidR="002836C3">
        <w:t xml:space="preserve"> </w:t>
      </w:r>
      <w:r w:rsidR="00DA052C">
        <w:t>Bevölkerung</w:t>
      </w:r>
      <w:r w:rsidR="001C49B6">
        <w:t>, bei der die Anzahl der älteren Personen dominiert</w:t>
      </w:r>
      <w:r w:rsidR="008267D4">
        <w:t xml:space="preserve">. (vgl. ebd.) </w:t>
      </w:r>
      <w:r w:rsidR="00DA052C">
        <w:t>Das letz</w:t>
      </w:r>
      <w:r w:rsidR="002836C3">
        <w:t>t</w:t>
      </w:r>
      <w:r w:rsidR="00DA052C">
        <w:t xml:space="preserve">e beschriebene Szenario trifft laut dem </w:t>
      </w:r>
      <w:r w:rsidR="004F3C9E">
        <w:t xml:space="preserve">statistischem Bundesamt </w:t>
      </w:r>
      <w:r w:rsidR="00F56225">
        <w:t>die nächsten Jahre</w:t>
      </w:r>
      <w:r w:rsidR="00E009F1">
        <w:t xml:space="preserve"> verstärkt </w:t>
      </w:r>
      <w:r w:rsidR="00DA052C">
        <w:t>auf die Zusammensetzung der deutschen Bevölkerung</w:t>
      </w:r>
      <w:r w:rsidR="00E009F1">
        <w:t xml:space="preserve"> zu</w:t>
      </w:r>
      <w:r w:rsidR="004F3C9E">
        <w:t xml:space="preserve">. </w:t>
      </w:r>
      <w:r w:rsidR="008267D4">
        <w:t xml:space="preserve">Denn seit </w:t>
      </w:r>
      <w:r w:rsidR="00A05AA5">
        <w:t xml:space="preserve">Jahren besteht </w:t>
      </w:r>
      <w:r w:rsidR="008267D4">
        <w:t xml:space="preserve">in Deutschland eine Stagnation der Geburtenrate, die dazu führt, dass allein im Jahr 2015 weniger Menschen geboren (737.630) wurden, als gestorben (925.239) sind. </w:t>
      </w:r>
      <w:r w:rsidR="008267D4">
        <w:fldChar w:fldCharType="begin"/>
      </w:r>
      <w:r w:rsidR="008267D4">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fldChar w:fldCharType="separate"/>
      </w:r>
      <w:r w:rsidR="008267D4">
        <w:t>(vgl. Statista 2016)</w:t>
      </w:r>
      <w:r w:rsidR="008267D4">
        <w:fldChar w:fldCharType="end"/>
      </w:r>
      <w:r w:rsidR="008267D4">
        <w:t xml:space="preserve"> Dies wird bis zum Jahr 2030 dazu führen, dass in Deutschland nur noch 79,2 Millionen Menschen leben werden</w:t>
      </w:r>
      <w:r w:rsidR="00A05AA5">
        <w:t xml:space="preserve">. Weiterhin nimmt die Anzahl der über 65-Jährigen die nächsten Jahre weiter zu. </w:t>
      </w:r>
      <w:r w:rsidR="0085478A">
        <w:t>So waren laut dem statistischem Bundesamt</w:t>
      </w:r>
      <w:r w:rsidR="009E5B66">
        <w:t xml:space="preserve"> </w:t>
      </w:r>
      <w:r w:rsidR="009E5B66">
        <w:fldChar w:fldCharType="begin"/>
      </w:r>
      <w:r w:rsidR="009E5B66">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fldChar w:fldCharType="separate"/>
      </w:r>
      <w:bookmarkStart w:id="69" w:name="_CTVP0012590707dbb6e4005ab012cc6778e0a13"/>
      <w:r w:rsidR="009E5B66">
        <w:t>(2011)</w:t>
      </w:r>
      <w:bookmarkEnd w:id="69"/>
      <w:r w:rsidR="009E5B66">
        <w:fldChar w:fldCharType="end"/>
      </w:r>
      <w:r w:rsidR="0085478A">
        <w:t xml:space="preserve"> i</w:t>
      </w:r>
      <w:r w:rsidR="004F3C9E">
        <w:t xml:space="preserve">m Jahr 2015 </w:t>
      </w:r>
      <w:r w:rsidR="00DA052C">
        <w:t>knapp</w:t>
      </w:r>
      <w:r w:rsidR="004F3C9E">
        <w:t xml:space="preserve"> 17,3 Millionen über 65-Jährige </w:t>
      </w:r>
      <w:r w:rsidR="004F3C9E">
        <w:lastRenderedPageBreak/>
        <w:t>verzeichnet, die bis zum Jahr 2030 um 7 % auf 21,8 Millionen ansteigen werden. Wohingegen die Anzahl der unter 20-Jährigen um 1% von 14 auf 13.8 Milli</w:t>
      </w:r>
      <w:r w:rsidR="00CA21B9">
        <w:t>o</w:t>
      </w:r>
      <w:r w:rsidR="004F3C9E">
        <w:t xml:space="preserve">nen fallen wird. </w:t>
      </w:r>
      <w:r w:rsidR="004F3C9E">
        <w:fldChar w:fldCharType="begin"/>
      </w:r>
      <w:r w:rsidR="004F3C9E">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fldChar w:fldCharType="separate"/>
      </w:r>
      <w:r w:rsidR="004F3C9E">
        <w:t>(</w:t>
      </w:r>
      <w:r w:rsidR="00245FBB">
        <w:t>vgl. ebd.</w:t>
      </w:r>
      <w:r w:rsidR="004F3C9E">
        <w:t>)</w:t>
      </w:r>
      <w:r w:rsidR="004F3C9E">
        <w:fldChar w:fldCharType="end"/>
      </w:r>
      <w:r w:rsidR="008267D4">
        <w:t xml:space="preserve"> </w:t>
      </w:r>
    </w:p>
    <w:p w14:paraId="5E3581AE" w14:textId="77777777" w:rsidR="00320A15" w:rsidRDefault="00320A15" w:rsidP="004159A0">
      <w:pPr>
        <w:spacing w:line="360" w:lineRule="auto"/>
        <w:jc w:val="both"/>
      </w:pPr>
    </w:p>
    <w:p w14:paraId="54AE31F4" w14:textId="23BD2568" w:rsidR="004F3C9E" w:rsidRPr="004F3C9E" w:rsidRDefault="00320A15" w:rsidP="004159A0">
      <w:pPr>
        <w:spacing w:line="360" w:lineRule="auto"/>
        <w:jc w:val="both"/>
      </w:pPr>
      <w:r>
        <w:t>Die</w:t>
      </w:r>
      <w:r w:rsidR="004F3C9E">
        <w:t xml:space="preserve"> Zunahme der älteren Personen resultiert laut der Hannoverschen Lebensversicherung </w:t>
      </w:r>
      <w:r w:rsidR="004F3C9E">
        <w:fldChar w:fldCharType="begin"/>
      </w:r>
      <w:r w:rsidR="004F3C9E">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fldChar w:fldCharType="separate"/>
      </w:r>
      <w:r w:rsidR="004F3C9E">
        <w:t>(2016)</w:t>
      </w:r>
      <w:r w:rsidR="004F3C9E">
        <w:fldChar w:fldCharType="end"/>
      </w:r>
      <w:r w:rsidR="004F3C9E">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t>19</w:t>
      </w:r>
      <w:r w:rsidR="004F3C9E">
        <w:t>-Jahrhundert besseren Arbeitsbedingungen sowie einer vermehrt besseren Lebensweise und Hygiene. (</w:t>
      </w:r>
      <w:r w:rsidR="002E2C66">
        <w:t xml:space="preserve">vgl. </w:t>
      </w:r>
      <w:r w:rsidR="004F3C9E">
        <w:t xml:space="preserve">ebd.) </w:t>
      </w:r>
      <w:r w:rsidR="00310EA2">
        <w:t>Die</w:t>
      </w:r>
      <w:r w:rsidR="004F3C9E">
        <w:t xml:space="preserve"> Zunahme der Lebenserwartung </w:t>
      </w:r>
      <w:r w:rsidR="00310EA2">
        <w:t>hat zufolge, dass jedes Jahrzehnt 2,5 Jahre mehr an Lebenserwartung hinzukommen und dadurch theoretisch jede neue</w:t>
      </w:r>
      <w:r w:rsidR="004F3C9E">
        <w:t xml:space="preserve"> Generation </w:t>
      </w:r>
      <w:r w:rsidR="002836C3">
        <w:t>durchschnittlich</w:t>
      </w:r>
      <w:r w:rsidR="004F3C9E">
        <w:t xml:space="preserve"> 7,5 Jahre länger</w:t>
      </w:r>
      <w:r w:rsidR="00310EA2">
        <w:t xml:space="preserve"> leben wird</w:t>
      </w:r>
      <w:r w:rsidR="004F3C9E">
        <w:t xml:space="preserve">. </w:t>
      </w:r>
      <w:r w:rsidR="004F3C9E">
        <w:fldChar w:fldCharType="begin"/>
      </w:r>
      <w:r w:rsidR="004F3C9E">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fldChar w:fldCharType="separate"/>
      </w:r>
      <w:r w:rsidR="004F3C9E">
        <w:t xml:space="preserve">(vgl. </w:t>
      </w:r>
      <w:r w:rsidR="00CE392F">
        <w:t>ebd.</w:t>
      </w:r>
      <w:r w:rsidR="004F3C9E">
        <w:t>)</w:t>
      </w:r>
      <w:r w:rsidR="004F3C9E">
        <w:fldChar w:fldCharType="end"/>
      </w:r>
      <w:r w:rsidR="004F3C9E">
        <w:t xml:space="preserve"> </w:t>
      </w:r>
    </w:p>
    <w:p w14:paraId="5A2DF7E2" w14:textId="77777777" w:rsidR="001B7443" w:rsidRPr="001B7443" w:rsidRDefault="001B7443" w:rsidP="001B7443"/>
    <w:p w14:paraId="1DC4C052" w14:textId="25473A3B" w:rsidR="00543622" w:rsidRDefault="00495301" w:rsidP="00543622">
      <w:pPr>
        <w:pStyle w:val="berschrift2"/>
        <w:numPr>
          <w:ilvl w:val="1"/>
          <w:numId w:val="2"/>
        </w:numPr>
        <w:rPr>
          <w:rFonts w:ascii="Times New Roman" w:hAnsi="Times New Roman" w:cs="Times New Roman"/>
        </w:rPr>
      </w:pPr>
      <w:bookmarkStart w:id="70" w:name="_Toc462229571"/>
      <w:bookmarkStart w:id="71" w:name="_Toc462230391"/>
      <w:bookmarkStart w:id="72" w:name="_Toc462231020"/>
      <w:bookmarkStart w:id="73" w:name="_Toc469069415"/>
      <w:r w:rsidRPr="001B7443">
        <w:rPr>
          <w:rFonts w:ascii="Times New Roman" w:hAnsi="Times New Roman" w:cs="Times New Roman"/>
        </w:rPr>
        <w:t>Lebenssituation älterer Menschen</w:t>
      </w:r>
      <w:bookmarkEnd w:id="70"/>
      <w:bookmarkEnd w:id="71"/>
      <w:bookmarkEnd w:id="72"/>
      <w:bookmarkEnd w:id="73"/>
    </w:p>
    <w:p w14:paraId="3891B3D7" w14:textId="29FBA24A" w:rsidR="0098321E" w:rsidRDefault="0098321E" w:rsidP="0098321E"/>
    <w:p w14:paraId="5EC9333D" w14:textId="2954C2B9" w:rsidR="000F4120" w:rsidRDefault="00C8599C" w:rsidP="00FA1A7A">
      <w:pPr>
        <w:spacing w:line="360" w:lineRule="auto"/>
        <w:jc w:val="both"/>
      </w:pPr>
      <w:r>
        <w:t xml:space="preserve">Eine grobe Verallgemeinerung und Stigmatisierung von älteren non-adhärenten Personen, die oft sofort als dement oder sogar </w:t>
      </w:r>
      <w:r w:rsidR="004B00B5">
        <w:t>obsolet</w:t>
      </w:r>
      <w:r>
        <w:t xml:space="preserve"> bezeichnet werden, ist heutzutage in der Gesellschaft vermehrt aufzutreten. </w:t>
      </w:r>
      <w:r w:rsidR="005D22FD">
        <w:t xml:space="preserve">Studien konnten nachweisen, dass sich unterschiedliche Faktoren, als nur die alterskorrelierte nachlassende Gedächtnisleistung, </w:t>
      </w:r>
      <w:r w:rsidR="00FA1A7A">
        <w:t xml:space="preserve">als </w:t>
      </w:r>
      <w:r w:rsidR="005D22FD">
        <w:t>ausschlaggebend</w:t>
      </w:r>
      <w:r w:rsidR="00FA1A7A">
        <w:t xml:space="preserve"> </w:t>
      </w:r>
      <w:r w:rsidR="005D22FD">
        <w:t xml:space="preserve">für </w:t>
      </w:r>
      <w:r w:rsidR="007E0FA8">
        <w:t>ein non-adhärentes Verhalten bei älteren Pe</w:t>
      </w:r>
      <w:r w:rsidR="00FA1A7A">
        <w:t>rsonen führen</w:t>
      </w:r>
      <w:r w:rsidR="007E0FA8">
        <w:t xml:space="preserve">. </w:t>
      </w:r>
      <w:r w:rsidR="0004779D">
        <w:t>Deswegen s</w:t>
      </w:r>
      <w:r w:rsidR="00FA1A7A">
        <w:t>ollen in diesem Kapitel nicht nur die Gründe aufgegriffen werden, die zu einer Adhärenz führen</w:t>
      </w:r>
      <w:r w:rsidR="0004779D">
        <w:t xml:space="preserve"> (siehe </w:t>
      </w:r>
      <w:r w:rsidR="0004779D" w:rsidRPr="008105C8">
        <w:rPr>
          <w:b/>
        </w:rPr>
        <w:t>Kap</w:t>
      </w:r>
      <w:r w:rsidR="008105C8" w:rsidRPr="008105C8">
        <w:rPr>
          <w:b/>
        </w:rPr>
        <w:t>itel</w:t>
      </w:r>
      <w:r w:rsidR="0004779D" w:rsidRPr="008105C8">
        <w:rPr>
          <w:b/>
        </w:rPr>
        <w:t xml:space="preserve"> 2.3.2</w:t>
      </w:r>
      <w:r w:rsidR="0004779D">
        <w:t>)</w:t>
      </w:r>
      <w:r w:rsidR="00FA1A7A">
        <w:t xml:space="preserve">, sondern auch die allgemeinen Aspekte im Leben von älteren Personen </w:t>
      </w:r>
      <w:r w:rsidR="001316B0">
        <w:t>beschrieben</w:t>
      </w:r>
      <w:r w:rsidR="00FA1A7A">
        <w:t xml:space="preserve"> werden. Zu diesen zählt unter anderem die Gesundheit (siehe </w:t>
      </w:r>
      <w:r w:rsidR="008105C8" w:rsidRPr="008105C8">
        <w:rPr>
          <w:b/>
        </w:rPr>
        <w:t>Kap</w:t>
      </w:r>
      <w:r w:rsidR="008105C8">
        <w:rPr>
          <w:b/>
        </w:rPr>
        <w:t>it</w:t>
      </w:r>
      <w:r w:rsidR="008105C8" w:rsidRPr="008105C8">
        <w:rPr>
          <w:b/>
        </w:rPr>
        <w:t xml:space="preserve">el </w:t>
      </w:r>
      <w:r w:rsidR="00FA1A7A" w:rsidRPr="008105C8">
        <w:rPr>
          <w:b/>
        </w:rPr>
        <w:t>2.3.</w:t>
      </w:r>
      <w:r w:rsidR="0004779D" w:rsidRPr="008105C8">
        <w:rPr>
          <w:b/>
        </w:rPr>
        <w:t>1</w:t>
      </w:r>
      <w:r w:rsidR="008105C8">
        <w:t xml:space="preserve">), Wohnsituation (siehe </w:t>
      </w:r>
      <w:r w:rsidR="008105C8" w:rsidRPr="008105C8">
        <w:rPr>
          <w:b/>
        </w:rPr>
        <w:t>Kapitel</w:t>
      </w:r>
      <w:r w:rsidR="00FA1A7A" w:rsidRPr="008105C8">
        <w:rPr>
          <w:b/>
        </w:rPr>
        <w:t xml:space="preserve"> 2.3.</w:t>
      </w:r>
      <w:r w:rsidR="00093A60" w:rsidRPr="008105C8">
        <w:rPr>
          <w:b/>
        </w:rPr>
        <w:t>3</w:t>
      </w:r>
      <w:r w:rsidR="00FA1A7A">
        <w:t xml:space="preserve">) und Technikakzeptanz (siehe </w:t>
      </w:r>
      <w:r w:rsidR="00FA1A7A" w:rsidRPr="008105C8">
        <w:rPr>
          <w:b/>
        </w:rPr>
        <w:t>Kap</w:t>
      </w:r>
      <w:r w:rsidR="008105C8" w:rsidRPr="008105C8">
        <w:rPr>
          <w:b/>
        </w:rPr>
        <w:t>itel</w:t>
      </w:r>
      <w:r w:rsidR="00FA1A7A" w:rsidRPr="008105C8">
        <w:rPr>
          <w:b/>
        </w:rPr>
        <w:t xml:space="preserve"> 2.3.</w:t>
      </w:r>
      <w:r w:rsidR="00093A60" w:rsidRPr="008105C8">
        <w:rPr>
          <w:b/>
        </w:rPr>
        <w:t>4</w:t>
      </w:r>
      <w:r w:rsidR="00FA1A7A">
        <w:t xml:space="preserve">) </w:t>
      </w:r>
      <w:bookmarkStart w:id="74" w:name="_Toc462229572"/>
      <w:bookmarkStart w:id="75" w:name="_Toc462230392"/>
      <w:bookmarkStart w:id="76" w:name="_Toc462231021"/>
    </w:p>
    <w:p w14:paraId="780E806A" w14:textId="6B50F4BE" w:rsidR="007A03E3" w:rsidRPr="00913E32" w:rsidRDefault="007A03E3" w:rsidP="00E0732B">
      <w:pPr>
        <w:pStyle w:val="berschrift2"/>
        <w:numPr>
          <w:ilvl w:val="2"/>
          <w:numId w:val="2"/>
        </w:numPr>
        <w:spacing w:line="320" w:lineRule="exact"/>
      </w:pPr>
      <w:bookmarkStart w:id="77" w:name="_Toc469069416"/>
      <w:bookmarkEnd w:id="74"/>
      <w:bookmarkEnd w:id="75"/>
      <w:bookmarkEnd w:id="76"/>
      <w:r w:rsidRPr="00913E32">
        <w:t>Gesundheit</w:t>
      </w:r>
      <w:bookmarkEnd w:id="77"/>
    </w:p>
    <w:p w14:paraId="6916A7F1" w14:textId="3DA21F89" w:rsidR="000C716E" w:rsidRDefault="000C716E" w:rsidP="000C716E"/>
    <w:p w14:paraId="1713CFC6" w14:textId="3DF6E1AB" w:rsidR="00AC25DA" w:rsidRDefault="00D0154D" w:rsidP="00FA1A7A">
      <w:pPr>
        <w:spacing w:line="360" w:lineRule="auto"/>
        <w:jc w:val="both"/>
      </w:pPr>
      <w:r>
        <w:t>Die Gesundheit ist eine</w:t>
      </w:r>
      <w:r w:rsidR="00BD2847">
        <w:t>s der kostbar</w:t>
      </w:r>
      <w:r>
        <w:t xml:space="preserve">sten und nicht materiellen Güter, womit sich die Menschen </w:t>
      </w:r>
      <w:r w:rsidR="00BA258D">
        <w:t xml:space="preserve">ihr </w:t>
      </w:r>
      <w:r w:rsidR="002836C3">
        <w:t>lebenslang</w:t>
      </w:r>
      <w:r w:rsidR="003C54E3">
        <w:t xml:space="preserve"> </w:t>
      </w:r>
      <w:r w:rsidR="00022590">
        <w:t xml:space="preserve">in der Hoffnung der Steigerung ihrer Lebensqualität bzw. Lebenserwartung </w:t>
      </w:r>
      <w:r w:rsidR="003C54E3">
        <w:t>beschäftigen</w:t>
      </w:r>
      <w:r w:rsidR="00022590">
        <w:t xml:space="preserve">. </w:t>
      </w:r>
      <w:r w:rsidR="006E74D4">
        <w:t xml:space="preserve">So ist es auch nicht verwunderlich, dass auch im hohen Alter ein Verlangen nach einer hohen Lebensqualität angestrebt wird. Dies wird </w:t>
      </w:r>
      <w:r w:rsidR="00B878F9">
        <w:t>jedoch</w:t>
      </w:r>
      <w:r w:rsidR="006E74D4">
        <w:t xml:space="preserve"> durch viele Faktoren erschwert: Mit dem Alter </w:t>
      </w:r>
      <w:r w:rsidR="002C34A7">
        <w:t xml:space="preserve">nimmt die </w:t>
      </w:r>
      <w:r w:rsidR="000546EA">
        <w:t>Vulnerabilität</w:t>
      </w:r>
      <w:r w:rsidR="002C34A7">
        <w:t xml:space="preserve"> und somit die </w:t>
      </w:r>
      <w:r w:rsidR="002836C3">
        <w:t>Wahrscheinlichkeit</w:t>
      </w:r>
      <w:r w:rsidR="002C34A7">
        <w:t xml:space="preserve"> zu erkranken zu.</w:t>
      </w:r>
      <w:r w:rsidR="00294CD1" w:rsidRPr="00294CD1">
        <w:t xml:space="preserve"> </w:t>
      </w:r>
      <w:r w:rsidR="00294CD1">
        <w:fldChar w:fldCharType="begin"/>
      </w:r>
      <w:r w:rsidR="00294CD1">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fldChar w:fldCharType="separate"/>
      </w:r>
      <w:bookmarkStart w:id="78" w:name="_CTVP001901fcba50336435bac9512cc4b18cd8a"/>
      <w:r w:rsidR="00294CD1">
        <w:t>(vgl. Müller und Petzold 2009, S. 6)</w:t>
      </w:r>
      <w:bookmarkEnd w:id="78"/>
      <w:r w:rsidR="00294CD1">
        <w:fldChar w:fldCharType="end"/>
      </w:r>
      <w:r w:rsidR="00BB7526">
        <w:t xml:space="preserve"> und al</w:t>
      </w:r>
      <w:r w:rsidR="00381D8F">
        <w:t>s erschwerend</w:t>
      </w:r>
      <w:r w:rsidR="002B50B7">
        <w:t xml:space="preserve"> kommt noch hinzu, dass die Wahrscheinlichkeit bei älteren Personen ab 65 Jahren an Multimorbidität (Befund von mehreren Krankheiten) zu erkranken </w:t>
      </w:r>
      <w:r w:rsidR="00381D8F">
        <w:t>zunimmt</w:t>
      </w:r>
      <w:r w:rsidR="00294CD1">
        <w:t xml:space="preserve"> </w:t>
      </w:r>
      <w:r w:rsidR="00294CD1">
        <w:fldChar w:fldCharType="begin"/>
      </w:r>
      <w:r w:rsidR="00294CD1">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fldChar w:fldCharType="separate"/>
      </w:r>
      <w:r w:rsidR="00294CD1">
        <w:t>(vgl. Andreae et al. 2006, S. 92)</w:t>
      </w:r>
      <w:r w:rsidR="00294CD1">
        <w:fldChar w:fldCharType="end"/>
      </w:r>
      <w:r w:rsidR="00D9123F">
        <w:t>.</w:t>
      </w:r>
      <w:r w:rsidR="00AC25DA">
        <w:t xml:space="preserve"> Dies wird von der Abbildung </w:t>
      </w:r>
      <w:r w:rsidR="00AC25DA">
        <w:lastRenderedPageBreak/>
        <w:t>1 verdeutlicht, die aufzeigt, dass in der Gruppe der 40 bis 54-Jährigen 4 % der Personen</w:t>
      </w:r>
      <w:r w:rsidR="003746CA">
        <w:t xml:space="preserve"> im Jahr 2002</w:t>
      </w:r>
      <w:r w:rsidR="00AC25DA">
        <w:t xml:space="preserve"> an 5 und mehr Krankheiten </w:t>
      </w:r>
      <w:r w:rsidR="003746CA">
        <w:t xml:space="preserve">erkrankten. Die Multimorbidität </w:t>
      </w:r>
      <w:r w:rsidR="00AC25DA">
        <w:t xml:space="preserve">nahm in der Gruppe der 55 bis 69-Jährigen auf 12 % zu und in der Gruppe der 70- bis 85-Jährigen auf fast 24 %.   </w:t>
      </w:r>
      <w:r w:rsidR="00986E2A">
        <w:t xml:space="preserve"> </w:t>
      </w:r>
    </w:p>
    <w:p w14:paraId="01BBD355" w14:textId="1D146C3B" w:rsidR="00AC25DA" w:rsidRDefault="00AC25DA" w:rsidP="00FA1A7A">
      <w:pPr>
        <w:spacing w:line="360" w:lineRule="auto"/>
        <w:jc w:val="both"/>
      </w:pPr>
    </w:p>
    <w:p w14:paraId="3388D034" w14:textId="0A724F4A" w:rsidR="00AC25DA" w:rsidRDefault="00AC25DA" w:rsidP="00FA1A7A">
      <w:pPr>
        <w:spacing w:line="360" w:lineRule="auto"/>
        <w:jc w:val="both"/>
      </w:pPr>
    </w:p>
    <w:p w14:paraId="3CA412D5" w14:textId="77777777" w:rsidR="00AC25DA" w:rsidRDefault="00AC25DA" w:rsidP="00AC25DA">
      <w:pPr>
        <w:keepNext/>
        <w:spacing w:line="360" w:lineRule="auto"/>
        <w:jc w:val="center"/>
      </w:pPr>
      <w:r w:rsidRPr="00AC25DA">
        <w:rPr>
          <w:noProof/>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53056" cy="2562583"/>
                    </a:xfrm>
                    <a:prstGeom prst="rect">
                      <a:avLst/>
                    </a:prstGeom>
                  </pic:spPr>
                </pic:pic>
              </a:graphicData>
            </a:graphic>
          </wp:inline>
        </w:drawing>
      </w:r>
    </w:p>
    <w:p w14:paraId="5E589290" w14:textId="38D03079" w:rsidR="00AC25DA" w:rsidRDefault="00AC25DA" w:rsidP="00AC25DA">
      <w:pPr>
        <w:pStyle w:val="Beschriftung"/>
        <w:jc w:val="center"/>
      </w:pPr>
      <w:r>
        <w:t xml:space="preserve">Abbildung </w:t>
      </w:r>
      <w:r w:rsidR="00E05C68">
        <w:fldChar w:fldCharType="begin"/>
      </w:r>
      <w:r w:rsidR="00E05C68">
        <w:instrText xml:space="preserve"> SEQ Abbildung \* ARABIC </w:instrText>
      </w:r>
      <w:r w:rsidR="00E05C68">
        <w:fldChar w:fldCharType="separate"/>
      </w:r>
      <w:r w:rsidR="00420FBB">
        <w:rPr>
          <w:noProof/>
        </w:rPr>
        <w:t>1</w:t>
      </w:r>
      <w:r w:rsidR="00E05C68">
        <w:rPr>
          <w:noProof/>
        </w:rPr>
        <w:fldChar w:fldCharType="end"/>
      </w:r>
      <w:r>
        <w:t xml:space="preserve">: </w:t>
      </w:r>
      <w:r w:rsidR="00C52383">
        <w:t>Multimorbidität</w:t>
      </w:r>
      <w:r>
        <w:t xml:space="preserve"> nach Alter im Jahr 2002</w:t>
      </w:r>
      <w:r w:rsidR="00C52383">
        <w:t xml:space="preserve">  </w:t>
      </w:r>
      <w:r w:rsidR="00C52383">
        <w:fldChar w:fldCharType="begin"/>
      </w:r>
      <w:r w:rsidR="00C52383">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00C52383">
        <w:fldChar w:fldCharType="separate"/>
      </w:r>
      <w:bookmarkStart w:id="79" w:name="_CTVP001a9db22e0270246088b20782ab3511a01"/>
      <w:r w:rsidR="00C52383">
        <w:t>(Böhm et al. 2009, S. 75)</w:t>
      </w:r>
      <w:bookmarkEnd w:id="79"/>
      <w:r w:rsidR="00C52383">
        <w:fldChar w:fldCharType="end"/>
      </w:r>
    </w:p>
    <w:p w14:paraId="4E79BE18" w14:textId="798F3057" w:rsidR="00AC25DA" w:rsidRDefault="00AC25DA" w:rsidP="00FA1A7A">
      <w:pPr>
        <w:spacing w:line="360" w:lineRule="auto"/>
        <w:jc w:val="both"/>
      </w:pPr>
    </w:p>
    <w:p w14:paraId="0D282FDA" w14:textId="733EEDE8" w:rsidR="0091151C" w:rsidRDefault="00C52383" w:rsidP="00FA1A7A">
      <w:pPr>
        <w:spacing w:line="360" w:lineRule="auto"/>
        <w:jc w:val="both"/>
      </w:pPr>
      <w:r>
        <w:t xml:space="preserve">Eine Multimorbidität </w:t>
      </w:r>
      <w:r w:rsidR="00986E2A">
        <w:t>führt</w:t>
      </w:r>
      <w:r w:rsidR="00F7534E">
        <w:t xml:space="preserve"> unteranderem zu einem hohen Anteil an </w:t>
      </w:r>
      <w:r w:rsidR="00A20A1F">
        <w:t>m</w:t>
      </w:r>
      <w:r w:rsidR="00F7534E">
        <w:t xml:space="preserve">edikamentöser Dauer- sowie Mehrfachbehandlung </w:t>
      </w:r>
      <w:r w:rsidR="00F7534E">
        <w:fldChar w:fldCharType="begin"/>
      </w:r>
      <w:r w:rsidR="000100C2">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fldChar w:fldCharType="separate"/>
      </w:r>
      <w:bookmarkStart w:id="80" w:name="_CTVP001df91f1c2ad624992b086aca081f04d7e"/>
      <w:r w:rsidR="000100C2">
        <w:t>(vgl. Renteln-Kruse et al. 2014, S. 1)</w:t>
      </w:r>
      <w:bookmarkEnd w:id="80"/>
      <w:r w:rsidR="00F7534E">
        <w:fldChar w:fldCharType="end"/>
      </w:r>
      <w:r w:rsidR="00F7534E">
        <w:t xml:space="preserve">, die sich in einer </w:t>
      </w:r>
      <w:r w:rsidR="002B50B7">
        <w:t xml:space="preserve">Multimedikation </w:t>
      </w:r>
      <w:r w:rsidR="00F7534E">
        <w:t>von 2-3 Medikamenten täglich äußern kann.</w:t>
      </w:r>
      <w:r w:rsidR="00986E2A">
        <w:t xml:space="preserve"> </w:t>
      </w:r>
      <w:r w:rsidR="00F7534E">
        <w:fldChar w:fldCharType="begin"/>
      </w:r>
      <w:r w:rsidR="000100C2">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fldChar w:fldCharType="separate"/>
      </w:r>
      <w:bookmarkStart w:id="81" w:name="_CTVP00143f4e50e48bd4569a153bf3ae9f66fff"/>
      <w:r w:rsidR="000100C2">
        <w:t>(vgl. Andreae et al. 2006, S. 92)</w:t>
      </w:r>
      <w:bookmarkEnd w:id="81"/>
      <w:r w:rsidR="00F7534E">
        <w:fldChar w:fldCharType="end"/>
      </w:r>
      <w:r w:rsidR="0051731D">
        <w:t xml:space="preserve"> Diese Tatsache wird auch von der Barmer GEK bes</w:t>
      </w:r>
      <w:r w:rsidR="00E20679">
        <w:t>tätigt:</w:t>
      </w:r>
      <w:r w:rsidR="0051731D">
        <w:t xml:space="preserve"> Denn laut </w:t>
      </w:r>
      <w:r w:rsidR="00EC3CF0">
        <w:t>dem Barmer GEK</w:t>
      </w:r>
      <w:r w:rsidR="0051731D">
        <w:t xml:space="preserve"> Arzneimittelreport 2015 </w:t>
      </w:r>
      <w:r w:rsidR="000F4120">
        <w:t>bezogen mehr als 80 Prozent</w:t>
      </w:r>
      <w:r w:rsidR="00FB6B73">
        <w:t xml:space="preserve"> der älteren </w:t>
      </w:r>
      <w:r w:rsidR="002836C3">
        <w:t>versicherten</w:t>
      </w:r>
      <w:r w:rsidR="00FB6B73">
        <w:t xml:space="preserve"> Personen Medikamente.</w:t>
      </w:r>
      <w:r w:rsidR="00B652DB">
        <w:t xml:space="preserve"> </w:t>
      </w:r>
      <w:r w:rsidR="00B652DB">
        <w:fldChar w:fldCharType="begin"/>
      </w:r>
      <w:r w:rsidR="00B652DB">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fldChar w:fldCharType="separate"/>
      </w:r>
      <w:bookmarkStart w:id="82" w:name="_CTVP0014a7182c28203432ba95676f3af28d9fe"/>
      <w:r w:rsidR="00B652DB">
        <w:t>(vgl. Glaeske und Schicktanz 2015a, S. 53)</w:t>
      </w:r>
      <w:bookmarkEnd w:id="82"/>
      <w:r w:rsidR="00B652DB">
        <w:fldChar w:fldCharType="end"/>
      </w:r>
      <w:r w:rsidR="00B652DB">
        <w:t xml:space="preserve"> </w:t>
      </w:r>
      <w:r w:rsidR="00FB6B73">
        <w:t>Der Bezug von Medikamenten erweist sich mit zunehmende</w:t>
      </w:r>
      <w:r w:rsidR="00BF6D2A">
        <w:t xml:space="preserve">m Alter </w:t>
      </w:r>
      <w:r w:rsidR="00E87608">
        <w:t xml:space="preserve">als </w:t>
      </w:r>
      <w:r w:rsidR="002836C3">
        <w:t>exponentiell</w:t>
      </w:r>
      <w:r w:rsidR="00BF6D2A">
        <w:t xml:space="preserve"> </w:t>
      </w:r>
      <w:r w:rsidR="00FB6B73">
        <w:t>steigend.</w:t>
      </w:r>
      <w:r w:rsidR="001C4FB7">
        <w:t xml:space="preserve"> (siehe Abbildung 1).</w:t>
      </w:r>
      <w:r w:rsidR="00FA1A7A">
        <w:t xml:space="preserve"> </w:t>
      </w:r>
    </w:p>
    <w:p w14:paraId="40B221AB" w14:textId="77777777" w:rsidR="001C4FB7" w:rsidRDefault="001C4FB7" w:rsidP="001C4FB7">
      <w:pPr>
        <w:keepNext/>
        <w:spacing w:line="360" w:lineRule="auto"/>
        <w:jc w:val="center"/>
      </w:pPr>
      <w:r>
        <w:rPr>
          <w:noProof/>
        </w:rPr>
        <w:lastRenderedPageBreak/>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14:paraId="7DD2F038" w14:textId="459A1D7F" w:rsidR="00A128AF" w:rsidRDefault="001C4FB7" w:rsidP="001C4FB7">
      <w:pPr>
        <w:pStyle w:val="Beschriftung"/>
        <w:jc w:val="center"/>
      </w:pPr>
      <w:bookmarkStart w:id="83" w:name="_Toc466197821"/>
      <w:r>
        <w:t xml:space="preserve">Abbildung </w:t>
      </w:r>
      <w:r w:rsidR="00E05C68">
        <w:fldChar w:fldCharType="begin"/>
      </w:r>
      <w:r w:rsidR="00E05C68">
        <w:instrText xml:space="preserve"> SEQ Abbildung \* ARABIC </w:instrText>
      </w:r>
      <w:r w:rsidR="00E05C68">
        <w:fldChar w:fldCharType="separate"/>
      </w:r>
      <w:r w:rsidR="00420FBB">
        <w:rPr>
          <w:noProof/>
        </w:rPr>
        <w:t>2</w:t>
      </w:r>
      <w:r w:rsidR="00E05C68">
        <w:rPr>
          <w:noProof/>
        </w:rPr>
        <w:fldChar w:fldCharType="end"/>
      </w:r>
      <w:r>
        <w:t>: Barmer GEK Versicherte, die Medikamente bezogen haben</w:t>
      </w:r>
      <w:bookmarkEnd w:id="83"/>
      <w:r w:rsidR="00EC3CF0">
        <w:t xml:space="preserve"> </w:t>
      </w:r>
    </w:p>
    <w:p w14:paraId="2A1EB4DE" w14:textId="01A71EDE" w:rsidR="00B878F9" w:rsidRDefault="00EC3CF0" w:rsidP="00695901">
      <w:pPr>
        <w:pStyle w:val="Beschriftung"/>
        <w:jc w:val="center"/>
      </w:pPr>
      <w:r>
        <w:fldChar w:fldCharType="begin"/>
      </w:r>
      <w:r w:rsidR="00A128AF">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fldChar w:fldCharType="separate"/>
      </w:r>
      <w:bookmarkStart w:id="84" w:name="_CTVP00114ea9be75dee498296b2fb730cfec22b"/>
      <w:r w:rsidR="000100C2">
        <w:t>(Glaeske und Schicktanz 2015b, S. 5)</w:t>
      </w:r>
      <w:bookmarkEnd w:id="84"/>
      <w:r>
        <w:fldChar w:fldCharType="end"/>
      </w:r>
    </w:p>
    <w:p w14:paraId="0357D85C" w14:textId="77777777" w:rsidR="00E44566" w:rsidRPr="00E44566" w:rsidRDefault="00E44566" w:rsidP="00E44566"/>
    <w:p w14:paraId="77347949" w14:textId="492F2AA7" w:rsidR="000F4120" w:rsidRDefault="00B12ED3" w:rsidP="00564A0B">
      <w:pPr>
        <w:spacing w:line="360" w:lineRule="auto"/>
        <w:jc w:val="both"/>
      </w:pPr>
      <w:r>
        <w:t>Die häufigsten Medikamente, die ältere Personen einnehmen müssen,</w:t>
      </w:r>
      <w:r w:rsidR="004B2728">
        <w:t xml:space="preserve"> sind Medikamente</w:t>
      </w:r>
      <w:r>
        <w:t xml:space="preserve"> gegen Herz-Kreislauf-Erkrankungen, Medikamente gegen </w:t>
      </w:r>
      <w:r w:rsidR="004B2728">
        <w:t>Hormon</w:t>
      </w:r>
      <w:r>
        <w:t>- und Schlafstörungen, Med</w:t>
      </w:r>
      <w:r w:rsidR="003744E5">
        <w:t xml:space="preserve">ikamente gegen Schmerzen sowie </w:t>
      </w:r>
      <w:r w:rsidR="003744E5" w:rsidRPr="003744E5">
        <w:t>neuropsychiatrische</w:t>
      </w:r>
      <w:r w:rsidR="00110D72">
        <w:t xml:space="preserve"> Medikamente.</w:t>
      </w:r>
      <w:r w:rsidR="00BD2847">
        <w:t xml:space="preserve"> </w:t>
      </w:r>
      <w:r w:rsidR="00BD2847">
        <w:fldChar w:fldCharType="begin"/>
      </w:r>
      <w:r w:rsidR="007B4A5E">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fldChar w:fldCharType="separate"/>
      </w:r>
      <w:bookmarkStart w:id="85" w:name="_CTVP001c1bdc102e4d747419d70cca5038eeb8e"/>
      <w:r w:rsidR="000100C2">
        <w:t>(vgl. Grätzel von Grätz et al. 2016, S. 5)</w:t>
      </w:r>
      <w:bookmarkEnd w:id="85"/>
      <w:r w:rsidR="00BD2847">
        <w:fldChar w:fldCharType="end"/>
      </w:r>
      <w:r w:rsidR="003617FC">
        <w:t xml:space="preserve"> </w:t>
      </w:r>
    </w:p>
    <w:p w14:paraId="1F77CB12" w14:textId="1FAEB2F8" w:rsidR="000F4120" w:rsidRDefault="000F4120" w:rsidP="000F4120">
      <w:pPr>
        <w:pStyle w:val="berschrift2"/>
        <w:numPr>
          <w:ilvl w:val="2"/>
          <w:numId w:val="2"/>
        </w:numPr>
        <w:spacing w:line="320" w:lineRule="exact"/>
      </w:pPr>
      <w:bookmarkStart w:id="86" w:name="_Toc469069417"/>
      <w:r>
        <w:t>Adhärenz</w:t>
      </w:r>
      <w:bookmarkEnd w:id="86"/>
    </w:p>
    <w:p w14:paraId="0C149C7A" w14:textId="77777777" w:rsidR="000F4120" w:rsidRPr="000F4120" w:rsidRDefault="000F4120" w:rsidP="000F4120"/>
    <w:p w14:paraId="1A188BAD" w14:textId="76B775F0" w:rsidR="00D12C68" w:rsidRDefault="00F61B67" w:rsidP="00564A0B">
      <w:pPr>
        <w:spacing w:line="360" w:lineRule="auto"/>
        <w:jc w:val="both"/>
      </w:pPr>
      <w:r>
        <w:t>Zur Linderung der Krankheiten sowie der Prävention, ist es unabdingbar, dass die Arzneimit</w:t>
      </w:r>
      <w:r w:rsidR="00FA5C76">
        <w:t xml:space="preserve">tel korrekt eingenommen werden. </w:t>
      </w:r>
      <w:r>
        <w:t xml:space="preserve">Es kommt jedoch bei 50 % der älteren Personen </w:t>
      </w:r>
      <w:r w:rsidR="003617FC">
        <w:t>vor</w:t>
      </w:r>
      <w:r>
        <w:t xml:space="preserve">, dass die Medikamente nicht nach dem festgelegten Einnahmezeitplan eingenommen werden. (vgl. Hayes et al. 2009, S. 770) </w:t>
      </w:r>
      <w:r w:rsidR="00564A0B" w:rsidRPr="007D07D8">
        <w:t xml:space="preserve">Die möglichen Gründe, die bei älteren Personen zu einer Non-Adhärenz führen, liegen </w:t>
      </w:r>
      <w:r w:rsidRPr="007D07D8">
        <w:t xml:space="preserve">laut </w:t>
      </w:r>
      <w:proofErr w:type="spellStart"/>
      <w:r w:rsidRPr="007D07D8">
        <w:t>Andreae</w:t>
      </w:r>
      <w:proofErr w:type="spellEnd"/>
      <w:r w:rsidRPr="007D07D8">
        <w:t xml:space="preserve"> et al. </w:t>
      </w:r>
      <w:r w:rsidRPr="007D07D8">
        <w:fldChar w:fldCharType="begin"/>
      </w:r>
      <w:r w:rsidRPr="007D07D8">
        <w:instrText>ADDIN CITAVI.PLACEHOLDER 78c633df-a8fd-43d6-8865-e0f0e1402164 PFBsYWNlaG9sZGVyPg0KICA8QWRkSW5WZXJzaW9uPjUuMy4xLjA8L0FkZEluVmVyc2lvbj4NCiAgPElkPjc4YzYzM2RmLWE4ZmQtNDNkNi04ODY1LWUwZjBlMTQwMjE2NDwvSWQ+DQogIDxFbnRyaWVzPg0KICAgIDxFbnRyeT4NCiAgICAgIDxJZD5mYmUxODJmNC1iZTBjLTRlNGYtODYyOC00YmE2MGQ1NzJhNTY8L0lkPg0KICAgICAgPFJlZmVyZW5jZUlkPjE0ZDRjM2VlLWU3YjYtNDc5Mi1iZjJlLTVmMjE2ZTcyNzI0Yj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YpPC9UZXh0Pg0KICAgIDwvVGV4dFVuaXQ+DQogIDwvVGV4dFVuaXRzPg0KPC9QbGFjZWhvbGRlcj4=</w:instrText>
      </w:r>
      <w:r w:rsidRPr="007D07D8">
        <w:fldChar w:fldCharType="separate"/>
      </w:r>
      <w:bookmarkStart w:id="87" w:name="_CTVP00178c633dfa8fd43d68865e0f0e1402164"/>
      <w:r w:rsidR="000100C2" w:rsidRPr="007D07D8">
        <w:t>(2006)</w:t>
      </w:r>
      <w:bookmarkEnd w:id="87"/>
      <w:r w:rsidRPr="007D07D8">
        <w:fldChar w:fldCharType="end"/>
      </w:r>
      <w:r w:rsidRPr="007D07D8">
        <w:t xml:space="preserve"> </w:t>
      </w:r>
      <w:r w:rsidR="00564A0B" w:rsidRPr="007D07D8">
        <w:t xml:space="preserve">in der nachlassenden </w:t>
      </w:r>
      <w:r w:rsidR="002836C3">
        <w:t>Gedächtnisleistung</w:t>
      </w:r>
      <w:r w:rsidR="00564A0B" w:rsidRPr="007D07D8">
        <w:t>, Schwierigkeiten bei der Einnahme oder körperlichem Unwohlsein.</w:t>
      </w:r>
      <w:r w:rsidR="0019090C">
        <w:t xml:space="preserve"> Die Problematik liegt auch darin, dass nach einer durchgeführten Studie</w:t>
      </w:r>
      <w:r w:rsidR="00EB4ED3">
        <w:t xml:space="preserve"> von </w:t>
      </w:r>
      <w:proofErr w:type="spellStart"/>
      <w:r w:rsidR="00EB4ED3">
        <w:t>Goud</w:t>
      </w:r>
      <w:proofErr w:type="spellEnd"/>
      <w:r w:rsidR="00EB4ED3">
        <w:t xml:space="preserve"> et al. </w:t>
      </w:r>
      <w:r w:rsidR="00EB4ED3">
        <w:fldChar w:fldCharType="begin"/>
      </w:r>
      <w:r w:rsidR="00EB4ED3">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fldChar w:fldCharType="separate"/>
      </w:r>
      <w:bookmarkStart w:id="88" w:name="_CTVP0012d6720e5c8d14ac28f8dc113c5d869ff"/>
      <w:r w:rsidR="00EB4ED3">
        <w:t>(vgl. 2009, S. 33)</w:t>
      </w:r>
      <w:bookmarkEnd w:id="88"/>
      <w:r w:rsidR="00EB4ED3">
        <w:fldChar w:fldCharType="end"/>
      </w:r>
      <w:r w:rsidR="0019090C">
        <w:t>, bei der 135 ältere Personen über ihr Medikamentenboxennutzungsverhalten befragt wurden, 93 % der befragten Personen selbstständig in der Verwaltung der Medikamente waren. Ledigl</w:t>
      </w:r>
      <w:r w:rsidR="002836C3">
        <w:t>ich 3 % haben Medikamente von P</w:t>
      </w:r>
      <w:r w:rsidR="0019090C">
        <w:t xml:space="preserve">harmazeuten verwalten lasen und 4 % von Familienmitgliedern. </w:t>
      </w:r>
      <w:r w:rsidR="00E97547">
        <w:t xml:space="preserve">So kann es dann </w:t>
      </w:r>
      <w:r w:rsidR="00396493">
        <w:t>au</w:t>
      </w:r>
      <w:r w:rsidR="002836C3">
        <w:t>f</w:t>
      </w:r>
      <w:r w:rsidR="00396493">
        <w:t xml:space="preserve">grund der </w:t>
      </w:r>
      <w:r w:rsidR="000D4402">
        <w:t>alterskorrelierten</w:t>
      </w:r>
      <w:r w:rsidR="00396493">
        <w:t xml:space="preserve"> nachlassenden </w:t>
      </w:r>
      <w:r w:rsidR="00DF41B0">
        <w:t>Gedächtnisleistung</w:t>
      </w:r>
      <w:r w:rsidR="00E97547">
        <w:t xml:space="preserve"> oder anderen Krankheiten </w:t>
      </w:r>
      <w:r w:rsidR="00396493">
        <w:t xml:space="preserve">dazu kommen, </w:t>
      </w:r>
      <w:r w:rsidR="00396493">
        <w:lastRenderedPageBreak/>
        <w:t xml:space="preserve">dass </w:t>
      </w:r>
      <w:r w:rsidR="00E30D29">
        <w:t xml:space="preserve">bei </w:t>
      </w:r>
      <w:r w:rsidR="00D12C68">
        <w:t>alleinlebende</w:t>
      </w:r>
      <w:r w:rsidR="00E30D29">
        <w:t>n</w:t>
      </w:r>
      <w:r w:rsidR="00D12C68">
        <w:t xml:space="preserve"> </w:t>
      </w:r>
      <w:r w:rsidR="00396493">
        <w:t>Personen, die selbstständig die Verwaltung ihrer Medikamente vornehmen</w:t>
      </w:r>
      <w:r w:rsidR="00E97547">
        <w:t>,</w:t>
      </w:r>
      <w:r w:rsidR="00396493">
        <w:t xml:space="preserve"> vermehrt ein non-adhärentes Verhalten aufzutreten ist. </w:t>
      </w:r>
    </w:p>
    <w:p w14:paraId="30010C08" w14:textId="77777777" w:rsidR="00BC4331" w:rsidRDefault="00BC4331" w:rsidP="00564A0B">
      <w:pPr>
        <w:spacing w:line="360" w:lineRule="auto"/>
        <w:jc w:val="both"/>
      </w:pPr>
    </w:p>
    <w:p w14:paraId="5B039C6B" w14:textId="29EF5CE8" w:rsidR="007E0FA8" w:rsidRDefault="00564A0B" w:rsidP="00564A0B">
      <w:pPr>
        <w:spacing w:line="360" w:lineRule="auto"/>
        <w:jc w:val="both"/>
      </w:pPr>
      <w:r w:rsidRPr="007D07D8">
        <w:t>Eine Non-Adhärenz führt nicht nur dazu, dass sich der der Gesundheitszustand der Personen verschlechtert, sondern auch das zusätzliche Krankenhausaufenthalte oder Pflegebedarf nötig ist.</w:t>
      </w:r>
      <w:r w:rsidR="00264A76" w:rsidRPr="007D07D8">
        <w:t xml:space="preserve"> </w:t>
      </w:r>
      <w:r w:rsidR="00264A76" w:rsidRPr="007D07D8">
        <w:fldChar w:fldCharType="begin"/>
      </w:r>
      <w:r w:rsidR="00084782" w:rsidRPr="007D07D8">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7D07D8">
        <w:fldChar w:fldCharType="separate"/>
      </w:r>
      <w:bookmarkStart w:id="89" w:name="_CTVP00160f1d2860f3e4cce8e613e1861ba17f7"/>
      <w:r w:rsidR="00084782" w:rsidRPr="007D07D8">
        <w:t>(vgl. Rödel 2012)</w:t>
      </w:r>
      <w:bookmarkEnd w:id="89"/>
      <w:r w:rsidR="00264A76" w:rsidRPr="007D07D8">
        <w:fldChar w:fldCharType="end"/>
      </w:r>
      <w:r w:rsidR="00B835FD" w:rsidRPr="007D07D8">
        <w:t xml:space="preserve"> </w:t>
      </w:r>
      <w:r w:rsidR="00244AF1">
        <w:t>Ebenfalls</w:t>
      </w:r>
      <w:r w:rsidR="00B835FD" w:rsidRPr="007D07D8">
        <w:t xml:space="preserve"> sterben in E</w:t>
      </w:r>
      <w:r w:rsidR="00264A76" w:rsidRPr="007D07D8">
        <w:t>uropa</w:t>
      </w:r>
      <w:r w:rsidRPr="007D07D8">
        <w:t xml:space="preserve"> </w:t>
      </w:r>
      <w:r w:rsidR="00B835FD" w:rsidRPr="007D07D8">
        <w:t xml:space="preserve">aufgrund von Non-Adhärenz jährlich 200.000 Menschen </w:t>
      </w:r>
      <w:r w:rsidR="00B835FD" w:rsidRPr="007D07D8">
        <w:fldChar w:fldCharType="begin"/>
      </w:r>
      <w:r w:rsidR="005B2E23" w:rsidRPr="007D07D8">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7D07D8">
        <w:fldChar w:fldCharType="separate"/>
      </w:r>
      <w:bookmarkStart w:id="90" w:name="_CTVP0015ce89558dc1147438ade3b0774187805"/>
      <w:r w:rsidR="000100C2" w:rsidRPr="007D07D8">
        <w:t>(vgl. Hagan 2015, S. 4)</w:t>
      </w:r>
      <w:bookmarkEnd w:id="90"/>
      <w:r w:rsidR="00B835FD" w:rsidRPr="007D07D8">
        <w:fldChar w:fldCharType="end"/>
      </w:r>
      <w:r w:rsidR="00B835FD" w:rsidRPr="007D07D8">
        <w:t xml:space="preserve"> und allein den deutschen Staat </w:t>
      </w:r>
      <w:r w:rsidRPr="007D07D8">
        <w:t>kos</w:t>
      </w:r>
      <w:r w:rsidR="00B835FD" w:rsidRPr="007D07D8">
        <w:t>tet die Non-Adhärenz jährlich</w:t>
      </w:r>
      <w:r w:rsidRPr="007D07D8">
        <w:t xml:space="preserve"> 10 Milliarde</w:t>
      </w:r>
      <w:r w:rsidR="00A6230B" w:rsidRPr="00905F66">
        <w:t>n</w:t>
      </w:r>
      <w:r w:rsidRPr="007D07D8">
        <w:t xml:space="preserve"> Euro. </w:t>
      </w:r>
      <w:r w:rsidRPr="007D07D8">
        <w:fldChar w:fldCharType="begin"/>
      </w:r>
      <w:r w:rsidR="00084782" w:rsidRPr="007D07D8">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7D07D8">
        <w:fldChar w:fldCharType="separate"/>
      </w:r>
      <w:bookmarkStart w:id="91" w:name="_CTVP001258487bbebfd4e25be40db5eed7f9f03"/>
      <w:r w:rsidR="00084782" w:rsidRPr="007D07D8">
        <w:t>(vgl. ABDA - Bundesvereinigung Deutscher Apothekerverbände e. V. 2007)</w:t>
      </w:r>
      <w:bookmarkEnd w:id="91"/>
      <w:r w:rsidRPr="007D07D8">
        <w:fldChar w:fldCharType="end"/>
      </w:r>
      <w:r w:rsidRPr="007D07D8">
        <w:t xml:space="preserve"> Deswegen sollte eine Steigerung der Adhärenz </w:t>
      </w:r>
      <w:r w:rsidR="00905F66">
        <w:t xml:space="preserve">von </w:t>
      </w:r>
      <w:r w:rsidR="00177E2C">
        <w:t>den</w:t>
      </w:r>
      <w:r w:rsidR="00905F66" w:rsidRPr="00905F66">
        <w:t xml:space="preserve"> non-adhärenten</w:t>
      </w:r>
      <w:r w:rsidR="00177E2C">
        <w:t xml:space="preserve"> </w:t>
      </w:r>
      <w:r w:rsidRPr="007D07D8">
        <w:t xml:space="preserve">Personen angestrebt werden und zwar nicht nur zur Senkung der daraus resultierenden Behandlungskosten, sondern auch um älteren Personen einen angenehmen und </w:t>
      </w:r>
      <w:r w:rsidR="00DF41B0" w:rsidRPr="007D07D8">
        <w:t>weitestgehend</w:t>
      </w:r>
      <w:r w:rsidRPr="007D07D8">
        <w:t xml:space="preserve"> beschwerdefreien Lebensabend zu gewährleisten.</w:t>
      </w:r>
      <w:r w:rsidR="00B835FD" w:rsidRPr="007D07D8">
        <w:t xml:space="preserve"> </w:t>
      </w:r>
      <w:r w:rsidR="00132A02" w:rsidRPr="007D07D8">
        <w:t>Zur Steigerung der Adhärenz und Prävention können laut</w:t>
      </w:r>
      <w:r w:rsidR="00923B6F" w:rsidRPr="007D07D8">
        <w:t xml:space="preserve"> </w:t>
      </w:r>
      <w:proofErr w:type="spellStart"/>
      <w:r w:rsidR="00923B6F" w:rsidRPr="007D07D8">
        <w:t>Luga</w:t>
      </w:r>
      <w:proofErr w:type="spellEnd"/>
      <w:r w:rsidR="00923B6F" w:rsidRPr="007D07D8">
        <w:t xml:space="preserve"> und McGuire</w:t>
      </w:r>
      <w:r w:rsidR="00132A02" w:rsidRPr="007D07D8">
        <w:t xml:space="preserve"> </w:t>
      </w:r>
      <w:r w:rsidR="000100C2" w:rsidRPr="007D07D8">
        <w:fldChar w:fldCharType="begin"/>
      </w:r>
      <w:r w:rsidR="00923B6F" w:rsidRPr="007D07D8">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7D07D8">
        <w:fldChar w:fldCharType="separate"/>
      </w:r>
      <w:bookmarkStart w:id="92" w:name="_CTVP0017add8d5e368b4562b514960a3e0ef7fa"/>
      <w:r w:rsidR="00923B6F" w:rsidRPr="007D07D8">
        <w:t>(2014)</w:t>
      </w:r>
      <w:bookmarkEnd w:id="92"/>
      <w:r w:rsidR="000100C2" w:rsidRPr="007D07D8">
        <w:fldChar w:fldCharType="end"/>
      </w:r>
      <w:r w:rsidR="00923B6F" w:rsidRPr="007D07D8">
        <w:t xml:space="preserve"> </w:t>
      </w:r>
      <w:r w:rsidR="00132A02" w:rsidRPr="007D07D8">
        <w:t>drei Strategien verfolgt werden: Die an die Patienten ausgerichtete</w:t>
      </w:r>
      <w:r w:rsidR="007C1751" w:rsidRPr="007D07D8">
        <w:t xml:space="preserve"> Strategie (z.B. Einsatz von Erinnerungsgeräten</w:t>
      </w:r>
      <w:r w:rsidR="00EF1D00" w:rsidRPr="007D07D8">
        <w:t xml:space="preserve">), </w:t>
      </w:r>
      <w:r w:rsidR="00132A02" w:rsidRPr="007D07D8">
        <w:t>an die Veran</w:t>
      </w:r>
      <w:r w:rsidR="00CF55BA">
        <w:t>t</w:t>
      </w:r>
      <w:r w:rsidR="00132A02" w:rsidRPr="007D07D8">
        <w:t>wortliche für die Gesundheit der Patienten ausgerichtete</w:t>
      </w:r>
      <w:r w:rsidR="00EF1D00" w:rsidRPr="007D07D8">
        <w:t xml:space="preserve"> </w:t>
      </w:r>
      <w:r w:rsidR="00292549" w:rsidRPr="007D07D8">
        <w:t xml:space="preserve">Strategie </w:t>
      </w:r>
      <w:r w:rsidR="00EF1D00" w:rsidRPr="007D07D8">
        <w:t>(z. B. gezielte Schulung der Ärzte auf das Thema)</w:t>
      </w:r>
      <w:r w:rsidR="00132A02" w:rsidRPr="007D07D8">
        <w:t xml:space="preserve"> sowie </w:t>
      </w:r>
      <w:r w:rsidR="007C1751" w:rsidRPr="007D07D8">
        <w:t xml:space="preserve">einer Strategie, die durch </w:t>
      </w:r>
      <w:r w:rsidR="00132A02" w:rsidRPr="007D07D8">
        <w:t>externe Faktoren</w:t>
      </w:r>
      <w:r w:rsidR="00EF1D00" w:rsidRPr="007D07D8">
        <w:t xml:space="preserve"> beeinflusst wird (z. B. </w:t>
      </w:r>
      <w:r w:rsidR="00F22DC4" w:rsidRPr="007D07D8">
        <w:t>automatisches Nachbestellen von Medikamenten</w:t>
      </w:r>
      <w:r w:rsidR="00EF1D00" w:rsidRPr="007D07D8">
        <w:t>).</w:t>
      </w:r>
    </w:p>
    <w:p w14:paraId="6D941F93" w14:textId="77777777" w:rsidR="00FD07FC" w:rsidRPr="00693AA5" w:rsidRDefault="00FD07FC" w:rsidP="00564A0B">
      <w:pPr>
        <w:spacing w:line="360" w:lineRule="auto"/>
        <w:jc w:val="both"/>
      </w:pPr>
    </w:p>
    <w:p w14:paraId="4522DAD4" w14:textId="31968F9E" w:rsidR="00F20820" w:rsidRDefault="00495301" w:rsidP="000C716E">
      <w:pPr>
        <w:pStyle w:val="berschrift2"/>
        <w:numPr>
          <w:ilvl w:val="2"/>
          <w:numId w:val="2"/>
        </w:numPr>
        <w:spacing w:line="320" w:lineRule="exact"/>
      </w:pPr>
      <w:bookmarkStart w:id="93" w:name="_Toc462229573"/>
      <w:bookmarkStart w:id="94" w:name="_Toc462230393"/>
      <w:bookmarkStart w:id="95" w:name="_Toc462231022"/>
      <w:bookmarkStart w:id="96" w:name="_Toc469069418"/>
      <w:r w:rsidRPr="00636411">
        <w:t>Wohnsituation</w:t>
      </w:r>
      <w:bookmarkEnd w:id="93"/>
      <w:bookmarkEnd w:id="94"/>
      <w:bookmarkEnd w:id="95"/>
      <w:bookmarkEnd w:id="96"/>
    </w:p>
    <w:p w14:paraId="78107477" w14:textId="2AAF0020" w:rsidR="00693AA5" w:rsidRDefault="00693AA5" w:rsidP="00693AA5"/>
    <w:p w14:paraId="093C4A8E" w14:textId="382D85FC" w:rsidR="001274FE" w:rsidRDefault="00693AA5" w:rsidP="00ED75AA">
      <w:pPr>
        <w:spacing w:line="360" w:lineRule="auto"/>
        <w:jc w:val="both"/>
      </w:pPr>
      <w:r>
        <w:t>Das selbstbestimmte und eigenständige Leben ist für viele Personen, ob jung oder alt, das erstrebenswerte Ziel. Denn dadurch ist eine Unabhängigkeit gewährleistet, sodass das eigene Leben und die Wohnsituation selbstbestimmt organisiert werden kann.</w:t>
      </w:r>
      <w:r w:rsidR="0096319C">
        <w:t xml:space="preserve"> </w:t>
      </w:r>
      <w:r w:rsidR="00D565B4">
        <w:t>So ist es nicht verwunderlich, dass das Verlangen nach Selbständigkeit und Unabhängigkeit im Alter weiterhin besteht</w:t>
      </w:r>
      <w:r w:rsidR="00093A60">
        <w:t>.</w:t>
      </w:r>
      <w:r w:rsidR="00D565B4">
        <w:t xml:space="preserve"> </w:t>
      </w:r>
      <w:r w:rsidR="00D565B4">
        <w:fldChar w:fldCharType="begin"/>
      </w:r>
      <w:r w:rsidR="00C07C92">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fldChar w:fldCharType="separate"/>
      </w:r>
      <w:bookmarkStart w:id="97" w:name="_CTVP001b98b1d22c7e74455b406e91b2040609c"/>
      <w:r w:rsidR="00C07C92">
        <w:t>(vgl. Georgieff 2008, S. 17)</w:t>
      </w:r>
      <w:bookmarkEnd w:id="97"/>
      <w:r w:rsidR="00D565B4">
        <w:fldChar w:fldCharType="end"/>
      </w:r>
      <w:r w:rsidR="00D565B4">
        <w:t xml:space="preserve"> </w:t>
      </w:r>
      <w:r w:rsidR="00FC0690">
        <w:t xml:space="preserve">Dies wird dadurch bestätigt, dass </w:t>
      </w:r>
      <w:r w:rsidR="001274FE">
        <w:t xml:space="preserve">laut einer durchgeführten Statistik von „Deutsches Zentrum für Altersfragen“ (DAZ) </w:t>
      </w:r>
      <w:r w:rsidR="00FC0690">
        <w:t xml:space="preserve">96,4 % </w:t>
      </w:r>
      <w:r w:rsidR="0096319C" w:rsidRPr="00CB0B9C">
        <w:t>der über 65-Jährigen</w:t>
      </w:r>
      <w:r w:rsidR="0096319C">
        <w:t xml:space="preserve"> einen eigenen Haushalt</w:t>
      </w:r>
      <w:r w:rsidR="00FC0690">
        <w:t xml:space="preserve"> führen</w:t>
      </w:r>
      <w:r w:rsidR="000677EF">
        <w:t>.</w:t>
      </w:r>
      <w:r w:rsidR="00C67BAA">
        <w:t xml:space="preserve"> </w:t>
      </w:r>
      <w:r w:rsidR="00C67BAA">
        <w:fldChar w:fldCharType="begin"/>
      </w:r>
      <w:r w:rsidR="00C67BAA">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98" w:name="_CTVP001ecb249ad712c4872b519d9aa7c700966"/>
      <w:r w:rsidR="00C67BAA">
        <w:t>(vgl. Hoffmann et al. 2014, S. 4)</w:t>
      </w:r>
      <w:bookmarkEnd w:id="98"/>
      <w:r w:rsidR="00C67BAA">
        <w:fldChar w:fldCharType="end"/>
      </w:r>
      <w:r w:rsidR="00C67BAA" w:rsidRPr="00C67BAA">
        <w:t xml:space="preserve"> </w:t>
      </w:r>
      <w:r w:rsidR="008435D5">
        <w:t xml:space="preserve">Der Bezug zu der eigenen Wohnung ist dadurch im Alter ausgeprägter als in den früheren </w:t>
      </w:r>
      <w:r w:rsidR="008435D5" w:rsidRPr="00BE2CFD">
        <w:t>Lebens</w:t>
      </w:r>
      <w:r w:rsidR="00BE2CFD" w:rsidRPr="00BE2CFD">
        <w:t>p</w:t>
      </w:r>
      <w:r w:rsidR="008435D5" w:rsidRPr="00BE2CFD">
        <w:t>hasen</w:t>
      </w:r>
      <w:r w:rsidR="00BE2CFD" w:rsidRPr="00BE2CFD">
        <w:t>.</w:t>
      </w:r>
      <w:r w:rsidR="00BE2CFD">
        <w:rPr>
          <w:color w:val="FF0000"/>
        </w:rPr>
        <w:t xml:space="preserve"> </w:t>
      </w:r>
      <w:r w:rsidR="008435D5">
        <w:fldChar w:fldCharType="begin"/>
      </w:r>
      <w:r w:rsidR="008435D5">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99" w:name="_CTVP00158e6655c6ba34efd83ecaf18286afc7b"/>
      <w:r w:rsidR="008435D5">
        <w:t>(vgl. Georgieff 2008, S. 17)</w:t>
      </w:r>
      <w:bookmarkEnd w:id="99"/>
      <w:r w:rsidR="008435D5">
        <w:fldChar w:fldCharType="end"/>
      </w:r>
      <w:r w:rsidR="008435D5">
        <w:t xml:space="preserve"> Dies liegt unter anderem </w:t>
      </w:r>
      <w:r w:rsidR="00BE2CFD" w:rsidRPr="00BE2CFD">
        <w:t>in</w:t>
      </w:r>
      <w:r w:rsidR="00A6230B" w:rsidRPr="00A6230B">
        <w:rPr>
          <w:color w:val="FF0000"/>
        </w:rPr>
        <w:t xml:space="preserve"> </w:t>
      </w:r>
      <w:r w:rsidR="008435D5">
        <w:t xml:space="preserve">der Tatsache, dass im Alter die Menschen kleinere Aktionsräume und Umweltbezüge aufweisen </w:t>
      </w:r>
      <w:r w:rsidR="008435D5">
        <w:fldChar w:fldCharType="begin"/>
      </w:r>
      <w:r w:rsidR="008435D5">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fldChar w:fldCharType="separate"/>
      </w:r>
      <w:bookmarkStart w:id="100" w:name="_CTVP0012f53d9c7cc4f4823a27add3722e61e6f"/>
      <w:r w:rsidR="008435D5">
        <w:t>(vgl. Keding und Eggen 2011, S. 3)</w:t>
      </w:r>
      <w:bookmarkEnd w:id="100"/>
      <w:r w:rsidR="008435D5">
        <w:fldChar w:fldCharType="end"/>
      </w:r>
      <w:r w:rsidR="008435D5">
        <w:t xml:space="preserve">, sodass 90 % der Zeit in der Wohnung verbracht wird </w:t>
      </w:r>
      <w:r w:rsidR="008435D5">
        <w:fldChar w:fldCharType="begin"/>
      </w:r>
      <w:r w:rsidR="008435D5">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1" w:name="_CTVP00162382a0f823b454395ee7da83464cbec"/>
      <w:r w:rsidR="008435D5">
        <w:t>(vgl. Georgieff 2008, S. 17)</w:t>
      </w:r>
      <w:bookmarkEnd w:id="101"/>
      <w:r w:rsidR="008435D5">
        <w:fldChar w:fldCharType="end"/>
      </w:r>
      <w:r w:rsidR="008435D5">
        <w:t xml:space="preserve"> </w:t>
      </w:r>
      <w:r w:rsidR="000677EF">
        <w:t>Das autonome Wohnen i</w:t>
      </w:r>
      <w:r w:rsidR="00ED75AA">
        <w:t>st dadurch ein wichtiger Faktor</w:t>
      </w:r>
      <w:r w:rsidR="000677EF">
        <w:t xml:space="preserve"> für die älteren Personen, sodass sogar bei gesundheitlichen Beeinträchtigungen das selbstständige wohnen bevorzugt wird </w:t>
      </w:r>
      <w:r w:rsidR="00C67BAA">
        <w:fldChar w:fldCharType="begin"/>
      </w:r>
      <w:r w:rsidR="00C67BAA">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fldChar w:fldCharType="separate"/>
      </w:r>
      <w:bookmarkStart w:id="102" w:name="_CTVP0011bc2543ae3d04e738d4f0534496e3dc3"/>
      <w:r w:rsidR="00C67BAA">
        <w:t>(vgl. Peter Georgieff 2009, S. 14 zit.</w:t>
      </w:r>
      <w:r w:rsidR="00723ABF">
        <w:t xml:space="preserve"> </w:t>
      </w:r>
      <w:r w:rsidR="00E6773B">
        <w:t xml:space="preserve">n. Grauel und </w:t>
      </w:r>
      <w:r w:rsidR="00C67BAA">
        <w:t>Spellerberg 2007</w:t>
      </w:r>
      <w:bookmarkEnd w:id="102"/>
      <w:r w:rsidR="00C67BAA">
        <w:t>)</w:t>
      </w:r>
      <w:r w:rsidR="00C67BAA">
        <w:fldChar w:fldCharType="end"/>
      </w:r>
      <w:r w:rsidR="00C67BAA">
        <w:t xml:space="preserve"> </w:t>
      </w:r>
      <w:r w:rsidR="000677EF">
        <w:t xml:space="preserve">und der Umzug in eine stationäre Pflegeeinrichtung als </w:t>
      </w:r>
      <w:r w:rsidR="00ED75AA">
        <w:t xml:space="preserve">ein Autonomieverlust sowie einer fehlenden Lebensqualität </w:t>
      </w:r>
      <w:r w:rsidR="00AE48B2">
        <w:t>angesehen</w:t>
      </w:r>
      <w:r w:rsidR="00ED75AA">
        <w:t xml:space="preserve"> wird.</w:t>
      </w:r>
      <w:r w:rsidR="00C67BAA">
        <w:t xml:space="preserve"> </w:t>
      </w:r>
      <w:r w:rsidR="00C67BAA">
        <w:fldChar w:fldCharType="begin"/>
      </w:r>
      <w:r w:rsidR="00C67BAA">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fldChar w:fldCharType="separate"/>
      </w:r>
      <w:bookmarkStart w:id="103" w:name="_CTVP001b3ff2118a7724365874b9a75ae33c763"/>
      <w:r w:rsidR="00C67BAA">
        <w:t>(vgl. Schneekloth und Wahl 2008, S. 231)</w:t>
      </w:r>
      <w:bookmarkEnd w:id="103"/>
      <w:r w:rsidR="00C67BAA">
        <w:fldChar w:fldCharType="end"/>
      </w:r>
      <w:r w:rsidR="00C67BAA">
        <w:t xml:space="preserve"> </w:t>
      </w:r>
      <w:r w:rsidR="001C3D8C">
        <w:lastRenderedPageBreak/>
        <w:t>So wohnen nur 3,6 % von den 65</w:t>
      </w:r>
      <w:r w:rsidR="00ED75AA">
        <w:t xml:space="preserve"> bis 80-Jährigen in einer Gemeinschaftsunterkunft</w:t>
      </w:r>
      <w:r w:rsidR="00791637">
        <w:t>,</w:t>
      </w:r>
      <w:r w:rsidR="0096319C" w:rsidRPr="00CB0B9C">
        <w:t xml:space="preserve"> wie</w:t>
      </w:r>
      <w:r w:rsidR="00C67BAA">
        <w:t xml:space="preserve"> einem</w:t>
      </w:r>
      <w:r w:rsidR="0096319C" w:rsidRPr="00CB0B9C">
        <w:t xml:space="preserve"> Alten-</w:t>
      </w:r>
      <w:bookmarkStart w:id="104" w:name="_CTVP0015b41bcb2196041d2b7f7f1676b9f80af"/>
      <w:r w:rsidR="00F24D09">
        <w:t xml:space="preserve"> oder Pflegeheim</w:t>
      </w:r>
      <w:r w:rsidR="0096319C">
        <w:t xml:space="preserve"> </w:t>
      </w:r>
      <w:bookmarkEnd w:id="104"/>
      <w:r w:rsidR="00C67BAA">
        <w:fldChar w:fldCharType="begin"/>
      </w:r>
      <w:r w:rsidR="00C67BAA">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5" w:name="_CTVP00139958c6d374c47e394c43703e420c8e2"/>
      <w:r w:rsidR="00C67BAA">
        <w:t>(vgl. Hoffmann et al. 2014, S. 4)</w:t>
      </w:r>
      <w:bookmarkEnd w:id="105"/>
      <w:r w:rsidR="00C67BAA">
        <w:fldChar w:fldCharType="end"/>
      </w:r>
    </w:p>
    <w:p w14:paraId="76FDB54B" w14:textId="3560FF78" w:rsidR="009A64A9" w:rsidRDefault="009A64A9" w:rsidP="009A64A9"/>
    <w:p w14:paraId="7DB71D38" w14:textId="2DC8E33F" w:rsidR="00C91DB2" w:rsidRPr="0036267D" w:rsidRDefault="00C91DB2" w:rsidP="0036267D">
      <w:pPr>
        <w:pStyle w:val="berschrift2"/>
        <w:numPr>
          <w:ilvl w:val="2"/>
          <w:numId w:val="2"/>
        </w:numPr>
        <w:spacing w:line="320" w:lineRule="exact"/>
      </w:pPr>
      <w:bookmarkStart w:id="106" w:name="_Toc469069419"/>
      <w:r w:rsidRPr="0036267D">
        <w:t>T</w:t>
      </w:r>
      <w:r w:rsidR="00CC7DAD" w:rsidRPr="0036267D">
        <w:t>echnikakzeptanz</w:t>
      </w:r>
      <w:bookmarkEnd w:id="106"/>
    </w:p>
    <w:p w14:paraId="0EC2BF8E" w14:textId="40C451EA" w:rsidR="002219A4" w:rsidRDefault="002219A4" w:rsidP="002219A4"/>
    <w:p w14:paraId="1E14C612" w14:textId="631FD869" w:rsidR="00F902DC" w:rsidRDefault="00F902DC" w:rsidP="002219A4">
      <w:pPr>
        <w:spacing w:line="360" w:lineRule="auto"/>
        <w:jc w:val="both"/>
      </w:pPr>
      <w:r>
        <w:t xml:space="preserve">Die Diplom Psychologin </w:t>
      </w:r>
      <w:proofErr w:type="spellStart"/>
      <w:r>
        <w:t>Claßen</w:t>
      </w:r>
      <w:proofErr w:type="spellEnd"/>
      <w:r>
        <w:t xml:space="preserve"> (2012)</w:t>
      </w:r>
      <w:r w:rsidR="00E8369A">
        <w:t xml:space="preserve"> hat sich in ih</w:t>
      </w:r>
      <w:r>
        <w:t xml:space="preserve">rer Dissertation mit dem Titel </w:t>
      </w:r>
      <w:r w:rsidR="002219A4">
        <w:t>„Zur Psychologie von Technikakzeptanz im höheren Lebensalter: Die Rolle von Technikgenerationen“</w:t>
      </w:r>
      <w:r w:rsidR="00D37E72">
        <w:t xml:space="preserve"> </w:t>
      </w:r>
      <w:r>
        <w:t xml:space="preserve">mit dem Thema der Technikakzeptanz von älteren Personen beschäftigt </w:t>
      </w:r>
      <w:r w:rsidR="00D37E72">
        <w:t>und fand heraus, dass die oft vorher</w:t>
      </w:r>
      <w:r w:rsidR="00A87849">
        <w:t>r</w:t>
      </w:r>
      <w:r w:rsidR="00D37E72">
        <w:t>schende Stigmatisierung, dass ältere Personen gegenüber der Technik negati</w:t>
      </w:r>
      <w:r w:rsidR="00CE0467">
        <w:t>v oder krit</w:t>
      </w:r>
      <w:r w:rsidR="002836C3">
        <w:t>i</w:t>
      </w:r>
      <w:r w:rsidR="00CE0467">
        <w:t xml:space="preserve">sch eingestellt sind, in der Realität nicht vorhanden ist und </w:t>
      </w:r>
      <w:r w:rsidR="0036267D">
        <w:t>ältere Personen</w:t>
      </w:r>
      <w:r w:rsidR="00E25D14">
        <w:t xml:space="preserve"> tenden</w:t>
      </w:r>
      <w:r w:rsidR="00CE0467">
        <w:t>ziel</w:t>
      </w:r>
      <w:r w:rsidR="00E25D14">
        <w:t>l</w:t>
      </w:r>
      <w:r w:rsidR="00CE0467">
        <w:t xml:space="preserve"> nicht abgeneigt sind Technik zu</w:t>
      </w:r>
      <w:r w:rsidR="00E3141F">
        <w:t xml:space="preserve"> n</w:t>
      </w:r>
      <w:r w:rsidR="0036267D">
        <w:t>utzen.</w:t>
      </w:r>
      <w:r w:rsidR="009B58B9">
        <w:t xml:space="preserve"> Dies konnte auch durch</w:t>
      </w:r>
      <w:r w:rsidR="00DF70ED">
        <w:t xml:space="preserve"> eine Umfrage im Rahmen des Forschungsprojekts „</w:t>
      </w:r>
      <w:proofErr w:type="spellStart"/>
      <w:r w:rsidR="00DF70ED">
        <w:t>sentha</w:t>
      </w:r>
      <w:proofErr w:type="spellEnd"/>
      <w:r w:rsidR="009B58B9" w:rsidRPr="009B58B9">
        <w:t xml:space="preserve"> – Seniorengerechte Technik im häuslichen Alltag</w:t>
      </w:r>
      <w:r w:rsidR="00DF70ED">
        <w:t xml:space="preserve">“ </w:t>
      </w:r>
      <w:r w:rsidR="00DF70ED">
        <w:fldChar w:fldCharType="begin"/>
      </w:r>
      <w:r w:rsidR="00DF70ED">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fldChar w:fldCharType="separate"/>
      </w:r>
      <w:bookmarkStart w:id="107" w:name="_CTVP001c0ef6558e8a6495492e04568c2d2e7bf"/>
      <w:r w:rsidR="00DF70ED">
        <w:t>(vgl. Friesdorf und Heine 2007)</w:t>
      </w:r>
      <w:bookmarkEnd w:id="107"/>
      <w:r w:rsidR="00DF70ED">
        <w:fldChar w:fldCharType="end"/>
      </w:r>
      <w:r w:rsidR="009B58B9" w:rsidRPr="009B58B9">
        <w:t xml:space="preserve"> </w:t>
      </w:r>
      <w:r w:rsidR="00DF70ED">
        <w:t xml:space="preserve">bestätigt werden. Demnach waren </w:t>
      </w:r>
      <w:r w:rsidR="009B58B9" w:rsidRPr="009B58B9">
        <w:t xml:space="preserve">fast zwei Drittel der 1417 Befragten im Alter von 55 bis 90 Jahren </w:t>
      </w:r>
      <w:r w:rsidR="00CF55BA" w:rsidRPr="009B58B9">
        <w:t>dem te</w:t>
      </w:r>
      <w:r w:rsidR="00CF55BA">
        <w:t>chnischen Fortschritt</w:t>
      </w:r>
      <w:r w:rsidR="00933FC5">
        <w:t xml:space="preserve"> </w:t>
      </w:r>
      <w:r w:rsidR="00CF55BA">
        <w:t>positiv</w:t>
      </w:r>
      <w:r w:rsidR="00933FC5">
        <w:t xml:space="preserve"> z</w:t>
      </w:r>
      <w:r w:rsidR="009B58B9" w:rsidRPr="009B58B9">
        <w:t>ugeneigt</w:t>
      </w:r>
      <w:r w:rsidR="00DF70ED">
        <w:t>. (vgl. ebd.)</w:t>
      </w:r>
      <w:r w:rsidR="00175EC5">
        <w:t xml:space="preserve"> Daraus lässt sich schließen, dass ältere Personen </w:t>
      </w:r>
      <w:r w:rsidR="00FD15C5">
        <w:t xml:space="preserve">der Technik </w:t>
      </w:r>
      <w:r w:rsidR="00182A58">
        <w:t>nicht a</w:t>
      </w:r>
      <w:r w:rsidR="00175EC5">
        <w:t>bgeneigt</w:t>
      </w:r>
      <w:r w:rsidR="00FD15C5">
        <w:t xml:space="preserve"> sind</w:t>
      </w:r>
      <w:r w:rsidR="00F8240D">
        <w:t xml:space="preserve"> und sich andere Faktoren auf die Akzeptanz auswirken, als nur die Klassifizierung anhand des Alters.</w:t>
      </w:r>
    </w:p>
    <w:p w14:paraId="386B1247" w14:textId="77777777" w:rsidR="00182A58" w:rsidRDefault="00182A58" w:rsidP="002219A4">
      <w:pPr>
        <w:spacing w:line="360" w:lineRule="auto"/>
        <w:jc w:val="both"/>
      </w:pPr>
    </w:p>
    <w:p w14:paraId="1A519D53" w14:textId="5C301AEB" w:rsidR="00CE0467" w:rsidRDefault="00F8240D" w:rsidP="002219A4">
      <w:pPr>
        <w:spacing w:line="360" w:lineRule="auto"/>
        <w:jc w:val="both"/>
      </w:pPr>
      <w:r>
        <w:t xml:space="preserve">Diese Faktoren wurden unter anderem von </w:t>
      </w:r>
      <w:proofErr w:type="spellStart"/>
      <w:r>
        <w:t>Claßen</w:t>
      </w:r>
      <w:proofErr w:type="spellEnd"/>
      <w:r w:rsidR="00C734F0">
        <w:t xml:space="preserve"> </w:t>
      </w:r>
      <w:r w:rsidR="00C734F0">
        <w:fldChar w:fldCharType="begin"/>
      </w:r>
      <w:r w:rsidR="00C734F0">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fldChar w:fldCharType="separate"/>
      </w:r>
      <w:bookmarkStart w:id="108" w:name="_CTVP001389ad949aa644bc7bf7f37d79c67ee33"/>
      <w:r w:rsidR="00C734F0">
        <w:t>(2012)</w:t>
      </w:r>
      <w:bookmarkEnd w:id="108"/>
      <w:r w:rsidR="00C734F0">
        <w:fldChar w:fldCharType="end"/>
      </w:r>
      <w:r>
        <w:t xml:space="preserve"> in ihrer Dissertation </w:t>
      </w:r>
      <w:r w:rsidR="00F23132">
        <w:t>behandelt</w:t>
      </w:r>
      <w:r>
        <w:t>. So wurden von ihr nicht nur die</w:t>
      </w:r>
      <w:r w:rsidR="00182A58">
        <w:t xml:space="preserve"> technologischen Aspekte</w:t>
      </w:r>
      <w:r w:rsidR="00CE0467">
        <w:t xml:space="preserve"> des Produktes (Kompatibilität</w:t>
      </w:r>
      <w:r>
        <w:t xml:space="preserve"> und Zuverlässigkeit, Prestige) als ausschlaggebend klassifiziert, sondern auch </w:t>
      </w:r>
      <w:r w:rsidR="00182A58">
        <w:t>die</w:t>
      </w:r>
      <w:r w:rsidR="00CE0467">
        <w:t xml:space="preserve"> Schnittstelle zwischen Mensch und Maschine (Technikerfahrung, Kosten und Nutzen) sowie </w:t>
      </w:r>
      <w:r w:rsidR="00F23132">
        <w:t>die soziodemographischen As</w:t>
      </w:r>
      <w:r w:rsidR="00182A58">
        <w:t>pekte</w:t>
      </w:r>
      <w:r>
        <w:t xml:space="preserve"> der älteren Personen</w:t>
      </w:r>
      <w:r w:rsidR="00CE0467">
        <w:t xml:space="preserve"> </w:t>
      </w:r>
      <w:r w:rsidR="007831A2">
        <w:t>(Bildung und Beruf, Geschlecht, gesundheitlicher Zustand, Persönl</w:t>
      </w:r>
      <w:r w:rsidR="00CE0467">
        <w:t xml:space="preserve">ichkeit, Alter und Lebensphase). </w:t>
      </w:r>
      <w:r w:rsidR="00FD15C5">
        <w:fldChar w:fldCharType="begin"/>
      </w:r>
      <w:r w:rsidR="00FD15C5">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fldChar w:fldCharType="separate"/>
      </w:r>
      <w:bookmarkStart w:id="109" w:name="_CTVP00193e6b759d60742c8b2e4ba04adc58014"/>
      <w:r w:rsidR="00FD15C5">
        <w:t>(vgl. Claßen Katrin 2012; Theussig 2012 zit. n. Meyer 2011, S. 30)</w:t>
      </w:r>
      <w:bookmarkEnd w:id="109"/>
      <w:r w:rsidR="00FD15C5">
        <w:fldChar w:fldCharType="end"/>
      </w:r>
    </w:p>
    <w:p w14:paraId="06DB8DB2" w14:textId="77777777" w:rsidR="00CE0467" w:rsidRDefault="00CE0467" w:rsidP="002219A4">
      <w:pPr>
        <w:spacing w:line="360" w:lineRule="auto"/>
        <w:jc w:val="both"/>
      </w:pPr>
    </w:p>
    <w:p w14:paraId="7DC91ABC" w14:textId="4B64FF98" w:rsidR="00F33A6C" w:rsidRDefault="00773C2A" w:rsidP="00BB6F23">
      <w:pPr>
        <w:spacing w:line="360" w:lineRule="auto"/>
        <w:jc w:val="both"/>
      </w:pPr>
      <w:r>
        <w:t xml:space="preserve">Mit diesem Thema </w:t>
      </w:r>
      <w:r w:rsidR="009F234E">
        <w:t xml:space="preserve">befassten sich auch die Wissenschaftler </w:t>
      </w:r>
      <w:r w:rsidR="00CE0467">
        <w:t>Chen und Kollegen</w:t>
      </w:r>
      <w:r w:rsidR="009F234E">
        <w:t xml:space="preserve"> </w:t>
      </w:r>
      <w:r w:rsidR="009F234E">
        <w:fldChar w:fldCharType="begin"/>
      </w:r>
      <w:r w:rsidR="009F234E">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fldChar w:fldCharType="separate"/>
      </w:r>
      <w:bookmarkStart w:id="110" w:name="_CTVP001793a24210f4a485f8aeee430bbf2c0d1"/>
      <w:r w:rsidR="009F234E">
        <w:t>(2012)</w:t>
      </w:r>
      <w:bookmarkEnd w:id="110"/>
      <w:r w:rsidR="009F234E">
        <w:fldChar w:fldCharType="end"/>
      </w:r>
      <w:r w:rsidR="009F234E">
        <w:t xml:space="preserve"> und konnten</w:t>
      </w:r>
      <w:r w:rsidR="00CE0467">
        <w:t xml:space="preserve"> </w:t>
      </w:r>
      <w:r w:rsidR="00ED3C5F">
        <w:t xml:space="preserve">anhand einer empirischen Studie, </w:t>
      </w:r>
      <w:r w:rsidR="00CE0467">
        <w:t xml:space="preserve">mit der Hilfe des </w:t>
      </w:r>
      <w:r w:rsidR="006F1905">
        <w:t xml:space="preserve">„Technical </w:t>
      </w:r>
      <w:proofErr w:type="spellStart"/>
      <w:r w:rsidR="006F1905">
        <w:t>Acceptance</w:t>
      </w:r>
      <w:proofErr w:type="spellEnd"/>
      <w:r w:rsidR="006F1905">
        <w:t xml:space="preserve"> Model“ (TAM)</w:t>
      </w:r>
      <w:r w:rsidR="00ED3C5F">
        <w:t>,</w:t>
      </w:r>
      <w:r w:rsidR="006F1905">
        <w:t xml:space="preserve"> </w:t>
      </w:r>
      <w:r w:rsidR="00CE0467">
        <w:t xml:space="preserve">Faktoren herausfinden, die sich als positiv </w:t>
      </w:r>
      <w:r w:rsidR="000E10B4">
        <w:t xml:space="preserve">oder negativ </w:t>
      </w:r>
      <w:r w:rsidR="00CE0467">
        <w:t xml:space="preserve">auf die </w:t>
      </w:r>
      <w:r w:rsidR="00D33650">
        <w:t>Technikakzeptanz</w:t>
      </w:r>
      <w:r w:rsidR="00CE0467">
        <w:t xml:space="preserve"> </w:t>
      </w:r>
      <w:r w:rsidR="009F234E">
        <w:t xml:space="preserve">von älteren Personen </w:t>
      </w:r>
      <w:r w:rsidR="00CE0467">
        <w:t xml:space="preserve">auswirken. </w:t>
      </w:r>
      <w:r w:rsidR="009F234E">
        <w:t>So stellte sich heraus, dass ältere Menschen Technologien verwenden, wenn sich d</w:t>
      </w:r>
      <w:r w:rsidR="00F23132">
        <w:t>ie individuellen Vortei</w:t>
      </w:r>
      <w:r w:rsidR="00F557AA">
        <w:t xml:space="preserve">le den Nachteilen überwiegen und ein </w:t>
      </w:r>
      <w:r w:rsidR="006F1905">
        <w:t xml:space="preserve">Nutzen angesehen </w:t>
      </w:r>
      <w:r w:rsidR="00F557AA">
        <w:t>wird.</w:t>
      </w:r>
      <w:r w:rsidR="00437529">
        <w:t xml:space="preserve"> </w:t>
      </w:r>
      <w:r w:rsidR="001E4021">
        <w:t xml:space="preserve">Ebenfalls spielte der gesundheitliche Status der Individuen eine </w:t>
      </w:r>
      <w:r w:rsidR="00F23132">
        <w:t>entscheidende</w:t>
      </w:r>
      <w:r w:rsidR="001E4021">
        <w:t xml:space="preserve"> Rolle zur Akzept</w:t>
      </w:r>
      <w:r w:rsidR="00E303A1">
        <w:t>anz von Technologie.</w:t>
      </w:r>
      <w:r w:rsidR="001E4021">
        <w:t xml:space="preserve"> Ältere Personen, die keine gesundheitlichen Einschränkungen aufweisen, sind offener gegenüber Technologie</w:t>
      </w:r>
      <w:r w:rsidR="006721C0">
        <w:t>, als ältere Personen mit gesundheitlichen Einschränkungen</w:t>
      </w:r>
      <w:r w:rsidR="001E4021">
        <w:t xml:space="preserve">. Dies konnte </w:t>
      </w:r>
      <w:r w:rsidR="009F234E">
        <w:t xml:space="preserve">in einer unabhängigen durchgeführten Studie </w:t>
      </w:r>
      <w:r w:rsidR="001E4021">
        <w:t xml:space="preserve">von </w:t>
      </w:r>
      <w:proofErr w:type="spellStart"/>
      <w:r w:rsidR="001E4021">
        <w:t>Tomita</w:t>
      </w:r>
      <w:proofErr w:type="spellEnd"/>
      <w:r w:rsidR="001E4021">
        <w:t xml:space="preserve"> et al. </w:t>
      </w:r>
      <w:r w:rsidR="001E4021">
        <w:lastRenderedPageBreak/>
        <w:fldChar w:fldCharType="begin"/>
      </w:r>
      <w:r w:rsidR="001E4021">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fldChar w:fldCharType="separate"/>
      </w:r>
      <w:bookmarkStart w:id="111" w:name="_CTVP00108ad1bed4ade41aba46bcf57ee977d45"/>
      <w:r w:rsidR="001E4021">
        <w:t>(2004)</w:t>
      </w:r>
      <w:bookmarkEnd w:id="111"/>
      <w:r w:rsidR="001E4021">
        <w:fldChar w:fldCharType="end"/>
      </w:r>
      <w:r w:rsidR="001E4021">
        <w:t xml:space="preserve"> nachgewiesen werden, indem sich der Faktor Depressivität unter anderem als ein Prädikator für die Nicht-Nutzung</w:t>
      </w:r>
      <w:r w:rsidR="000E10B4">
        <w:t xml:space="preserve"> von technologischen Geräten</w:t>
      </w:r>
      <w:r w:rsidR="001E4021">
        <w:t xml:space="preserve"> darstellte.</w:t>
      </w:r>
      <w:r w:rsidR="00D33650">
        <w:t xml:space="preserve"> Weiterhin </w:t>
      </w:r>
      <w:r w:rsidR="001932E2">
        <w:t xml:space="preserve">wiesen </w:t>
      </w:r>
      <w:r w:rsidR="00D33650">
        <w:t>Personen, die ein</w:t>
      </w:r>
      <w:r w:rsidR="00D33650" w:rsidRPr="00E10AAB">
        <w:rPr>
          <w:color w:val="FF0000"/>
        </w:rPr>
        <w:t>en</w:t>
      </w:r>
      <w:r w:rsidR="00D33650">
        <w:t xml:space="preserve"> kleines familiäres und soziales Umfeld </w:t>
      </w:r>
      <w:r w:rsidR="00F15169">
        <w:t>haben</w:t>
      </w:r>
      <w:r w:rsidR="00D33650">
        <w:t xml:space="preserve"> und mobiler sind, einen sinkenden Bedarf an der Nutzung von Technologien auf.</w:t>
      </w:r>
      <w:r w:rsidR="001C3D8C">
        <w:t xml:space="preserve"> </w:t>
      </w:r>
      <w:r w:rsidR="001C3D8C">
        <w:fldChar w:fldCharType="begin"/>
      </w:r>
      <w:r w:rsidR="001C3D8C">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fldChar w:fldCharType="separate"/>
      </w:r>
      <w:bookmarkStart w:id="112" w:name="_CTVP001129122683d5a4475a020de94ef18e92a"/>
      <w:r w:rsidR="001C3D8C">
        <w:t>(vgl. Chen et al. 2012)</w:t>
      </w:r>
      <w:bookmarkEnd w:id="112"/>
      <w:r w:rsidR="001C3D8C">
        <w:fldChar w:fldCharType="end"/>
      </w:r>
      <w:r w:rsidR="001E4021">
        <w:t xml:space="preserve"> </w:t>
      </w:r>
      <w:r w:rsidR="00D33650">
        <w:t xml:space="preserve">Die </w:t>
      </w:r>
      <w:r w:rsidR="009F234E">
        <w:t xml:space="preserve">finanzielle Zufriedenheit, der Lebensraum sowie </w:t>
      </w:r>
      <w:r w:rsidR="006721C0">
        <w:t xml:space="preserve">die Zufriedenheit mit dem eigenen Leben </w:t>
      </w:r>
      <w:r w:rsidR="00D33650">
        <w:t xml:space="preserve">erwiesen sich </w:t>
      </w:r>
      <w:r w:rsidR="00ED58FE">
        <w:t xml:space="preserve">wiederum </w:t>
      </w:r>
      <w:r w:rsidR="00D33650">
        <w:t xml:space="preserve">als Faktoren, die keine Auswirkungen auf die Technikakzeptanz </w:t>
      </w:r>
      <w:r w:rsidR="00ED3C5F">
        <w:t>haben</w:t>
      </w:r>
      <w:r w:rsidR="006721C0">
        <w:t>.</w:t>
      </w:r>
      <w:r w:rsidR="00883A72">
        <w:t xml:space="preserve"> </w:t>
      </w:r>
      <w:r w:rsidR="001C3D8C">
        <w:t>(vgl. ebd.)</w:t>
      </w:r>
    </w:p>
    <w:p w14:paraId="0C5953CB" w14:textId="77777777" w:rsidR="00BB1821" w:rsidRDefault="00BB1821" w:rsidP="00BB6F23">
      <w:pPr>
        <w:spacing w:line="360" w:lineRule="auto"/>
        <w:jc w:val="both"/>
      </w:pPr>
    </w:p>
    <w:p w14:paraId="1AFF4835" w14:textId="1D467703" w:rsidR="00F63223" w:rsidRDefault="00F63223" w:rsidP="00F63223"/>
    <w:p w14:paraId="51029C7A" w14:textId="43AD38B6" w:rsidR="00F121CC" w:rsidRDefault="00F121CC" w:rsidP="00F121CC">
      <w:pPr>
        <w:pStyle w:val="berschrift2"/>
        <w:numPr>
          <w:ilvl w:val="1"/>
          <w:numId w:val="2"/>
        </w:numPr>
        <w:rPr>
          <w:rFonts w:ascii="Times New Roman" w:hAnsi="Times New Roman" w:cs="Times New Roman"/>
        </w:rPr>
      </w:pPr>
      <w:bookmarkStart w:id="113" w:name="_Toc462229566"/>
      <w:bookmarkStart w:id="114" w:name="_Toc462230386"/>
      <w:bookmarkStart w:id="115" w:name="_Toc462231015"/>
      <w:bookmarkStart w:id="116" w:name="_Toc469069420"/>
      <w:proofErr w:type="spellStart"/>
      <w:r w:rsidRPr="001B7443">
        <w:rPr>
          <w:rFonts w:ascii="Times New Roman" w:hAnsi="Times New Roman" w:cs="Times New Roman"/>
        </w:rPr>
        <w:t>Ambient</w:t>
      </w:r>
      <w:proofErr w:type="spellEnd"/>
      <w:r w:rsidRPr="001B7443">
        <w:rPr>
          <w:rFonts w:ascii="Times New Roman" w:hAnsi="Times New Roman" w:cs="Times New Roman"/>
        </w:rPr>
        <w:t xml:space="preserve"> </w:t>
      </w:r>
      <w:proofErr w:type="spellStart"/>
      <w:r w:rsidRPr="001B7443">
        <w:rPr>
          <w:rFonts w:ascii="Times New Roman" w:hAnsi="Times New Roman" w:cs="Times New Roman"/>
        </w:rPr>
        <w:t>Assisted</w:t>
      </w:r>
      <w:proofErr w:type="spellEnd"/>
      <w:r w:rsidRPr="001B7443">
        <w:rPr>
          <w:rFonts w:ascii="Times New Roman" w:hAnsi="Times New Roman" w:cs="Times New Roman"/>
        </w:rPr>
        <w:t xml:space="preserve"> Living</w:t>
      </w:r>
      <w:bookmarkEnd w:id="113"/>
      <w:bookmarkEnd w:id="114"/>
      <w:bookmarkEnd w:id="115"/>
      <w:bookmarkEnd w:id="116"/>
    </w:p>
    <w:p w14:paraId="46884580" w14:textId="2FC23051" w:rsidR="00814352" w:rsidRDefault="00814352" w:rsidP="00814352">
      <w:pPr>
        <w:spacing w:line="360" w:lineRule="auto"/>
        <w:jc w:val="both"/>
      </w:pPr>
    </w:p>
    <w:p w14:paraId="0A034216" w14:textId="33B9D96B" w:rsidR="003B63CE" w:rsidRDefault="00814352" w:rsidP="00814352">
      <w:pPr>
        <w:spacing w:line="360" w:lineRule="auto"/>
        <w:jc w:val="both"/>
      </w:pPr>
      <w:r>
        <w:t xml:space="preserve">Der demographische Wandel schreitet weiter voran und führt dazu, dass die deutsche Bevölkerung zunehmend älter wird (siehe </w:t>
      </w:r>
      <w:r w:rsidR="00794775">
        <w:rPr>
          <w:b/>
        </w:rPr>
        <w:t>Kapitel</w:t>
      </w:r>
      <w:r w:rsidR="00AE14F0">
        <w:rPr>
          <w:b/>
        </w:rPr>
        <w:t xml:space="preserve"> </w:t>
      </w:r>
      <w:r w:rsidRPr="00814352">
        <w:rPr>
          <w:b/>
        </w:rPr>
        <w:t>2.2</w:t>
      </w:r>
      <w:r>
        <w:t>)</w:t>
      </w:r>
      <w:r w:rsidR="00BE6B10">
        <w:t xml:space="preserve">. Trotz der hohen </w:t>
      </w:r>
      <w:r w:rsidR="00723ABF">
        <w:t>Vulnerabilität</w:t>
      </w:r>
      <w:r w:rsidR="00BE6B10">
        <w:t xml:space="preserve"> und der alterskorrelierten Krankheiten (siehe </w:t>
      </w:r>
      <w:r w:rsidR="00AE14F0">
        <w:rPr>
          <w:b/>
        </w:rPr>
        <w:t xml:space="preserve">Kapitel </w:t>
      </w:r>
      <w:r w:rsidR="00BE6B10" w:rsidRPr="00BE6B10">
        <w:rPr>
          <w:b/>
        </w:rPr>
        <w:t>2.3.1</w:t>
      </w:r>
      <w:r w:rsidR="00BE6B10">
        <w:t>) ist der Bedarf dieser Kohorte, ein autonomes und selbs</w:t>
      </w:r>
      <w:r w:rsidR="004B4BBB">
        <w:t>t</w:t>
      </w:r>
      <w:r w:rsidR="00BE6B10">
        <w:t xml:space="preserve">bestimmtes Leben in den eigenen vier Wänden zu führen, weiterhin ungebrochen </w:t>
      </w:r>
      <w:r>
        <w:t xml:space="preserve">(siehe </w:t>
      </w:r>
      <w:r w:rsidRPr="00814352">
        <w:rPr>
          <w:b/>
        </w:rPr>
        <w:t>Kapitel 2.3.2</w:t>
      </w:r>
      <w:r>
        <w:t xml:space="preserve">). </w:t>
      </w:r>
      <w:r w:rsidR="00A56C3B">
        <w:t xml:space="preserve">Da jedoch das soziale Aktionsumfeld und dadurch die personelle Unterstützung im Alter zunehmend schrumpft, sind die meisten Personen vermehrt von einer </w:t>
      </w:r>
      <w:r w:rsidR="001264D1">
        <w:t>Vereinsamung</w:t>
      </w:r>
      <w:r w:rsidR="00A56C3B">
        <w:t xml:space="preserve"> betroffen.</w:t>
      </w:r>
      <w:r w:rsidR="00F15BB5">
        <w:t xml:space="preserve"> </w:t>
      </w:r>
      <w:r w:rsidR="00F15BB5">
        <w:fldChar w:fldCharType="begin"/>
      </w:r>
      <w:r w:rsidR="00F15BB5">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fldChar w:fldCharType="separate"/>
      </w:r>
      <w:bookmarkStart w:id="117" w:name="_CTVP0014804201c83e14665963d9a8787c03007"/>
      <w:r w:rsidR="00F15BB5">
        <w:t>(vgl. Doh 2012, S. 26)</w:t>
      </w:r>
      <w:bookmarkEnd w:id="117"/>
      <w:r w:rsidR="00F15BB5">
        <w:fldChar w:fldCharType="end"/>
      </w:r>
      <w:r w:rsidR="00A56C3B">
        <w:t xml:space="preserve"> Diese Tatsache erweist sich als erschwerend für den weiteren Verble</w:t>
      </w:r>
      <w:r w:rsidR="008D5E62">
        <w:t>ib in den eigenen vier Wänden</w:t>
      </w:r>
      <w:r w:rsidR="003B63CE">
        <w:t>.</w:t>
      </w:r>
      <w:r w:rsidR="008D5E62">
        <w:t xml:space="preserve"> </w:t>
      </w:r>
      <w:r w:rsidR="003B63CE">
        <w:t xml:space="preserve">Durch </w:t>
      </w:r>
      <w:r w:rsidR="00623758">
        <w:t>Konzepte wie „</w:t>
      </w:r>
      <w:proofErr w:type="spellStart"/>
      <w:r w:rsidR="00623758">
        <w:t>Ambient</w:t>
      </w:r>
      <w:proofErr w:type="spellEnd"/>
      <w:r w:rsidR="00623758">
        <w:t xml:space="preserve"> </w:t>
      </w:r>
      <w:proofErr w:type="spellStart"/>
      <w:r w:rsidR="00623758">
        <w:t>Ass</w:t>
      </w:r>
      <w:r w:rsidR="003B63CE">
        <w:t>istet</w:t>
      </w:r>
      <w:proofErr w:type="spellEnd"/>
      <w:r w:rsidR="003B63CE">
        <w:t xml:space="preserve"> Living</w:t>
      </w:r>
      <w:r w:rsidR="008D5E62">
        <w:t xml:space="preserve"> (AAL)“</w:t>
      </w:r>
      <w:r w:rsidR="003B63CE">
        <w:t xml:space="preserve"> soll den Personen</w:t>
      </w:r>
      <w:r w:rsidR="00065A4A">
        <w:t xml:space="preserve"> ein </w:t>
      </w:r>
      <w:r w:rsidR="002460F3">
        <w:t>assistiertes</w:t>
      </w:r>
      <w:r w:rsidR="00065A4A">
        <w:t xml:space="preserve"> Leben</w:t>
      </w:r>
      <w:r w:rsidR="007134D2">
        <w:t xml:space="preserve"> in den eigenen vier Wänden</w:t>
      </w:r>
      <w:r w:rsidR="008733C1">
        <w:t>, speziell für ältere Personen mit gesundheitlichen Einschränkungen,</w:t>
      </w:r>
      <w:r w:rsidR="007134D2">
        <w:t xml:space="preserve"> </w:t>
      </w:r>
      <w:r w:rsidR="003B63CE">
        <w:t>ermöglicht</w:t>
      </w:r>
      <w:r w:rsidR="00065A4A">
        <w:t xml:space="preserve"> werden</w:t>
      </w:r>
      <w:r w:rsidR="001E0E3F">
        <w:t>. Dies erfolgt</w:t>
      </w:r>
      <w:r w:rsidR="00065A4A">
        <w:t xml:space="preserve"> in Bezugnahme durch „technische Assistenzsysteme, die entsprechend den individuellen Bedürfnissen und Notwendigkeiten im häuslichen Umfeld flexible und modular aufgebaute technische Lösungen bereitstellen“</w:t>
      </w:r>
      <w:r w:rsidR="00F15BB5">
        <w:t xml:space="preserve"> </w:t>
      </w:r>
      <w:r w:rsidR="00F15BB5">
        <w:fldChar w:fldCharType="begin"/>
      </w:r>
      <w:r w:rsidR="00F15BB5">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fldChar w:fldCharType="separate"/>
      </w:r>
      <w:bookmarkStart w:id="118" w:name="_CTVP001521f7af3599c4fb68b7138459ad7ef90"/>
      <w:r w:rsidR="00F15BB5">
        <w:t>(Doh 2012, S. 26)</w:t>
      </w:r>
      <w:bookmarkEnd w:id="118"/>
      <w:r w:rsidR="00F15BB5">
        <w:fldChar w:fldCharType="end"/>
      </w:r>
      <w:r w:rsidR="00EE1EF4">
        <w:t xml:space="preserve"> </w:t>
      </w:r>
    </w:p>
    <w:p w14:paraId="465C9284" w14:textId="295963A7" w:rsidR="00D4002E" w:rsidRDefault="00D4002E" w:rsidP="00814352">
      <w:pPr>
        <w:spacing w:line="360" w:lineRule="auto"/>
        <w:jc w:val="both"/>
      </w:pPr>
    </w:p>
    <w:p w14:paraId="0ABF7C92" w14:textId="020E6FC0" w:rsidR="00D20A95" w:rsidRPr="00D20A95" w:rsidRDefault="001D1D42" w:rsidP="00D20A95">
      <w:pPr>
        <w:pStyle w:val="berschrift2"/>
        <w:numPr>
          <w:ilvl w:val="2"/>
          <w:numId w:val="2"/>
        </w:numPr>
        <w:spacing w:line="320" w:lineRule="exact"/>
        <w:rPr>
          <w:rFonts w:ascii="Times New Roman" w:hAnsi="Times New Roman" w:cs="Times New Roman"/>
        </w:rPr>
      </w:pPr>
      <w:bookmarkStart w:id="119" w:name="_Toc469069421"/>
      <w:r>
        <w:rPr>
          <w:rFonts w:ascii="Times New Roman" w:hAnsi="Times New Roman" w:cs="Times New Roman"/>
        </w:rPr>
        <w:t>Geschichte</w:t>
      </w:r>
      <w:bookmarkEnd w:id="119"/>
    </w:p>
    <w:p w14:paraId="2448FA0E" w14:textId="323A4411" w:rsidR="00D20A95" w:rsidRDefault="003B63CE" w:rsidP="00D4002E">
      <w:pPr>
        <w:spacing w:before="100" w:beforeAutospacing="1" w:after="100" w:afterAutospacing="1" w:line="360" w:lineRule="auto"/>
        <w:jc w:val="both"/>
      </w:pPr>
      <w:r>
        <w:t xml:space="preserve">Für die Ermöglichung der älteren Personen weiterhin selbstbestimmt in den eigenen vier Wänden zu wohnen, wurden im Laufe der Zeit </w:t>
      </w:r>
      <w:r w:rsidR="00A90478">
        <w:t>AAL-</w:t>
      </w:r>
      <w:r>
        <w:t xml:space="preserve">Technologiesysteme und </w:t>
      </w:r>
      <w:r w:rsidR="00A90478">
        <w:t>-</w:t>
      </w:r>
      <w:r>
        <w:t xml:space="preserve">Konzepte entwickelt, die den Personen bei der Bewältigung ihrer alltäglichen Aufgaben helfen sollen. </w:t>
      </w:r>
      <w:r w:rsidR="00D277A0">
        <w:t>(siehe Abb</w:t>
      </w:r>
      <w:r w:rsidR="00D4002E">
        <w:t xml:space="preserve">. 2) </w:t>
      </w:r>
      <w:r w:rsidR="00036A98">
        <w:t xml:space="preserve">Die erste Generation von </w:t>
      </w:r>
      <w:r w:rsidR="00A90478">
        <w:t>AAL-T</w:t>
      </w:r>
      <w:r w:rsidR="00D4002E">
        <w:t xml:space="preserve">echnologien </w:t>
      </w:r>
      <w:r w:rsidR="00036A98">
        <w:t xml:space="preserve">bestand </w:t>
      </w:r>
      <w:r w:rsidR="00136666">
        <w:t xml:space="preserve">aus </w:t>
      </w:r>
      <w:r w:rsidR="00D4002E">
        <w:t>einfachen Geräten</w:t>
      </w:r>
      <w:r w:rsidR="00036A98">
        <w:t>, die das aktive Mitwirken von den betroffenen Perso</w:t>
      </w:r>
      <w:r w:rsidR="004B4BBB">
        <w:t>n</w:t>
      </w:r>
      <w:r w:rsidR="00036A98">
        <w:t xml:space="preserve">en erforderten. </w:t>
      </w:r>
      <w:r w:rsidR="00845104">
        <w:t xml:space="preserve">So wurden </w:t>
      </w:r>
      <w:r w:rsidR="00036A98">
        <w:t xml:space="preserve">zum Beispiel </w:t>
      </w:r>
      <w:r w:rsidR="00845104">
        <w:t>Notruf-Buttons in der Form einer Smart-Watch entwickelt, die aktiviert werden konnten, wenn ein Notfall bestand.</w:t>
      </w:r>
      <w:r w:rsidR="00BE313C">
        <w:t xml:space="preserve"> </w:t>
      </w:r>
      <w:r w:rsidR="00BE313C">
        <w:fldChar w:fldCharType="begin"/>
      </w:r>
      <w:r w:rsidR="00BE313C">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fldChar w:fldCharType="separate"/>
      </w:r>
      <w:bookmarkStart w:id="120" w:name="_CTVP0017c9a2da65a724fa0999d066cf3a2ffac"/>
      <w:r w:rsidR="00BE313C">
        <w:t>(vgl. Blackman et al. 2016, S. 57)</w:t>
      </w:r>
      <w:bookmarkEnd w:id="120"/>
      <w:r w:rsidR="00BE313C">
        <w:fldChar w:fldCharType="end"/>
      </w:r>
      <w:r w:rsidR="00845104">
        <w:t xml:space="preserve"> Dar</w:t>
      </w:r>
      <w:r w:rsidR="00A90478">
        <w:t>aufhin wurde ein 24h Callcenter-</w:t>
      </w:r>
      <w:r w:rsidR="00845104">
        <w:t xml:space="preserve">Service verständigt, der abwägen </w:t>
      </w:r>
      <w:r w:rsidR="00845104">
        <w:lastRenderedPageBreak/>
        <w:t xml:space="preserve">sollte, ob es sich um einen Notfall handelt und welche Interventionen eingeleitet werden sollen. </w:t>
      </w:r>
      <w:r w:rsidR="00BE313C">
        <w:t>(ebd.)</w:t>
      </w:r>
      <w:r w:rsidR="00D4002E">
        <w:t xml:space="preserve"> </w:t>
      </w:r>
    </w:p>
    <w:p w14:paraId="76C64D78" w14:textId="5EBBC748" w:rsidR="00BE313C" w:rsidRDefault="00845104" w:rsidP="00845104">
      <w:pPr>
        <w:spacing w:line="360" w:lineRule="auto"/>
        <w:jc w:val="both"/>
      </w:pPr>
      <w:r>
        <w:t xml:space="preserve">Die Technologien der zweiten Generationen von AAL sind im </w:t>
      </w:r>
      <w:r w:rsidR="002836C3">
        <w:t>Gegensatz</w:t>
      </w:r>
      <w:r>
        <w:t xml:space="preserve"> zu der ersten Generation nicht auf die aktive Interaktion der beteiligten Personen angewiesen. </w:t>
      </w:r>
      <w:r w:rsidR="00D749F2">
        <w:t>So zählen zum Beispiel zu diesen Technologien passive und automatisierte</w:t>
      </w:r>
      <w:r>
        <w:t xml:space="preserve"> Alarmsensoren, die autonom </w:t>
      </w:r>
      <w:r w:rsidR="00AE012A">
        <w:t xml:space="preserve">potentielle </w:t>
      </w:r>
      <w:r w:rsidR="004B4BBB">
        <w:t>Gefahren, wie zum Beispiel das A</w:t>
      </w:r>
      <w:r w:rsidR="00AE012A">
        <w:t xml:space="preserve">ustreten von </w:t>
      </w:r>
      <w:r w:rsidR="00105B23">
        <w:t>Gas in der Wohnung, erkennen</w:t>
      </w:r>
      <w:r w:rsidR="00AE012A">
        <w:t xml:space="preserve"> und intervenieren</w:t>
      </w:r>
      <w:r w:rsidR="00105B23">
        <w:t xml:space="preserve"> können</w:t>
      </w:r>
      <w:r w:rsidR="00AE012A">
        <w:t>.</w:t>
      </w:r>
      <w:r w:rsidR="00BE313C">
        <w:t xml:space="preserve"> </w:t>
      </w:r>
      <w:r w:rsidR="00BE313C">
        <w:fldChar w:fldCharType="begin"/>
      </w:r>
      <w:r w:rsidR="00BE313C">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fldChar w:fldCharType="separate"/>
      </w:r>
      <w:bookmarkStart w:id="121" w:name="_CTVP0011356cbc358d3458ba0907e9f53c15444"/>
      <w:r w:rsidR="00BE313C">
        <w:t>(vgl. Blackman et al. 2016, S. 58)</w:t>
      </w:r>
      <w:bookmarkEnd w:id="121"/>
      <w:r w:rsidR="00BE313C">
        <w:fldChar w:fldCharType="end"/>
      </w:r>
      <w:r w:rsidR="00AE012A">
        <w:t xml:space="preserve"> </w:t>
      </w:r>
    </w:p>
    <w:p w14:paraId="5C0A5382" w14:textId="77777777" w:rsidR="00BE313C" w:rsidRDefault="00BE313C" w:rsidP="00845104">
      <w:pPr>
        <w:spacing w:line="360" w:lineRule="auto"/>
        <w:jc w:val="both"/>
      </w:pPr>
    </w:p>
    <w:p w14:paraId="224955FA" w14:textId="21896003" w:rsidR="00845104" w:rsidRDefault="00AE012A" w:rsidP="00BE7676">
      <w:pPr>
        <w:spacing w:line="360" w:lineRule="auto"/>
        <w:jc w:val="both"/>
      </w:pPr>
      <w:r>
        <w:t xml:space="preserve">Die aktuelle dritte Generation geht einen Schritt weiter und </w:t>
      </w:r>
      <w:r w:rsidR="00DB40A5">
        <w:t>kann nicht nur potentielle Gef</w:t>
      </w:r>
      <w:r>
        <w:t>ahr</w:t>
      </w:r>
      <w:r w:rsidR="00723ABF">
        <w:t xml:space="preserve">en erkennen und richtig </w:t>
      </w:r>
      <w:r w:rsidR="00A90478">
        <w:t>agieren</w:t>
      </w:r>
      <w:r>
        <w:t>, sondern auch mögliche Gefahren durch Sensoren und Aktoren vorbeugen</w:t>
      </w:r>
      <w:r w:rsidR="00D20A95">
        <w:t xml:space="preserve"> </w:t>
      </w:r>
      <w:r w:rsidR="00D20A95">
        <w:fldChar w:fldCharType="begin"/>
      </w:r>
      <w:r w:rsidR="00D20A95">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fldChar w:fldCharType="separate"/>
      </w:r>
      <w:bookmarkStart w:id="122" w:name="_CTVP0013e793b0bcfdb4e3ab6b03f2e1a6056f3"/>
      <w:r w:rsidR="00D20A95">
        <w:t>(vgl. Blackman et al. 2016, S. 58)</w:t>
      </w:r>
      <w:bookmarkEnd w:id="122"/>
      <w:r w:rsidR="00D20A95">
        <w:fldChar w:fldCharType="end"/>
      </w:r>
      <w:r>
        <w:t>.</w:t>
      </w:r>
      <w:r w:rsidR="00D20A95">
        <w:t xml:space="preserve"> So kann zum Beispiel ebenfalls eine automatische Übertragung der Vitalwerte von älteren Personen erfolgen, sodass Abweichungen der Werte von der Norm schnell erkannt werden und geeignete </w:t>
      </w:r>
      <w:r w:rsidR="002836C3">
        <w:t>Maßnahmen</w:t>
      </w:r>
      <w:r w:rsidR="00D20A95">
        <w:t>, wie zum Beispiel Erinnerung</w:t>
      </w:r>
      <w:r w:rsidR="002460F3">
        <w:t>en</w:t>
      </w:r>
      <w:r w:rsidR="00D20A95">
        <w:t xml:space="preserve"> an die Medikamenteneinnahme, erfolgen können. </w:t>
      </w:r>
      <w:r w:rsidR="00D20A95">
        <w:fldChar w:fldCharType="begin"/>
      </w:r>
      <w:r w:rsidR="00D20A95">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fldChar w:fldCharType="separate"/>
      </w:r>
      <w:bookmarkStart w:id="123" w:name="_CTVP0019a01509980fa4f9ca03bbc58fc253452"/>
      <w:r w:rsidR="00D20A95">
        <w:t>(vgl. Thyrolf 2013, S. 15)</w:t>
      </w:r>
      <w:bookmarkEnd w:id="123"/>
      <w:r w:rsidR="00D20A95">
        <w:fldChar w:fldCharType="end"/>
      </w:r>
    </w:p>
    <w:p w14:paraId="5BDC82F0" w14:textId="5435447A" w:rsidR="00845104" w:rsidRDefault="00845104" w:rsidP="00845104"/>
    <w:p w14:paraId="767590C8" w14:textId="77777777" w:rsidR="00565467" w:rsidRDefault="00845104" w:rsidP="00565467">
      <w:pPr>
        <w:keepNext/>
        <w:jc w:val="center"/>
      </w:pPr>
      <w:r w:rsidRPr="00845104">
        <w:rPr>
          <w:noProof/>
        </w:rPr>
        <w:drawing>
          <wp:inline distT="0" distB="0" distL="0" distR="0" wp14:anchorId="74D29F79" wp14:editId="4F3CCEFB">
            <wp:extent cx="5125165" cy="1991003"/>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25165" cy="1991003"/>
                    </a:xfrm>
                    <a:prstGeom prst="rect">
                      <a:avLst/>
                    </a:prstGeom>
                  </pic:spPr>
                </pic:pic>
              </a:graphicData>
            </a:graphic>
          </wp:inline>
        </w:drawing>
      </w:r>
    </w:p>
    <w:p w14:paraId="25A8DB3A" w14:textId="6A884D73" w:rsidR="0087650C" w:rsidRDefault="00565467" w:rsidP="002F29BE">
      <w:pPr>
        <w:pStyle w:val="Beschriftung"/>
        <w:jc w:val="center"/>
      </w:pPr>
      <w:bookmarkStart w:id="124" w:name="_Toc466197822"/>
      <w:r>
        <w:t xml:space="preserve">Abbildung </w:t>
      </w:r>
      <w:r w:rsidR="00E05C68">
        <w:fldChar w:fldCharType="begin"/>
      </w:r>
      <w:r w:rsidR="00E05C68">
        <w:instrText xml:space="preserve"> SEQ Abbildung \* ARABIC </w:instrText>
      </w:r>
      <w:r w:rsidR="00E05C68">
        <w:fldChar w:fldCharType="separate"/>
      </w:r>
      <w:r w:rsidR="00420FBB">
        <w:rPr>
          <w:noProof/>
        </w:rPr>
        <w:t>3</w:t>
      </w:r>
      <w:r w:rsidR="00E05C68">
        <w:rPr>
          <w:noProof/>
        </w:rPr>
        <w:fldChar w:fldCharType="end"/>
      </w:r>
      <w:r>
        <w:t xml:space="preserve">: Generationen von </w:t>
      </w:r>
      <w:proofErr w:type="spellStart"/>
      <w:r>
        <w:t>Ambient</w:t>
      </w:r>
      <w:proofErr w:type="spellEnd"/>
      <w:r>
        <w:t xml:space="preserve"> </w:t>
      </w:r>
      <w:proofErr w:type="spellStart"/>
      <w:r>
        <w:t>Assited</w:t>
      </w:r>
      <w:proofErr w:type="spellEnd"/>
      <w:r>
        <w:t xml:space="preserve"> Living</w:t>
      </w:r>
      <w:bookmarkEnd w:id="124"/>
    </w:p>
    <w:p w14:paraId="35EC9136" w14:textId="0B33CBED" w:rsidR="001D1D42" w:rsidRPr="001D1D42" w:rsidRDefault="006F25D3" w:rsidP="001D1D42">
      <w:pPr>
        <w:pStyle w:val="berschrift2"/>
        <w:numPr>
          <w:ilvl w:val="2"/>
          <w:numId w:val="2"/>
        </w:numPr>
        <w:spacing w:line="320" w:lineRule="exact"/>
        <w:rPr>
          <w:rFonts w:ascii="Times New Roman" w:hAnsi="Times New Roman" w:cs="Times New Roman"/>
        </w:rPr>
      </w:pPr>
      <w:bookmarkStart w:id="125" w:name="_Toc469069422"/>
      <w:r>
        <w:rPr>
          <w:rFonts w:ascii="Times New Roman" w:hAnsi="Times New Roman" w:cs="Times New Roman"/>
        </w:rPr>
        <w:t xml:space="preserve">State </w:t>
      </w:r>
      <w:proofErr w:type="spellStart"/>
      <w:r>
        <w:rPr>
          <w:rFonts w:ascii="Times New Roman" w:hAnsi="Times New Roman" w:cs="Times New Roman"/>
        </w:rPr>
        <w:t>of</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Art</w:t>
      </w:r>
      <w:bookmarkEnd w:id="125"/>
    </w:p>
    <w:p w14:paraId="2D37F4C8" w14:textId="5C4DAB50" w:rsidR="00004E6B" w:rsidRDefault="0067682E" w:rsidP="00004E6B">
      <w:pPr>
        <w:spacing w:before="100" w:beforeAutospacing="1" w:after="100" w:afterAutospacing="1" w:line="360" w:lineRule="auto"/>
        <w:jc w:val="both"/>
      </w:pPr>
      <w:r>
        <w:t xml:space="preserve">Mittlerweile sind in </w:t>
      </w:r>
      <w:r w:rsidRPr="0067682E">
        <w:rPr>
          <w:szCs w:val="24"/>
        </w:rPr>
        <w:t>Europa 22 Staaten</w:t>
      </w:r>
      <w:r>
        <w:rPr>
          <w:szCs w:val="24"/>
        </w:rPr>
        <w:t xml:space="preserve">, </w:t>
      </w:r>
      <w:r w:rsidRPr="0067682E">
        <w:rPr>
          <w:szCs w:val="24"/>
        </w:rPr>
        <w:t>zu denen auch Deutschland zählt</w:t>
      </w:r>
      <w:r>
        <w:rPr>
          <w:szCs w:val="24"/>
        </w:rPr>
        <w:t>,</w:t>
      </w:r>
      <w:r w:rsidRPr="0067682E">
        <w:rPr>
          <w:szCs w:val="24"/>
        </w:rPr>
        <w:t xml:space="preserve"> an </w:t>
      </w:r>
      <w:r>
        <w:rPr>
          <w:szCs w:val="24"/>
        </w:rPr>
        <w:t xml:space="preserve">Projekten zur Erforschung </w:t>
      </w:r>
      <w:r w:rsidRPr="0067682E">
        <w:rPr>
          <w:szCs w:val="24"/>
        </w:rPr>
        <w:t xml:space="preserve">von </w:t>
      </w:r>
      <w:r w:rsidR="00004E6B">
        <w:rPr>
          <w:szCs w:val="24"/>
        </w:rPr>
        <w:t xml:space="preserve">neuen Konzepten und Technologien im Rahmen von </w:t>
      </w:r>
      <w:proofErr w:type="spellStart"/>
      <w:r w:rsidR="00004E6B">
        <w:rPr>
          <w:szCs w:val="24"/>
        </w:rPr>
        <w:t>Ambient</w:t>
      </w:r>
      <w:proofErr w:type="spellEnd"/>
      <w:r w:rsidR="00004E6B">
        <w:rPr>
          <w:szCs w:val="24"/>
        </w:rPr>
        <w:t xml:space="preserve"> </w:t>
      </w:r>
      <w:proofErr w:type="spellStart"/>
      <w:r w:rsidR="00004E6B">
        <w:rPr>
          <w:szCs w:val="24"/>
        </w:rPr>
        <w:t>Assited</w:t>
      </w:r>
      <w:proofErr w:type="spellEnd"/>
      <w:r w:rsidR="00004E6B">
        <w:rPr>
          <w:szCs w:val="24"/>
        </w:rPr>
        <w:t xml:space="preserve"> Living beteiligt</w:t>
      </w:r>
      <w:r w:rsidRPr="0067682E">
        <w:rPr>
          <w:szCs w:val="24"/>
        </w:rPr>
        <w:t xml:space="preserve">. </w:t>
      </w:r>
      <w:r w:rsidR="00004E6B">
        <w:rPr>
          <w:szCs w:val="24"/>
        </w:rPr>
        <w:t>Diese Forschungen haben dazu beigetragen, dass i</w:t>
      </w:r>
      <w:r w:rsidR="00004E6B">
        <w:t xml:space="preserve">m Laufe der Zeit der Forschungsbereich </w:t>
      </w:r>
      <w:proofErr w:type="spellStart"/>
      <w:r w:rsidR="00004E6B">
        <w:t>Ambient</w:t>
      </w:r>
      <w:proofErr w:type="spellEnd"/>
      <w:r w:rsidR="00004E6B">
        <w:t xml:space="preserve"> </w:t>
      </w:r>
      <w:proofErr w:type="spellStart"/>
      <w:r w:rsidR="00004E6B">
        <w:t>Assisted</w:t>
      </w:r>
      <w:proofErr w:type="spellEnd"/>
      <w:r w:rsidR="00004E6B">
        <w:t xml:space="preserve"> Living vermehrt technologische und methodische Errungenschaften dazugewinnen konnte. Zu diesen neuen Errungenschaften gehört zum Beispiel die Anwendung </w:t>
      </w:r>
      <w:r w:rsidR="00004E6B" w:rsidRPr="00A951FD">
        <w:rPr>
          <w:i/>
        </w:rPr>
        <w:t>Aladdin</w:t>
      </w:r>
      <w:r w:rsidR="00004E6B">
        <w:t xml:space="preserve">, welches Demenzkranken helfen soll Aufgaben besser zu managen und soziale Kontakte aufrechtzuhalten. Ähnliche Ansätze verfolgen auch die Anwendungen </w:t>
      </w:r>
      <w:r w:rsidR="00004E6B" w:rsidRPr="00A951FD">
        <w:rPr>
          <w:i/>
        </w:rPr>
        <w:t>Rosetta</w:t>
      </w:r>
      <w:r w:rsidR="00004E6B">
        <w:t xml:space="preserve"> und </w:t>
      </w:r>
      <w:r w:rsidR="00004E6B" w:rsidRPr="00A951FD">
        <w:rPr>
          <w:i/>
        </w:rPr>
        <w:t>Memo-Net</w:t>
      </w:r>
      <w:r w:rsidR="00004E6B" w:rsidRPr="00A951FD">
        <w:t xml:space="preserve">. </w:t>
      </w:r>
      <w:r w:rsidR="00004E6B">
        <w:fldChar w:fldCharType="begin"/>
      </w:r>
      <w:r w:rsidR="00004E6B">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fldChar w:fldCharType="separate"/>
      </w:r>
      <w:bookmarkStart w:id="126" w:name="_CTVP0018dd089480696472887f91c0d9718b726"/>
      <w:r w:rsidR="00004E6B">
        <w:t>(vgl. Blackman et al. 2016)</w:t>
      </w:r>
      <w:bookmarkEnd w:id="126"/>
      <w:r w:rsidR="00004E6B">
        <w:fldChar w:fldCharType="end"/>
      </w:r>
      <w:r w:rsidR="00004E6B">
        <w:t xml:space="preserve"> Neben Anwendungen wurden auch neue Technologien </w:t>
      </w:r>
      <w:r w:rsidR="00004E6B">
        <w:lastRenderedPageBreak/>
        <w:t xml:space="preserve">zur Präsenzerkennung (z. B. „Bad </w:t>
      </w:r>
      <w:proofErr w:type="spellStart"/>
      <w:r w:rsidR="00004E6B">
        <w:t>Occupancy</w:t>
      </w:r>
      <w:proofErr w:type="spellEnd"/>
      <w:r w:rsidR="00004E6B">
        <w:t xml:space="preserve"> Sensor“), zur Erkennung von potenziellen Gefahren (z. B. „</w:t>
      </w:r>
      <w:proofErr w:type="spellStart"/>
      <w:r w:rsidR="00004E6B">
        <w:t>Flood</w:t>
      </w:r>
      <w:proofErr w:type="spellEnd"/>
      <w:r w:rsidR="00004E6B">
        <w:t xml:space="preserve"> </w:t>
      </w:r>
      <w:proofErr w:type="spellStart"/>
      <w:r w:rsidR="00004E6B">
        <w:t>Detector</w:t>
      </w:r>
      <w:proofErr w:type="spellEnd"/>
      <w:r w:rsidR="00004E6B">
        <w:t>“) sowie neue Technologien für die Positionsbestimmung (z. B. „</w:t>
      </w:r>
      <w:proofErr w:type="spellStart"/>
      <w:r w:rsidR="00004E6B">
        <w:t>Geo</w:t>
      </w:r>
      <w:proofErr w:type="spellEnd"/>
      <w:r w:rsidR="00004E6B">
        <w:t xml:space="preserve"> </w:t>
      </w:r>
      <w:proofErr w:type="spellStart"/>
      <w:r w:rsidR="00004E6B">
        <w:t>Seeker</w:t>
      </w:r>
      <w:proofErr w:type="spellEnd"/>
      <w:r w:rsidR="00004E6B">
        <w:t xml:space="preserve">“) entwickelt. </w:t>
      </w:r>
      <w:r w:rsidR="00004E6B">
        <w:fldChar w:fldCharType="begin"/>
      </w:r>
      <w:r w:rsidR="00004E6B">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fldChar w:fldCharType="separate"/>
      </w:r>
      <w:bookmarkStart w:id="127" w:name="_CTVP001111dfc242b024f9eace8408a76d18a8d"/>
      <w:r w:rsidR="00004E6B">
        <w:t>(ebd.)</w:t>
      </w:r>
      <w:bookmarkEnd w:id="127"/>
      <w:r w:rsidR="00004E6B">
        <w:fldChar w:fldCharType="end"/>
      </w:r>
      <w:r w:rsidR="00004E6B">
        <w:t xml:space="preserve"> Eine genaue Übersicht über die Technologien kann aus der Abbildung 15 im Anhang entnommen werden. Diese Übersicht der Technologien und Anwendungen wurde anhand einer Literaturstudie von </w:t>
      </w:r>
      <w:proofErr w:type="spellStart"/>
      <w:r w:rsidR="00004E6B">
        <w:t>Blackmann</w:t>
      </w:r>
      <w:proofErr w:type="spellEnd"/>
      <w:r w:rsidR="00004E6B">
        <w:t xml:space="preserve"> und Kollegen (2012) zusammengetragen.</w:t>
      </w:r>
    </w:p>
    <w:p w14:paraId="21E80D1A" w14:textId="61CC30A1" w:rsidR="0067682E" w:rsidRDefault="0067682E" w:rsidP="00F303AC">
      <w:pPr>
        <w:spacing w:before="100" w:beforeAutospacing="1" w:after="100" w:afterAutospacing="1" w:line="360" w:lineRule="auto"/>
        <w:jc w:val="both"/>
        <w:rPr>
          <w:szCs w:val="24"/>
        </w:rPr>
      </w:pPr>
      <w:r w:rsidRPr="0067682E">
        <w:rPr>
          <w:szCs w:val="24"/>
        </w:rPr>
        <w:t xml:space="preserve">Die Finanzierungen </w:t>
      </w:r>
      <w:r w:rsidR="001877A4">
        <w:rPr>
          <w:szCs w:val="24"/>
        </w:rPr>
        <w:t xml:space="preserve">von </w:t>
      </w:r>
      <w:r w:rsidR="001877A4" w:rsidRPr="00AB5925">
        <w:rPr>
          <w:szCs w:val="24"/>
        </w:rPr>
        <w:t>den</w:t>
      </w:r>
      <w:r w:rsidR="001877A4">
        <w:rPr>
          <w:szCs w:val="24"/>
        </w:rPr>
        <w:t xml:space="preserve"> meisten </w:t>
      </w:r>
      <w:r w:rsidR="00031E32">
        <w:rPr>
          <w:szCs w:val="24"/>
        </w:rPr>
        <w:t>Forschungen</w:t>
      </w:r>
      <w:r w:rsidR="001877A4">
        <w:rPr>
          <w:szCs w:val="24"/>
        </w:rPr>
        <w:t xml:space="preserve"> und Projekten</w:t>
      </w:r>
      <w:r w:rsidR="00031E32">
        <w:rPr>
          <w:szCs w:val="24"/>
        </w:rPr>
        <w:t xml:space="preserve"> </w:t>
      </w:r>
      <w:r w:rsidRPr="0067682E">
        <w:rPr>
          <w:szCs w:val="24"/>
        </w:rPr>
        <w:t xml:space="preserve">werden hauptsächlich von VDE/VDI Innovation und Technik GmbH sowie des Bundesministeriums für Bildung und Forschung (BMBF) übernommen sowie koordiniert. </w:t>
      </w:r>
      <w:r w:rsidRPr="0067682E">
        <w:rPr>
          <w:szCs w:val="24"/>
        </w:rPr>
        <w:fldChar w:fldCharType="begin"/>
      </w:r>
      <w:r w:rsidRPr="0067682E">
        <w:rPr>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67682E">
        <w:rPr>
          <w:szCs w:val="24"/>
        </w:rPr>
        <w:fldChar w:fldCharType="separate"/>
      </w:r>
      <w:bookmarkStart w:id="128" w:name="_CTVP0015ef7816de84e4dc2a7d6bff8e9ea3df3"/>
      <w:r w:rsidRPr="0067682E">
        <w:rPr>
          <w:szCs w:val="24"/>
        </w:rPr>
        <w:t>(vgl. Thyrolf 2013, S. 14)</w:t>
      </w:r>
      <w:bookmarkEnd w:id="128"/>
      <w:r w:rsidRPr="0067682E">
        <w:rPr>
          <w:szCs w:val="24"/>
        </w:rPr>
        <w:fldChar w:fldCharType="end"/>
      </w:r>
      <w:r w:rsidRPr="0067682E">
        <w:rPr>
          <w:szCs w:val="24"/>
        </w:rPr>
        <w:t xml:space="preserve">  </w:t>
      </w:r>
    </w:p>
    <w:p w14:paraId="18C14607" w14:textId="17D9BDA5" w:rsidR="0087650C" w:rsidRDefault="00D71BA0" w:rsidP="007E0FA8">
      <w:pPr>
        <w:spacing w:before="100" w:beforeAutospacing="1" w:after="100" w:afterAutospacing="1" w:line="360" w:lineRule="auto"/>
        <w:jc w:val="both"/>
      </w:pPr>
      <w:r>
        <w:rPr>
          <w:szCs w:val="24"/>
        </w:rPr>
        <w:t>Ebenfalls wird für AAL-Anwe</w:t>
      </w:r>
      <w:r w:rsidR="004B4BBB">
        <w:rPr>
          <w:szCs w:val="24"/>
        </w:rPr>
        <w:t>ndungen und Technologien ein ho</w:t>
      </w:r>
      <w:r>
        <w:rPr>
          <w:szCs w:val="24"/>
        </w:rPr>
        <w:t xml:space="preserve">hes Marktpotenzial die nächsten Jahre prognostiziert. So soll das Marktpotenzial allein für Deutschland auf mehrere Milliarden Euro jährlich belaufen. </w:t>
      </w:r>
      <w:r w:rsidR="009D029A">
        <w:rPr>
          <w:szCs w:val="24"/>
        </w:rPr>
        <w:fldChar w:fldCharType="begin"/>
      </w:r>
      <w:r w:rsidR="009D029A">
        <w:rPr>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Pr>
          <w:szCs w:val="24"/>
        </w:rPr>
        <w:fldChar w:fldCharType="separate"/>
      </w:r>
      <w:bookmarkStart w:id="129" w:name="_CTVP0014679428d6db443c99d12ef35d36beee3"/>
      <w:r w:rsidR="009D029A">
        <w:rPr>
          <w:szCs w:val="24"/>
        </w:rPr>
        <w:t>(vgl Borrmann 2012, S. 1)</w:t>
      </w:r>
      <w:bookmarkEnd w:id="129"/>
      <w:r w:rsidR="009D029A">
        <w:rPr>
          <w:szCs w:val="24"/>
        </w:rPr>
        <w:fldChar w:fldCharType="end"/>
      </w:r>
      <w:r>
        <w:rPr>
          <w:szCs w:val="24"/>
        </w:rPr>
        <w:t xml:space="preserve"> </w:t>
      </w:r>
      <w:r w:rsidR="009D029A">
        <w:t xml:space="preserve">Dies wurde auch schon von der GFK im Jahr 2004 prognostiziert. Denn </w:t>
      </w:r>
      <w:r w:rsidR="00633058">
        <w:t xml:space="preserve">es wurde ausgerechnet, dass </w:t>
      </w:r>
      <w:r w:rsidR="009D029A">
        <w:t>wenn die über 50-Jährigen</w:t>
      </w:r>
      <w:r w:rsidR="00633058">
        <w:t xml:space="preserve"> im Jahr 2014</w:t>
      </w:r>
      <w:r w:rsidR="009D029A">
        <w:t>, die ein N</w:t>
      </w:r>
      <w:r w:rsidR="00880A2E">
        <w:t>ettoeinkommen von rund 643 Milliarden Euro</w:t>
      </w:r>
      <w:r w:rsidR="009D029A">
        <w:t xml:space="preserve"> </w:t>
      </w:r>
      <w:r w:rsidR="004B4BBB">
        <w:t>besaßen</w:t>
      </w:r>
      <w:r w:rsidR="009D029A">
        <w:t xml:space="preserve">, nur </w:t>
      </w:r>
      <w:r w:rsidR="00A951FD">
        <w:t>ein Prozent für Altengerechte A</w:t>
      </w:r>
      <w:r w:rsidR="009D029A">
        <w:t>s</w:t>
      </w:r>
      <w:r w:rsidR="00A951FD">
        <w:t>s</w:t>
      </w:r>
      <w:r w:rsidR="009D029A">
        <w:t>i</w:t>
      </w:r>
      <w:r w:rsidR="00DD17DC">
        <w:t>s</w:t>
      </w:r>
      <w:r w:rsidR="009D029A">
        <w:t>tenzsystem</w:t>
      </w:r>
      <w:r w:rsidR="002460F3">
        <w:t>e</w:t>
      </w:r>
      <w:r w:rsidR="009D029A">
        <w:t xml:space="preserve"> </w:t>
      </w:r>
      <w:r w:rsidR="00E73FF4">
        <w:t>ausge</w:t>
      </w:r>
      <w:r w:rsidR="00723ABF">
        <w:t>ge</w:t>
      </w:r>
      <w:r w:rsidR="00E73FF4">
        <w:t>ben hätten</w:t>
      </w:r>
      <w:r w:rsidR="009D029A">
        <w:t xml:space="preserve">, </w:t>
      </w:r>
      <w:r w:rsidR="004630F7">
        <w:t xml:space="preserve">so </w:t>
      </w:r>
      <w:r>
        <w:t xml:space="preserve">würde </w:t>
      </w:r>
      <w:r w:rsidR="002460F3">
        <w:t>das ein Potenzial von 6,</w:t>
      </w:r>
      <w:r w:rsidR="009D029A">
        <w:t xml:space="preserve">43 </w:t>
      </w:r>
      <w:r w:rsidR="001877A4">
        <w:t>Milliarden Euro</w:t>
      </w:r>
      <w:r w:rsidR="009D029A">
        <w:t xml:space="preserve"> im Jahr</w:t>
      </w:r>
      <w:r>
        <w:t xml:space="preserve"> ergeben</w:t>
      </w:r>
      <w:r w:rsidR="009D029A">
        <w:t>.</w:t>
      </w:r>
      <w:r w:rsidR="00CB34C9">
        <w:t xml:space="preserve"> </w:t>
      </w:r>
      <w:r w:rsidR="00CB34C9">
        <w:fldChar w:fldCharType="begin"/>
      </w:r>
      <w:r w:rsidR="00CB34C9">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fldChar w:fldCharType="separate"/>
      </w:r>
      <w:bookmarkStart w:id="130" w:name="_CTVP001b7c95731523742f19457122fdff608a6"/>
      <w:r w:rsidR="00CB34C9">
        <w:t>(vgl. Strese 2010)</w:t>
      </w:r>
      <w:bookmarkEnd w:id="130"/>
      <w:r w:rsidR="00CB34C9">
        <w:fldChar w:fldCharType="end"/>
      </w:r>
      <w:r w:rsidR="00CB34C9">
        <w:t xml:space="preserve"> </w:t>
      </w:r>
      <w:r w:rsidR="009D029A">
        <w:t xml:space="preserve"> </w:t>
      </w:r>
      <w:r w:rsidR="00816C4B">
        <w:t>Die</w:t>
      </w:r>
      <w:r w:rsidR="009D029A">
        <w:t xml:space="preserve"> EU-Kommission </w:t>
      </w:r>
      <w:r w:rsidR="00816C4B">
        <w:t>prognostiziert</w:t>
      </w:r>
      <w:r w:rsidR="00CB34C9">
        <w:t xml:space="preserve"> weiterhin</w:t>
      </w:r>
      <w:r w:rsidR="00816C4B">
        <w:t>, dass die nächsten Jahre ein Umsatz von 38 Milliarden Euro</w:t>
      </w:r>
      <w:r w:rsidR="00BB2D35">
        <w:t xml:space="preserve"> durch </w:t>
      </w:r>
      <w:r w:rsidR="00A951FD">
        <w:t>AAL</w:t>
      </w:r>
      <w:r w:rsidR="00BB2D35">
        <w:t>-Anwendungen und Technologien erzielt werden kann</w:t>
      </w:r>
      <w:r w:rsidR="00816C4B">
        <w:t xml:space="preserve">.  </w:t>
      </w:r>
      <w:r w:rsidR="00AE6CAE">
        <w:t>(ebd.)</w:t>
      </w:r>
      <w:r w:rsidR="00A951FD">
        <w:t xml:space="preserve"> </w:t>
      </w:r>
    </w:p>
    <w:p w14:paraId="6C39CF95" w14:textId="3914A376" w:rsidR="00F121CC" w:rsidRDefault="00C00AD1" w:rsidP="00F121CC">
      <w:pPr>
        <w:pStyle w:val="berschrift2"/>
        <w:numPr>
          <w:ilvl w:val="2"/>
          <w:numId w:val="2"/>
        </w:numPr>
        <w:spacing w:line="320" w:lineRule="exact"/>
        <w:rPr>
          <w:rFonts w:ascii="Times New Roman" w:hAnsi="Times New Roman" w:cs="Times New Roman"/>
        </w:rPr>
      </w:pPr>
      <w:bookmarkStart w:id="131" w:name="_Toc469069423"/>
      <w:r>
        <w:rPr>
          <w:rFonts w:ascii="Times New Roman" w:hAnsi="Times New Roman" w:cs="Times New Roman"/>
        </w:rPr>
        <w:t>Anwendungsbereiche</w:t>
      </w:r>
      <w:bookmarkEnd w:id="131"/>
    </w:p>
    <w:p w14:paraId="67CFB13E" w14:textId="383529D7" w:rsidR="00C00AD1" w:rsidRDefault="00C00AD1" w:rsidP="00C00AD1"/>
    <w:p w14:paraId="3EFAA90F" w14:textId="1A93EA84" w:rsidR="00331869" w:rsidRPr="00331869" w:rsidRDefault="00331869" w:rsidP="00331869">
      <w:pPr>
        <w:spacing w:line="360" w:lineRule="auto"/>
        <w:jc w:val="both"/>
      </w:pPr>
      <w:r>
        <w:t>Mit dem Alter ändern sich die Bedür</w:t>
      </w:r>
      <w:r w:rsidR="00DA70A8">
        <w:t>f</w:t>
      </w:r>
      <w:r>
        <w:t xml:space="preserve">nisse und Ziele der betroffenen Personen, sodass sich sechs </w:t>
      </w:r>
      <w:r w:rsidR="002836C3">
        <w:t>B</w:t>
      </w:r>
      <w:r w:rsidR="002836C3" w:rsidRPr="002836C3">
        <w:t xml:space="preserve">edürfniskategorien </w:t>
      </w:r>
      <w:r>
        <w:t>aufgrund alter</w:t>
      </w:r>
      <w:r w:rsidR="0094324D">
        <w:t>s</w:t>
      </w:r>
      <w:r>
        <w:t>kor</w:t>
      </w:r>
      <w:r w:rsidR="002836C3">
        <w:t>rel</w:t>
      </w:r>
      <w:r>
        <w:t>ierten Krankheiten und Lebensumstände</w:t>
      </w:r>
      <w:r w:rsidR="001A44F3">
        <w:t>n</w:t>
      </w:r>
      <w:r>
        <w:t xml:space="preserve"> ableiten lassen können</w:t>
      </w:r>
      <w:r w:rsidR="007E3083">
        <w:t>, die durch die Verwendung von AAL-System</w:t>
      </w:r>
      <w:r w:rsidR="000F0B60">
        <w:t>e</w:t>
      </w:r>
      <w:r w:rsidR="007E3083">
        <w:t xml:space="preserve"> abgedeckt werden sollen</w:t>
      </w:r>
      <w:r w:rsidR="002836C3">
        <w:t>. Zu diesen Bedürfnis</w:t>
      </w:r>
      <w:r>
        <w:t xml:space="preserve">kategorien zählt laut </w:t>
      </w:r>
      <w:proofErr w:type="spellStart"/>
      <w:r>
        <w:t>Thyrolf</w:t>
      </w:r>
      <w:proofErr w:type="spellEnd"/>
      <w:r>
        <w:t xml:space="preserve"> </w:t>
      </w:r>
      <w:r>
        <w:fldChar w:fldCharType="begin"/>
      </w:r>
      <w: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132" w:name="_CTVP001b5f0185d15a94ff2bcaf33f8ef516ecc"/>
      <w:r>
        <w:t>(2013)</w:t>
      </w:r>
      <w:bookmarkEnd w:id="132"/>
      <w:r>
        <w:fldChar w:fldCharType="end"/>
      </w:r>
      <w:r>
        <w:t xml:space="preserve"> der lange Verbleib in den eigenen vier Wänden, der Erhalt und die Förderung der Selbstständigkeit, bessere </w:t>
      </w:r>
      <w:r w:rsidRPr="00331869">
        <w:t>Lebensqualität und Teilhabe, Erhöhung von Si</w:t>
      </w:r>
      <w:r w:rsidR="000F0B60">
        <w:t>cherheit und Wohnkomfort, b</w:t>
      </w:r>
      <w:r w:rsidRPr="00331869">
        <w:t xml:space="preserve">esserer Umgang mit chronischen Erkrankungen sowie Förderung </w:t>
      </w:r>
      <w:r>
        <w:t xml:space="preserve">von Mobilität und Kommunikation. Diese Kategorien teilen sich wiederum </w:t>
      </w:r>
      <w:r w:rsidR="00E10AAB" w:rsidRPr="00AB5925">
        <w:t>in vier fo</w:t>
      </w:r>
      <w:r w:rsidR="00AB5925" w:rsidRPr="00AB5925">
        <w:t>lgende</w:t>
      </w:r>
      <w:r>
        <w:t xml:space="preserve"> Anwendungsbereiche</w:t>
      </w:r>
      <w:r w:rsidR="00E10AAB" w:rsidRPr="00E10AAB">
        <w:rPr>
          <w:color w:val="FF0000"/>
        </w:rPr>
        <w:t>:</w:t>
      </w:r>
      <w:r>
        <w:t xml:space="preserve"> „Gesundheit und Pflege“, „Sicherheit und Privatsphäre“, „Haushalt und Versorgung“ sowie „Kommunikation und soziales Umfeld“ ein</w:t>
      </w:r>
      <w:r w:rsidR="002460F3">
        <w:t xml:space="preserve"> (siehe Abbildung 3</w:t>
      </w:r>
      <w:r w:rsidR="007E3083">
        <w:t>)</w:t>
      </w:r>
      <w:r>
        <w:t xml:space="preserve">. </w:t>
      </w:r>
    </w:p>
    <w:p w14:paraId="2709ADE1" w14:textId="480857FA" w:rsidR="00331869" w:rsidRDefault="00331869" w:rsidP="00C00AD1"/>
    <w:p w14:paraId="0323F6FA" w14:textId="44BACFB4" w:rsidR="007E3083" w:rsidRDefault="007E3083" w:rsidP="00C00AD1"/>
    <w:p w14:paraId="75692811" w14:textId="77777777" w:rsidR="007E3083" w:rsidRDefault="007E3083" w:rsidP="007E3083">
      <w:pPr>
        <w:keepNext/>
        <w:jc w:val="center"/>
      </w:pPr>
      <w:r w:rsidRPr="007E3083">
        <w:rPr>
          <w:noProof/>
        </w:rPr>
        <w:lastRenderedPageBreak/>
        <w:drawing>
          <wp:inline distT="0" distB="0" distL="0" distR="0" wp14:anchorId="3C1FD171" wp14:editId="2BB2B4EB">
            <wp:extent cx="3477110" cy="3086531"/>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77110" cy="3086531"/>
                    </a:xfrm>
                    <a:prstGeom prst="rect">
                      <a:avLst/>
                    </a:prstGeom>
                  </pic:spPr>
                </pic:pic>
              </a:graphicData>
            </a:graphic>
          </wp:inline>
        </w:drawing>
      </w:r>
    </w:p>
    <w:p w14:paraId="4DBF101F" w14:textId="53D2F0AF" w:rsidR="007E3083" w:rsidRDefault="007E3083" w:rsidP="007E3083">
      <w:pPr>
        <w:pStyle w:val="Beschriftung"/>
        <w:jc w:val="center"/>
      </w:pPr>
      <w:bookmarkStart w:id="133" w:name="_Toc466197823"/>
      <w:r>
        <w:t xml:space="preserve">Abbildung </w:t>
      </w:r>
      <w:r w:rsidR="00E05C68">
        <w:fldChar w:fldCharType="begin"/>
      </w:r>
      <w:r w:rsidR="00E05C68">
        <w:instrText xml:space="preserve"> SEQ Abbildung \* ARABIC </w:instrText>
      </w:r>
      <w:r w:rsidR="00E05C68">
        <w:fldChar w:fldCharType="separate"/>
      </w:r>
      <w:r w:rsidR="00420FBB">
        <w:rPr>
          <w:noProof/>
        </w:rPr>
        <w:t>4</w:t>
      </w:r>
      <w:r w:rsidR="00E05C68">
        <w:rPr>
          <w:noProof/>
        </w:rPr>
        <w:fldChar w:fldCharType="end"/>
      </w:r>
      <w:r>
        <w:t xml:space="preserve">: Anwendungsbereiche von AAL </w:t>
      </w:r>
      <w:r>
        <w:fldChar w:fldCharType="begin"/>
      </w:r>
      <w: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fldChar w:fldCharType="separate"/>
      </w:r>
      <w:bookmarkStart w:id="134" w:name="_CTVP0013adedf3a0aba4843990a1eee02abf1ee"/>
      <w:r>
        <w:t>(Quelle: Thyrolf 2013, S. 14)</w:t>
      </w:r>
      <w:bookmarkEnd w:id="133"/>
      <w:bookmarkEnd w:id="134"/>
      <w:r>
        <w:fldChar w:fldCharType="end"/>
      </w:r>
    </w:p>
    <w:p w14:paraId="560982CE" w14:textId="2A25D8B2" w:rsidR="00331869" w:rsidRDefault="00331869" w:rsidP="00C00AD1"/>
    <w:p w14:paraId="7E6C82F1" w14:textId="4EA71EC8" w:rsidR="00C00AD1" w:rsidRDefault="008A6387" w:rsidP="009D37CD">
      <w:pPr>
        <w:spacing w:line="360" w:lineRule="auto"/>
        <w:jc w:val="both"/>
      </w:pPr>
      <w:r>
        <w:t xml:space="preserve">So werden im Bereich „Gesundheit und Pflege“ spezielle Systeme und Methoden </w:t>
      </w:r>
      <w:r w:rsidR="00B84F3C">
        <w:t>verwendet</w:t>
      </w:r>
      <w:r>
        <w:t xml:space="preserve">, die zum Beispiel durch eine Fernüberwachung </w:t>
      </w:r>
      <w:r w:rsidRPr="00011000">
        <w:t xml:space="preserve">es den </w:t>
      </w:r>
      <w:r>
        <w:t xml:space="preserve">Angehörigen und Pflegeverantwortlichen ermöglichen die Vitaldaten der älteren Personen zu </w:t>
      </w:r>
      <w:r w:rsidR="003E6518">
        <w:t>überwachen</w:t>
      </w:r>
      <w:r>
        <w:t xml:space="preserve"> und Diagnosen des Zustandes zu erstellen sowie die R</w:t>
      </w:r>
      <w:r w:rsidR="00921A91">
        <w:t>ehabilitation der Personen mit</w:t>
      </w:r>
      <w:r>
        <w:t>verfolgen</w:t>
      </w:r>
      <w:r w:rsidR="00921A91">
        <w:t xml:space="preserve"> zu können</w:t>
      </w:r>
      <w:r>
        <w:t>.</w:t>
      </w:r>
      <w:r w:rsidR="00B35A93">
        <w:t xml:space="preserve"> </w:t>
      </w:r>
      <w:r w:rsidR="00B35A93">
        <w:fldChar w:fldCharType="begin"/>
      </w:r>
      <w:r w:rsidR="00B35A93">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fldChar w:fldCharType="separate"/>
      </w:r>
      <w:bookmarkStart w:id="135" w:name="_CTVP001888b17a17e3f492583062738ac175b6d"/>
      <w:r w:rsidR="00B35A93">
        <w:t>(vgl. Thyrolf 2013, S. 14)</w:t>
      </w:r>
      <w:bookmarkEnd w:id="135"/>
      <w:r w:rsidR="00B35A93">
        <w:fldChar w:fldCharType="end"/>
      </w:r>
      <w:r>
        <w:t xml:space="preserve"> Hierzu zählen auch die smarten Medikamentenverwaltungssysteme, wie smarte Medikamentendosen</w:t>
      </w:r>
      <w:r w:rsidR="00074800">
        <w:t xml:space="preserve">, Medikamentenboxen, </w:t>
      </w:r>
      <w:r w:rsidR="003C227F">
        <w:t>Medikamentenspender</w:t>
      </w:r>
      <w:r w:rsidR="00074800">
        <w:t xml:space="preserve"> und Aufsätze.</w:t>
      </w:r>
      <w:r>
        <w:t xml:space="preserve"> </w:t>
      </w:r>
      <w:r w:rsidR="00B35A93">
        <w:t>(ebd.)</w:t>
      </w:r>
    </w:p>
    <w:p w14:paraId="668ADA1B" w14:textId="32D606DE" w:rsidR="007E3083" w:rsidRDefault="007E3083" w:rsidP="00C00AD1"/>
    <w:p w14:paraId="6671DD40" w14:textId="11248206" w:rsidR="0057685A" w:rsidRDefault="0057685A" w:rsidP="0057685A">
      <w:pPr>
        <w:spacing w:line="360" w:lineRule="auto"/>
        <w:jc w:val="both"/>
      </w:pPr>
      <w:r>
        <w:t xml:space="preserve">Der Bereich „Sicherheit und Privatsphäre“ </w:t>
      </w:r>
      <w:r w:rsidR="00E132CD">
        <w:t xml:space="preserve">widmet sich </w:t>
      </w:r>
      <w:r>
        <w:t>der Zielsetzung</w:t>
      </w:r>
      <w:r w:rsidR="007E3231">
        <w:t>,</w:t>
      </w:r>
      <w:r>
        <w:t xml:space="preserve"> den Personen in den eigenen vier Wänden die bestmögliche Sicherheit zu bieten. Dies kann zum Beispiel in Form von Alarmfunktionen erfolgen, die die Pers</w:t>
      </w:r>
      <w:r w:rsidR="00CB02A8">
        <w:t xml:space="preserve">onen von potentiellen Gefahren, zum Beispiel </w:t>
      </w:r>
      <w:r w:rsidR="002460F3">
        <w:t xml:space="preserve">des noch angelassenen </w:t>
      </w:r>
      <w:r w:rsidR="00962577">
        <w:t>H</w:t>
      </w:r>
      <w:r w:rsidR="002836C3">
        <w:t>erdes beim V</w:t>
      </w:r>
      <w:r w:rsidR="00CB02A8">
        <w:t>erlassen des Hauses,</w:t>
      </w:r>
      <w:r w:rsidR="00962577">
        <w:t xml:space="preserve"> </w:t>
      </w:r>
      <w:r>
        <w:t>schützen sollen.</w:t>
      </w:r>
      <w:r w:rsidR="004056A0">
        <w:t xml:space="preserve"> </w:t>
      </w:r>
      <w:r w:rsidR="004056A0">
        <w:fldChar w:fldCharType="begin"/>
      </w:r>
      <w:r w:rsidR="004056A0">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fldChar w:fldCharType="separate"/>
      </w:r>
      <w:r w:rsidR="0092568D">
        <w:t>(v</w:t>
      </w:r>
      <w:r w:rsidR="004056A0">
        <w:t>gl. Nadhem Kachroudi, S. 14)</w:t>
      </w:r>
      <w:r w:rsidR="004056A0">
        <w:fldChar w:fldCharType="end"/>
      </w:r>
      <w:r>
        <w:t xml:space="preserve"> Zum Schutz der Privatsphäre sollte in den privaten Bereichen auf Kameras und Mikrofone verzichtet werden. </w:t>
      </w:r>
      <w:r w:rsidR="004056A0">
        <w:t>(vgl. ebd.)</w:t>
      </w:r>
    </w:p>
    <w:p w14:paraId="65756AEA" w14:textId="6586A093" w:rsidR="00885364" w:rsidRDefault="00885364" w:rsidP="0057685A">
      <w:pPr>
        <w:spacing w:line="360" w:lineRule="auto"/>
        <w:jc w:val="both"/>
      </w:pPr>
    </w:p>
    <w:p w14:paraId="1A32B4CE" w14:textId="5AD00654" w:rsidR="00885364" w:rsidRDefault="00885364" w:rsidP="00885364">
      <w:pPr>
        <w:spacing w:line="360" w:lineRule="auto"/>
        <w:jc w:val="both"/>
      </w:pPr>
      <w: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t xml:space="preserve"> Klimaanlagen verwendet werden. </w:t>
      </w:r>
      <w:r w:rsidR="00550CDE">
        <w:fldChar w:fldCharType="begin"/>
      </w:r>
      <w:r w:rsidR="00550CDE">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fldChar w:fldCharType="separate"/>
      </w:r>
      <w:bookmarkStart w:id="136" w:name="_CTVP001b491ffd0f3cd4d34b51487ce0a861fd8"/>
      <w:r w:rsidR="00550CDE">
        <w:t>(vgl. Nadhem Kachroudi, S. 14)</w:t>
      </w:r>
      <w:bookmarkEnd w:id="136"/>
      <w:r w:rsidR="00550CDE">
        <w:fldChar w:fldCharType="end"/>
      </w:r>
      <w:r w:rsidR="00550CDE">
        <w:t xml:space="preserve"> </w:t>
      </w:r>
      <w:r>
        <w:t xml:space="preserve">Hauptsächlich befassen sich Forschungen im Rahmen dieser Kategorie mit der </w:t>
      </w:r>
      <w:r w:rsidR="004E5EF6">
        <w:t>Konvergenz und Interoperabilität</w:t>
      </w:r>
      <w:r>
        <w:t xml:space="preserve"> von b</w:t>
      </w:r>
      <w:r w:rsidR="004B4BBB">
        <w:t>ereits vorhandenen Systeme</w:t>
      </w:r>
      <w:r>
        <w:t xml:space="preserve">, die zu einer </w:t>
      </w:r>
      <w:r w:rsidR="00550CDE">
        <w:t>„</w:t>
      </w:r>
      <w:r>
        <w:t>intelligenten, erweiterbaren und benutzerfreundlichen Struktur“</w:t>
      </w:r>
      <w:r w:rsidR="00550CDE">
        <w:t xml:space="preserve"> (ebd.)</w:t>
      </w:r>
      <w:r>
        <w:t xml:space="preserve"> </w:t>
      </w:r>
      <w:r>
        <w:lastRenderedPageBreak/>
        <w:t>zusammengesetzt werden, sodass eine bessere Anpassung an die Bedür</w:t>
      </w:r>
      <w:r w:rsidR="004B4BBB">
        <w:t>f</w:t>
      </w:r>
      <w:r>
        <w:t>nisse der Personen stattfinden kann.</w:t>
      </w:r>
    </w:p>
    <w:p w14:paraId="3C2637A5" w14:textId="22502CE7" w:rsidR="00885364" w:rsidRDefault="00885364" w:rsidP="00C00AD1"/>
    <w:p w14:paraId="643A6D09" w14:textId="3FCB7E9B" w:rsidR="007E3083" w:rsidRDefault="003F22BC" w:rsidP="003F22BC">
      <w:pPr>
        <w:spacing w:line="360" w:lineRule="auto"/>
        <w:jc w:val="both"/>
      </w:pPr>
      <w:r>
        <w:t>Die sozialen Interaktionen sollen mit der Hilfe des Bereiches „Kommunikation und soziales Umfeld“ erleichtert und verbessert werden. Durch den Einsatz von Videote</w:t>
      </w:r>
      <w:r w:rsidR="00723ABF">
        <w:t>le</w:t>
      </w:r>
      <w:r w:rsidR="00240741">
        <w:t>f</w:t>
      </w:r>
      <w:r>
        <w:t xml:space="preserve">onien und anderen Technologien soll die Stärkung </w:t>
      </w:r>
      <w:r w:rsidR="00240741">
        <w:t>der</w:t>
      </w:r>
      <w:r>
        <w:t xml:space="preserve"> Beziehungen von </w:t>
      </w:r>
      <w:r w:rsidR="00240741">
        <w:t xml:space="preserve">alleinlebenden </w:t>
      </w:r>
      <w:r>
        <w:t>älteren Personen</w:t>
      </w:r>
      <w:r w:rsidR="00240741">
        <w:t xml:space="preserve"> </w:t>
      </w:r>
      <w:r>
        <w:t xml:space="preserve">weiter gestärkt und ausgebaut werden. </w:t>
      </w:r>
      <w:r>
        <w:fldChar w:fldCharType="begin"/>
      </w:r>
      <w: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fldChar w:fldCharType="separate"/>
      </w:r>
      <w:bookmarkStart w:id="137" w:name="_CTVP0013bf30533047b46509040ccc95debfa58"/>
      <w:r>
        <w:t xml:space="preserve">(vgl. </w:t>
      </w:r>
      <w:r w:rsidR="00623758">
        <w:t xml:space="preserve">Nadhem Kachroudi, S. 14; vgl. </w:t>
      </w:r>
      <w:r>
        <w:t>Thyrolf 2013, S. 14)</w:t>
      </w:r>
      <w:bookmarkEnd w:id="137"/>
      <w:r>
        <w:fldChar w:fldCharType="end"/>
      </w:r>
      <w:r>
        <w:t xml:space="preserve"> </w:t>
      </w:r>
      <w:r w:rsidR="00153E1D">
        <w:t xml:space="preserve">Ebenfalls kann durch </w:t>
      </w:r>
      <w:r>
        <w:t xml:space="preserve">intakte soziale Interaktionen die körperliche und seelische Gesundheit gefördert werden.  </w:t>
      </w:r>
      <w:r>
        <w:fldChar w:fldCharType="begin"/>
      </w:r>
      <w:r w:rsidR="0074745E">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fldChar w:fldCharType="separate"/>
      </w:r>
      <w:r>
        <w:t>(vgl. Nadhem Kachroudi, S. 14)</w:t>
      </w:r>
      <w:r>
        <w:fldChar w:fldCharType="end"/>
      </w:r>
    </w:p>
    <w:p w14:paraId="1EAED64B" w14:textId="7EE31F38" w:rsidR="0087650C" w:rsidRPr="0087650C" w:rsidRDefault="0087650C" w:rsidP="0087650C"/>
    <w:p w14:paraId="28D82F4E" w14:textId="12FF85D1" w:rsidR="00CA1068" w:rsidRDefault="007B7D7C" w:rsidP="009255DD">
      <w:pPr>
        <w:pStyle w:val="berschrift1"/>
        <w:numPr>
          <w:ilvl w:val="0"/>
          <w:numId w:val="2"/>
        </w:numPr>
        <w:spacing w:line="320" w:lineRule="exact"/>
        <w:rPr>
          <w:rFonts w:ascii="Arial" w:hAnsi="Arial" w:cs="Arial"/>
        </w:rPr>
      </w:pPr>
      <w:bookmarkStart w:id="138" w:name="_Toc462229576"/>
      <w:bookmarkStart w:id="139" w:name="_Toc462230396"/>
      <w:bookmarkStart w:id="140" w:name="_Toc462231025"/>
      <w:bookmarkStart w:id="141" w:name="_Toc469069424"/>
      <w:r>
        <w:rPr>
          <w:rFonts w:ascii="Arial" w:hAnsi="Arial" w:cs="Arial"/>
        </w:rPr>
        <w:t>Analyse und Evaluierung bestehender Produkte</w:t>
      </w:r>
      <w:bookmarkEnd w:id="138"/>
      <w:bookmarkEnd w:id="139"/>
      <w:bookmarkEnd w:id="140"/>
      <w:bookmarkEnd w:id="141"/>
    </w:p>
    <w:p w14:paraId="71700672" w14:textId="77777777" w:rsidR="0029433C" w:rsidRDefault="0029433C" w:rsidP="0029433C">
      <w:pPr>
        <w:spacing w:line="360" w:lineRule="auto"/>
        <w:jc w:val="both"/>
      </w:pPr>
    </w:p>
    <w:p w14:paraId="3566BC9D" w14:textId="5C0DF116" w:rsidR="001C7272" w:rsidRDefault="0029433C" w:rsidP="0029433C">
      <w:pPr>
        <w:spacing w:line="360" w:lineRule="auto"/>
        <w:jc w:val="both"/>
      </w:pPr>
      <w:r>
        <w:t>Wissenschaftler beschäftigen sich schon seit Jahren mit dem Thema Adhärenz bei älteren Personen und die Gründe für Non-Adhärenz. So wu</w:t>
      </w:r>
      <w:r w:rsidR="004B4BBB">
        <w:t>rden bereits in den späten Achtzigern die ersten e</w:t>
      </w:r>
      <w:r>
        <w:t xml:space="preserve">lektronischen Geräte zur Messung von Adhärenz erfunden und auf den Markt gebracht. Eines dieser Geräte ist das </w:t>
      </w:r>
      <w:proofErr w:type="spellStart"/>
      <w:r w:rsidRPr="003F0B62">
        <w:rPr>
          <w:i/>
        </w:rPr>
        <w:t>Medication</w:t>
      </w:r>
      <w:proofErr w:type="spellEnd"/>
      <w:r w:rsidRPr="003F0B62">
        <w:rPr>
          <w:i/>
        </w:rPr>
        <w:t xml:space="preserve"> Event Monitoring System (MEMS)</w:t>
      </w:r>
      <w:r>
        <w:t xml:space="preserve">. Unter MEMS versteht man kleine Medikamentendosen mit einer Verschlusskappe, die durch die Verwendung eines </w:t>
      </w:r>
      <w:proofErr w:type="spellStart"/>
      <w:r>
        <w:t>Microkontrollers</w:t>
      </w:r>
      <w:proofErr w:type="spellEnd"/>
      <w:r>
        <w:t xml:space="preserve"> jed</w:t>
      </w:r>
      <w:r w:rsidR="003F0B62">
        <w:t>e Öffnung der Dose protokollieren kann</w:t>
      </w:r>
      <w:r>
        <w:t xml:space="preserve"> </w:t>
      </w:r>
      <w:r>
        <w:fldChar w:fldCharType="begin"/>
      </w:r>
      <w: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fldChar w:fldCharType="separate"/>
      </w:r>
      <w:bookmarkStart w:id="142" w:name="_CTVP001f9e980f8dd3e4d07a99ae257e27397ef"/>
      <w:r w:rsidR="000100C2">
        <w:t>(vgl. van den Boogaard et al., S. 632)</w:t>
      </w:r>
      <w:bookmarkEnd w:id="142"/>
      <w:r>
        <w:fldChar w:fldCharType="end"/>
      </w:r>
      <w:r>
        <w:t xml:space="preserve">  So wurde mit der Hilfe von MEMS im Jahr 1989 von Cramer et al. </w:t>
      </w:r>
      <w:r>
        <w:fldChar w:fldCharType="begin"/>
      </w:r>
      <w: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fldChar w:fldCharType="separate"/>
      </w:r>
      <w:bookmarkStart w:id="143" w:name="_CTVP001cea57cc25fd64d8692ad2f0dc3122651"/>
      <w:r w:rsidR="000100C2">
        <w:t>(1989)</w:t>
      </w:r>
      <w:bookmarkEnd w:id="143"/>
      <w:r>
        <w:fldChar w:fldCharType="end"/>
      </w:r>
      <w:r>
        <w:t xml:space="preserve"> bereits Untersuchungen unter der Verwendung der Medikamentendose angestellt, um die Gründe für Non-Adhärenz zu untersuchen. Seitdem gilt MEMS in der Forschung von Adhärenz als der Goldstandard. </w:t>
      </w:r>
      <w:r>
        <w:fldChar w:fldCharType="begin"/>
      </w:r>
      <w: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fldChar w:fldCharType="separate"/>
      </w:r>
      <w:bookmarkStart w:id="144" w:name="_CTVP001268595c516274cc394a9769621b56601"/>
      <w:r w:rsidR="000100C2">
        <w:t>(vgl. van den Boogaard et al. 2011, S. 632)</w:t>
      </w:r>
      <w:bookmarkEnd w:id="144"/>
      <w:r>
        <w:fldChar w:fldCharType="end"/>
      </w:r>
      <w:r w:rsidR="00BD631D">
        <w:t xml:space="preserve"> Mittlerweile sind einige smarte Medikamenten</w:t>
      </w:r>
      <w:r w:rsidR="003F0B62">
        <w:t>verwaltungs</w:t>
      </w:r>
      <w:r w:rsidR="00BD631D">
        <w:t>produkte in den unterschiedlichsten V</w:t>
      </w:r>
      <w:r w:rsidR="00DF3B62">
        <w:t xml:space="preserve">arianten auf den Markt gekommen, die in diesem Abschnitt unterteilt in den folgenden Gruppen betrachtet werden: </w:t>
      </w:r>
      <w:r w:rsidR="00DF3B62" w:rsidRPr="001C7272">
        <w:rPr>
          <w:i/>
        </w:rPr>
        <w:t>Smarte Medikamentendosen</w:t>
      </w:r>
      <w:r w:rsidR="00DF3B62">
        <w:t xml:space="preserve">, </w:t>
      </w:r>
      <w:r w:rsidR="00DF3B62" w:rsidRPr="001C7272">
        <w:rPr>
          <w:i/>
        </w:rPr>
        <w:t>smarte Medikamentenboxen</w:t>
      </w:r>
      <w:r w:rsidR="00DF3B62">
        <w:t xml:space="preserve">, </w:t>
      </w:r>
      <w:r w:rsidR="00DF3B62" w:rsidRPr="001C7272">
        <w:rPr>
          <w:i/>
        </w:rPr>
        <w:t>smarte Aufsätze</w:t>
      </w:r>
      <w:r w:rsidR="00DF3B62">
        <w:t xml:space="preserve">, </w:t>
      </w:r>
      <w:r w:rsidR="00DF3B62" w:rsidRPr="001C7272">
        <w:rPr>
          <w:i/>
        </w:rPr>
        <w:t xml:space="preserve">smarte </w:t>
      </w:r>
      <w:r w:rsidR="003C227F">
        <w:rPr>
          <w:i/>
        </w:rPr>
        <w:t>Medikamentenspender</w:t>
      </w:r>
      <w:r w:rsidR="00543CD7">
        <w:t>.</w:t>
      </w:r>
    </w:p>
    <w:p w14:paraId="0427893E" w14:textId="77777777" w:rsidR="009B4649" w:rsidRDefault="009B4649" w:rsidP="0029433C">
      <w:pPr>
        <w:spacing w:line="360" w:lineRule="auto"/>
        <w:jc w:val="both"/>
      </w:pPr>
    </w:p>
    <w:p w14:paraId="4E9309D2" w14:textId="7F2A75B1" w:rsidR="001C7272" w:rsidRPr="009B4649" w:rsidRDefault="001C7272" w:rsidP="009B4649">
      <w:pPr>
        <w:pStyle w:val="berschrift2"/>
        <w:numPr>
          <w:ilvl w:val="1"/>
          <w:numId w:val="2"/>
        </w:numPr>
        <w:rPr>
          <w:rFonts w:ascii="Times New Roman" w:hAnsi="Times New Roman" w:cs="Times New Roman"/>
        </w:rPr>
      </w:pPr>
      <w:bookmarkStart w:id="145" w:name="_Toc462229577"/>
      <w:bookmarkStart w:id="146" w:name="_Toc462230397"/>
      <w:bookmarkStart w:id="147" w:name="_Toc462231026"/>
      <w:bookmarkStart w:id="148" w:name="_Toc469069425"/>
      <w:r w:rsidRPr="009B4649">
        <w:rPr>
          <w:rFonts w:ascii="Times New Roman" w:hAnsi="Times New Roman" w:cs="Times New Roman"/>
        </w:rPr>
        <w:t xml:space="preserve">Smarte </w:t>
      </w:r>
      <w:bookmarkEnd w:id="145"/>
      <w:bookmarkEnd w:id="146"/>
      <w:bookmarkEnd w:id="147"/>
      <w:r w:rsidR="00F224F2">
        <w:rPr>
          <w:rFonts w:ascii="Times New Roman" w:hAnsi="Times New Roman" w:cs="Times New Roman"/>
        </w:rPr>
        <w:t>Medikamentenspender</w:t>
      </w:r>
      <w:bookmarkEnd w:id="148"/>
    </w:p>
    <w:p w14:paraId="40DF6D5D" w14:textId="77777777" w:rsidR="00543CD7" w:rsidRPr="00543CD7" w:rsidRDefault="00543CD7" w:rsidP="00543CD7"/>
    <w:p w14:paraId="71E5169F" w14:textId="7269AB7A" w:rsidR="00543CD7" w:rsidRDefault="00503B51" w:rsidP="0029433C">
      <w:pPr>
        <w:spacing w:line="360" w:lineRule="auto"/>
        <w:jc w:val="both"/>
      </w:pPr>
      <w:r w:rsidRPr="00496DE4">
        <w:t>D</w:t>
      </w:r>
      <w:r w:rsidR="00F224F2">
        <w:t>ie smarten Medikamentenspender</w:t>
      </w:r>
      <w:r w:rsidRPr="00496DE4">
        <w:t xml:space="preserve"> zeichnen sich dadurch aus, dass die Ausgabe der Medikamente durc</w:t>
      </w:r>
      <w:r w:rsidR="00C11C71">
        <w:t>h eine Vorrichtung erfolgt, wodurch nur eine bestimmte Anzahl an Medikamente ausgeben werden</w:t>
      </w:r>
      <w:r w:rsidR="004B4BBB">
        <w:t xml:space="preserve">. </w:t>
      </w:r>
      <w:r w:rsidR="00455C45" w:rsidRPr="00011000">
        <w:t>K</w:t>
      </w:r>
      <w:r w:rsidR="004B4BBB">
        <w:t>ennzeichnend</w:t>
      </w:r>
      <w:r w:rsidRPr="00496DE4">
        <w:t xml:space="preserve"> </w:t>
      </w:r>
      <w:r w:rsidR="00F224F2">
        <w:t>für smarte Medikamentenspender</w:t>
      </w:r>
      <w:r w:rsidRPr="00496DE4">
        <w:t xml:space="preserve"> ist auch, dass </w:t>
      </w:r>
      <w:r w:rsidR="00496DE4">
        <w:t>durch deren Verwendung</w:t>
      </w:r>
      <w:r w:rsidRPr="00496DE4">
        <w:t xml:space="preserve"> </w:t>
      </w:r>
      <w:r w:rsidR="00496DE4" w:rsidRPr="00496DE4">
        <w:t xml:space="preserve">eine falsche Medikamenteneinnahme verhindert </w:t>
      </w:r>
      <w:r w:rsidR="00424B99">
        <w:t xml:space="preserve">werden </w:t>
      </w:r>
      <w:r w:rsidR="00C11C71">
        <w:t>kann</w:t>
      </w:r>
      <w:r w:rsidR="00496DE4" w:rsidRPr="00496DE4">
        <w:t xml:space="preserve">, da </w:t>
      </w:r>
      <w:r w:rsidR="00424B99">
        <w:t>die meisten</w:t>
      </w:r>
      <w:r w:rsidR="00F224F2">
        <w:t xml:space="preserve"> </w:t>
      </w:r>
      <w:r w:rsidR="00F224F2">
        <w:lastRenderedPageBreak/>
        <w:t>Medikamentenspender</w:t>
      </w:r>
      <w:r w:rsidR="00496DE4" w:rsidRPr="00496DE4">
        <w:t xml:space="preserve"> die Ausgabe </w:t>
      </w:r>
      <w:r w:rsidR="00424B99">
        <w:t>der Medikamente regulieren</w:t>
      </w:r>
      <w:r w:rsidR="00C11C71">
        <w:t xml:space="preserve"> und nur die Medikamente ausgegeben werden, die Eingenommen werden müssen. </w:t>
      </w:r>
    </w:p>
    <w:p w14:paraId="79EE4B81" w14:textId="24276032" w:rsidR="000546EA" w:rsidRDefault="000546EA" w:rsidP="0029433C">
      <w:pPr>
        <w:spacing w:line="360" w:lineRule="auto"/>
        <w:jc w:val="both"/>
      </w:pPr>
    </w:p>
    <w:p w14:paraId="1C993898" w14:textId="69F293CA" w:rsidR="004C2EF0" w:rsidRPr="004C2EF0" w:rsidRDefault="00E05BD6" w:rsidP="004C2EF0">
      <w:pPr>
        <w:pStyle w:val="berschrift2"/>
        <w:numPr>
          <w:ilvl w:val="2"/>
          <w:numId w:val="2"/>
        </w:numPr>
        <w:spacing w:line="320" w:lineRule="exact"/>
        <w:rPr>
          <w:rFonts w:ascii="Times New Roman" w:hAnsi="Times New Roman" w:cs="Times New Roman"/>
        </w:rPr>
      </w:pPr>
      <w:bookmarkStart w:id="149" w:name="_Toc469069426"/>
      <w:r>
        <w:rPr>
          <w:rFonts w:ascii="Times New Roman" w:hAnsi="Times New Roman" w:cs="Times New Roman"/>
        </w:rPr>
        <w:t xml:space="preserve">Produkte </w:t>
      </w:r>
      <w:r w:rsidR="004C2EF0">
        <w:rPr>
          <w:rFonts w:ascii="Times New Roman" w:hAnsi="Times New Roman" w:cs="Times New Roman"/>
        </w:rPr>
        <w:t>auf dem Markt</w:t>
      </w:r>
      <w:bookmarkEnd w:id="149"/>
    </w:p>
    <w:p w14:paraId="17E5B6D5" w14:textId="77777777" w:rsidR="004C2EF0" w:rsidRDefault="004C2EF0" w:rsidP="004C2EF0">
      <w:pPr>
        <w:rPr>
          <w:b/>
        </w:rPr>
      </w:pPr>
    </w:p>
    <w:p w14:paraId="5ED6CDB4" w14:textId="6F57D726" w:rsidR="00543CD7" w:rsidRPr="004C2EF0" w:rsidRDefault="00543CD7" w:rsidP="004C2EF0">
      <w:pPr>
        <w:rPr>
          <w:b/>
        </w:rPr>
      </w:pPr>
      <w:r w:rsidRPr="004C2EF0">
        <w:rPr>
          <w:b/>
        </w:rPr>
        <w:t>Hero</w:t>
      </w:r>
    </w:p>
    <w:p w14:paraId="22EE2FDD" w14:textId="77777777" w:rsidR="00882142" w:rsidRPr="00882142" w:rsidRDefault="00882142" w:rsidP="00882142"/>
    <w:p w14:paraId="4922A51C" w14:textId="1B69082B" w:rsidR="00543CD7" w:rsidRDefault="00543CD7" w:rsidP="0029433C">
      <w:pPr>
        <w:spacing w:line="360" w:lineRule="auto"/>
        <w:jc w:val="both"/>
      </w:pPr>
      <w:r w:rsidRPr="00543CD7">
        <w:t>Hero ist e</w:t>
      </w:r>
      <w:r w:rsidR="00F224F2">
        <w:t>in smarter Medikamentenspender</w:t>
      </w:r>
      <w:r w:rsidRPr="00543CD7">
        <w:t xml:space="preserve">, der von HERO </w:t>
      </w:r>
      <w:proofErr w:type="spellStart"/>
      <w:r w:rsidRPr="00543CD7">
        <w:t>Health</w:t>
      </w:r>
      <w:proofErr w:type="spellEnd"/>
      <w:r w:rsidRPr="00543CD7">
        <w:t xml:space="preserve"> LLC</w:t>
      </w:r>
      <w:r>
        <w:t xml:space="preserve"> entwickelt und </w:t>
      </w:r>
      <w:r w:rsidR="00DD74AD">
        <w:t>für einen Preis von 599 $ vertrieben wird</w:t>
      </w:r>
      <w:r>
        <w:t xml:space="preserve">. Hero </w:t>
      </w:r>
      <w:r w:rsidR="00DD74AD">
        <w:t xml:space="preserve">ist ein </w:t>
      </w:r>
      <w:r w:rsidR="00F224F2">
        <w:t>Medikamentenspender</w:t>
      </w:r>
      <w:r w:rsidR="00DD74AD">
        <w:t>,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w:t>
      </w:r>
      <w:r w:rsidR="00BD7681">
        <w:t xml:space="preserve"> Weiterhin wird von dem System eine Medikamentenknappheit </w:t>
      </w:r>
      <w:r w:rsidR="00D23987">
        <w:t>durch</w:t>
      </w:r>
      <w:r w:rsidR="00BD7681">
        <w:t xml:space="preserve"> die Verwendung von Sensoren verhindert, die die vorhandenen Medikamente zählen und bei einer Knappheit eine Nachbestellung bei Amazon </w:t>
      </w:r>
      <w:r w:rsidR="006A362E">
        <w:t>tätigen</w:t>
      </w:r>
      <w:r w:rsidR="00A42783">
        <w:t xml:space="preserve"> können</w:t>
      </w:r>
      <w:r w:rsidR="00BD7681">
        <w:t xml:space="preserve">. </w:t>
      </w:r>
      <w:r w:rsidR="00DD74AD">
        <w:t xml:space="preserve"> </w:t>
      </w:r>
      <w:r w:rsidR="0086215F">
        <w:fldChar w:fldCharType="begin"/>
      </w:r>
      <w:r w:rsidR="000100C2">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0086215F">
        <w:fldChar w:fldCharType="separate"/>
      </w:r>
      <w:bookmarkStart w:id="150" w:name="_CTVP001358d87e1eb7941e4a9b0743e8f58982d"/>
      <w:r w:rsidR="000100C2">
        <w:t>(Vgl. HERO Health LLC 2016)</w:t>
      </w:r>
      <w:bookmarkEnd w:id="150"/>
      <w:r w:rsidR="0086215F">
        <w:fldChar w:fldCharType="end"/>
      </w:r>
    </w:p>
    <w:p w14:paraId="3CE41DC7" w14:textId="3B2EC612" w:rsidR="00DD74AD" w:rsidRDefault="00DD74AD" w:rsidP="0029433C">
      <w:pPr>
        <w:spacing w:line="360" w:lineRule="auto"/>
        <w:jc w:val="both"/>
      </w:pPr>
    </w:p>
    <w:p w14:paraId="133ECD9E" w14:textId="77777777" w:rsidR="001E5D28" w:rsidRDefault="00C11C71" w:rsidP="001E5D28">
      <w:pPr>
        <w:keepNext/>
        <w:spacing w:line="360" w:lineRule="auto"/>
        <w:jc w:val="center"/>
      </w:pPr>
      <w:r>
        <w:rPr>
          <w:noProof/>
        </w:rPr>
        <w:drawing>
          <wp:inline distT="0" distB="0" distL="0" distR="0" wp14:anchorId="05F77A63" wp14:editId="329A7979">
            <wp:extent cx="2276475" cy="1862190"/>
            <wp:effectExtent l="0" t="0" r="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14:paraId="0C716494" w14:textId="5F0DB6AE" w:rsidR="00C11C71" w:rsidRDefault="001E5D28" w:rsidP="001E5D28">
      <w:pPr>
        <w:pStyle w:val="Beschriftung"/>
        <w:jc w:val="center"/>
      </w:pPr>
      <w:bookmarkStart w:id="151" w:name="_Toc466197824"/>
      <w:r>
        <w:t xml:space="preserve">Abbildung </w:t>
      </w:r>
      <w:r w:rsidR="00E05C68">
        <w:fldChar w:fldCharType="begin"/>
      </w:r>
      <w:r w:rsidR="00E05C68">
        <w:instrText xml:space="preserve"> SEQ Abbildung \* ARABIC </w:instrText>
      </w:r>
      <w:r w:rsidR="00E05C68">
        <w:fldChar w:fldCharType="separate"/>
      </w:r>
      <w:r w:rsidR="00420FBB">
        <w:rPr>
          <w:noProof/>
        </w:rPr>
        <w:t>5</w:t>
      </w:r>
      <w:r w:rsidR="00E05C68">
        <w:rPr>
          <w:noProof/>
        </w:rPr>
        <w:fldChar w:fldCharType="end"/>
      </w:r>
      <w:r>
        <w:t xml:space="preserve">: Hero </w:t>
      </w:r>
      <w:r w:rsidR="003C227F">
        <w:t>Medikamentenspender</w:t>
      </w:r>
      <w:r w:rsidR="0086215F">
        <w:t xml:space="preserve"> </w:t>
      </w:r>
      <w:r w:rsidR="0086215F">
        <w:fldChar w:fldCharType="begin"/>
      </w:r>
      <w:r w:rsidR="000100C2">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0086215F">
        <w:fldChar w:fldCharType="separate"/>
      </w:r>
      <w:bookmarkStart w:id="152" w:name="_CTVP00174f092584362455ea8dd18cfd7988c94"/>
      <w:r w:rsidR="000100C2">
        <w:t>(Quelle: HERO Health LLC 2016)</w:t>
      </w:r>
      <w:bookmarkEnd w:id="151"/>
      <w:bookmarkEnd w:id="152"/>
      <w:r w:rsidR="0086215F">
        <w:fldChar w:fldCharType="end"/>
      </w:r>
    </w:p>
    <w:p w14:paraId="2B50B27B" w14:textId="2448F82C" w:rsidR="00D310CC" w:rsidRDefault="00D310CC" w:rsidP="00D310CC"/>
    <w:p w14:paraId="1E65870E" w14:textId="04D2292D" w:rsidR="00D310CC" w:rsidRDefault="00D310CC" w:rsidP="00D310CC"/>
    <w:p w14:paraId="0D826836" w14:textId="77777777" w:rsidR="00D310CC" w:rsidRPr="00D310CC" w:rsidRDefault="00D310CC" w:rsidP="00D310CC"/>
    <w:p w14:paraId="6B66C8A7" w14:textId="77777777" w:rsidR="00C11C71" w:rsidRPr="00543CD7" w:rsidRDefault="00C11C71" w:rsidP="00C11C71">
      <w:pPr>
        <w:spacing w:line="360" w:lineRule="auto"/>
        <w:jc w:val="center"/>
      </w:pPr>
    </w:p>
    <w:p w14:paraId="6092CA5B" w14:textId="2A93728C" w:rsidR="00543CD7" w:rsidRPr="00A93A25" w:rsidRDefault="00543CD7" w:rsidP="00A93A25">
      <w:pPr>
        <w:rPr>
          <w:b/>
        </w:rPr>
      </w:pPr>
      <w:proofErr w:type="spellStart"/>
      <w:r w:rsidRPr="00A93A25">
        <w:rPr>
          <w:b/>
        </w:rPr>
        <w:t>MyUBox</w:t>
      </w:r>
      <w:proofErr w:type="spellEnd"/>
    </w:p>
    <w:p w14:paraId="16B17D41" w14:textId="66311372" w:rsidR="00F0753E" w:rsidRDefault="00F0753E" w:rsidP="0029433C">
      <w:pPr>
        <w:spacing w:line="360" w:lineRule="auto"/>
        <w:jc w:val="both"/>
        <w:rPr>
          <w:b/>
        </w:rPr>
      </w:pPr>
    </w:p>
    <w:p w14:paraId="3D9ADC41" w14:textId="3A837906" w:rsidR="00BD7681" w:rsidRDefault="00F0753E" w:rsidP="0029433C">
      <w:pPr>
        <w:spacing w:line="360" w:lineRule="auto"/>
        <w:jc w:val="both"/>
      </w:pPr>
      <w:proofErr w:type="spellStart"/>
      <w:r w:rsidRPr="00C72354">
        <w:t>Ubox</w:t>
      </w:r>
      <w:proofErr w:type="spellEnd"/>
      <w:r w:rsidRPr="00C72354">
        <w:t xml:space="preserve"> wurde im Jahr 2007 von </w:t>
      </w:r>
      <w:proofErr w:type="spellStart"/>
      <w:r w:rsidRPr="00C72354">
        <w:t>Goutam</w:t>
      </w:r>
      <w:proofErr w:type="spellEnd"/>
      <w:r w:rsidRPr="00C72354">
        <w:t xml:space="preserve"> </w:t>
      </w:r>
      <w:proofErr w:type="spellStart"/>
      <w:r w:rsidRPr="00C72354">
        <w:t>Reddy</w:t>
      </w:r>
      <w:proofErr w:type="spellEnd"/>
      <w:r w:rsidRPr="00C72354">
        <w:t xml:space="preserve"> und Sara </w:t>
      </w:r>
      <w:proofErr w:type="spellStart"/>
      <w:r w:rsidRPr="00C72354">
        <w:t>Cinnamon</w:t>
      </w:r>
      <w:proofErr w:type="spellEnd"/>
      <w:r w:rsidRPr="00C72354">
        <w:t xml:space="preserve"> en</w:t>
      </w:r>
      <w:r w:rsidR="00F224F2">
        <w:t>tw</w:t>
      </w:r>
      <w:r w:rsidRPr="00C72354">
        <w:t>ickelt, um</w:t>
      </w:r>
      <w:r w:rsidR="009C02B8">
        <w:t xml:space="preserve"> </w:t>
      </w:r>
      <w:r w:rsidR="000546EA">
        <w:t>Tuberkulose</w:t>
      </w:r>
      <w:r w:rsidR="004B4BBB">
        <w:t xml:space="preserve"> Erkra</w:t>
      </w:r>
      <w:r w:rsidR="009C02B8" w:rsidRPr="00C72354">
        <w:t>nkten Menschen</w:t>
      </w:r>
      <w:r w:rsidRPr="00C72354">
        <w:t xml:space="preserve"> in Indien und</w:t>
      </w:r>
      <w:r w:rsidR="009C02B8">
        <w:t xml:space="preserve"> anderen </w:t>
      </w:r>
      <w:r w:rsidR="009C02B8" w:rsidRPr="00455C45">
        <w:rPr>
          <w:color w:val="FF0000"/>
        </w:rPr>
        <w:t>Entwicklungshelfern</w:t>
      </w:r>
      <w:r w:rsidR="00455C45">
        <w:t xml:space="preserve"> </w:t>
      </w:r>
      <w:r w:rsidR="00455C45" w:rsidRPr="00455C45">
        <w:rPr>
          <w:color w:val="FF0000"/>
        </w:rPr>
        <w:t>(Wem???Wer sind die Entwicklungshelfer?? XD)</w:t>
      </w:r>
      <w:r w:rsidR="009C02B8" w:rsidRPr="00455C45">
        <w:rPr>
          <w:color w:val="FF0000"/>
        </w:rPr>
        <w:t xml:space="preserve"> </w:t>
      </w:r>
      <w:r w:rsidRPr="00C72354">
        <w:t>zu Helfen.</w:t>
      </w:r>
      <w:r w:rsidR="007F42AC">
        <w:t xml:space="preserve"> </w:t>
      </w:r>
      <w:r w:rsidR="007F42AC">
        <w:fldChar w:fldCharType="begin"/>
      </w:r>
      <w:r w:rsidR="000100C2">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7F42AC">
        <w:fldChar w:fldCharType="separate"/>
      </w:r>
      <w:bookmarkStart w:id="153" w:name="_CTVP001b59c7648cc224fcd98d1218b459627d5"/>
      <w:r w:rsidR="000100C2">
        <w:t>(vgl. Abiogenix 2016b)</w:t>
      </w:r>
      <w:bookmarkEnd w:id="153"/>
      <w:r w:rsidR="007F42AC">
        <w:fldChar w:fldCharType="end"/>
      </w:r>
      <w:r w:rsidRPr="00C72354">
        <w:t xml:space="preserve">  </w:t>
      </w:r>
      <w:r w:rsidR="00F224F2">
        <w:t>Der Medikamentenspender</w:t>
      </w:r>
      <w:r w:rsidR="009C02B8">
        <w:t xml:space="preserve"> kann einen Wochenvorrat von 14 verschiedenen Medikamenten beherbergen</w:t>
      </w:r>
      <w:r w:rsidRPr="00C72354">
        <w:t xml:space="preserve">.  </w:t>
      </w:r>
      <w:r w:rsidR="009C02B8">
        <w:t xml:space="preserve">Um das Produkt zu </w:t>
      </w:r>
      <w:r w:rsidR="009C02B8">
        <w:lastRenderedPageBreak/>
        <w:t>erwerben, muss man einen Vertrag von einer Laufzeit von 6 Monaten zu einem Preis von 25 $ im Monat ab</w:t>
      </w:r>
      <w:r w:rsidR="004B4BBB">
        <w:t>schließen. Neben dem Produkt be</w:t>
      </w:r>
      <w:r w:rsidR="009C02B8">
        <w:t xml:space="preserve">inhaltet der Vertrag noch weitere Leistungen: Wie </w:t>
      </w:r>
      <w:r w:rsidRPr="00C72354">
        <w:t>einen technis</w:t>
      </w:r>
      <w:r w:rsidR="000546EA">
        <w:t>chen Support, kostenlose Up</w:t>
      </w:r>
      <w:r w:rsidR="004B4BBB">
        <w:t>grade</w:t>
      </w:r>
      <w:r w:rsidRPr="00C72354">
        <w:t xml:space="preserve">s und vieles mehr. </w:t>
      </w:r>
      <w:r w:rsidR="007F42AC">
        <w:fldChar w:fldCharType="begin"/>
      </w:r>
      <w:r w:rsidR="000100C2">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7F42AC">
        <w:fldChar w:fldCharType="separate"/>
      </w:r>
      <w:bookmarkStart w:id="154" w:name="_CTVP00135cca913083a43eaa57796e6ac720d31"/>
      <w:r w:rsidR="000100C2">
        <w:t>(Abiogenix 2016a)</w:t>
      </w:r>
      <w:bookmarkEnd w:id="154"/>
      <w:r w:rsidR="007F42AC">
        <w:fldChar w:fldCharType="end"/>
      </w:r>
    </w:p>
    <w:p w14:paraId="4675C6A0" w14:textId="77777777" w:rsidR="001E5D28" w:rsidRDefault="009C02B8" w:rsidP="001E5D28">
      <w:pPr>
        <w:keepNext/>
        <w:spacing w:line="360" w:lineRule="auto"/>
        <w:jc w:val="center"/>
      </w:pPr>
      <w:r>
        <w:rPr>
          <w:noProof/>
        </w:rPr>
        <w:drawing>
          <wp:inline distT="0" distB="0" distL="0" distR="0" wp14:anchorId="5FF7C62E" wp14:editId="62A9B932">
            <wp:extent cx="2061854" cy="204787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14:paraId="3F5D451F" w14:textId="79A4F808" w:rsidR="009C02B8" w:rsidRDefault="001E5D28" w:rsidP="001E5D28">
      <w:pPr>
        <w:pStyle w:val="Beschriftung"/>
        <w:jc w:val="center"/>
      </w:pPr>
      <w:bookmarkStart w:id="155" w:name="_Toc466197825"/>
      <w:r>
        <w:t xml:space="preserve">Abbildung </w:t>
      </w:r>
      <w:r w:rsidR="00E05C68">
        <w:fldChar w:fldCharType="begin"/>
      </w:r>
      <w:r w:rsidR="00E05C68">
        <w:instrText xml:space="preserve"> SEQ Abbildung \* ARABIC </w:instrText>
      </w:r>
      <w:r w:rsidR="00E05C68">
        <w:fldChar w:fldCharType="separate"/>
      </w:r>
      <w:r w:rsidR="00420FBB">
        <w:rPr>
          <w:noProof/>
        </w:rPr>
        <w:t>6</w:t>
      </w:r>
      <w:r w:rsidR="00E05C68">
        <w:rPr>
          <w:noProof/>
        </w:rPr>
        <w:fldChar w:fldCharType="end"/>
      </w:r>
      <w:r>
        <w:t xml:space="preserve">: </w:t>
      </w:r>
      <w:proofErr w:type="spellStart"/>
      <w:r>
        <w:t>uBox</w:t>
      </w:r>
      <w:proofErr w:type="spellEnd"/>
      <w:r>
        <w:t xml:space="preserve"> </w:t>
      </w:r>
      <w:r w:rsidR="00F224F2">
        <w:t>Medikamentenspender</w:t>
      </w:r>
      <w:r w:rsidR="007F42AC">
        <w:t xml:space="preserve"> </w:t>
      </w:r>
      <w:r w:rsidR="007F42AC">
        <w:fldChar w:fldCharType="begin"/>
      </w:r>
      <w:r w:rsidR="000100C2">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007F42AC">
        <w:fldChar w:fldCharType="separate"/>
      </w:r>
      <w:bookmarkStart w:id="156" w:name="_CTVP0010481a0202fbd4597bb9827cfd3916148"/>
      <w:r w:rsidR="000100C2">
        <w:t>(Quelle: Abiogenix 2016a)</w:t>
      </w:r>
      <w:bookmarkEnd w:id="155"/>
      <w:bookmarkEnd w:id="156"/>
      <w:r w:rsidR="007F42AC">
        <w:fldChar w:fldCharType="end"/>
      </w:r>
    </w:p>
    <w:p w14:paraId="04BF4D13" w14:textId="68C276B5" w:rsidR="000E5F99" w:rsidRPr="00543CD7" w:rsidRDefault="000E5F99" w:rsidP="0029433C">
      <w:pPr>
        <w:spacing w:line="360" w:lineRule="auto"/>
        <w:jc w:val="both"/>
        <w:rPr>
          <w:b/>
        </w:rPr>
      </w:pPr>
    </w:p>
    <w:p w14:paraId="5386F2AE" w14:textId="3B76275C" w:rsidR="009255DD" w:rsidRPr="00A93A25" w:rsidRDefault="00543CD7" w:rsidP="00A93A25">
      <w:pPr>
        <w:rPr>
          <w:b/>
        </w:rPr>
      </w:pPr>
      <w:r w:rsidRPr="00A93A25">
        <w:rPr>
          <w:b/>
        </w:rPr>
        <w:t>Dr. Poket</w:t>
      </w:r>
    </w:p>
    <w:p w14:paraId="65C24B61" w14:textId="77777777" w:rsidR="00882142" w:rsidRDefault="00882142" w:rsidP="0029433C">
      <w:pPr>
        <w:spacing w:line="360" w:lineRule="auto"/>
        <w:jc w:val="both"/>
      </w:pPr>
    </w:p>
    <w:p w14:paraId="4544D06A" w14:textId="51124AFF" w:rsidR="00CF03BC" w:rsidRDefault="00C27744" w:rsidP="0029433C">
      <w:pPr>
        <w:spacing w:line="360" w:lineRule="auto"/>
        <w:jc w:val="both"/>
      </w:pPr>
      <w:r w:rsidRPr="00C27744">
        <w:t>Dr. Poket ist e</w:t>
      </w:r>
      <w:r w:rsidR="00F224F2">
        <w:t>in smarter Medikamentenspender</w:t>
      </w:r>
      <w:r w:rsidRPr="00C27744">
        <w:t xml:space="preserve">, der erstmalig von dem polnischem </w:t>
      </w:r>
      <w:r w:rsidR="003F388C">
        <w:t>Unternehmen</w:t>
      </w:r>
      <w:r w:rsidRPr="00C27744">
        <w:t xml:space="preserve"> Dr</w:t>
      </w:r>
      <w:r w:rsidR="00455C45">
        <w:t>.</w:t>
      </w:r>
      <w:r w:rsidRPr="00C27744">
        <w:t xml:space="preserve"> Poket </w:t>
      </w:r>
      <w:proofErr w:type="spellStart"/>
      <w:r w:rsidRPr="00C27744">
        <w:t>Sp</w:t>
      </w:r>
      <w:proofErr w:type="spellEnd"/>
      <w:r w:rsidRPr="00C27744">
        <w:t xml:space="preserve">. z </w:t>
      </w:r>
      <w:proofErr w:type="spellStart"/>
      <w:r w:rsidRPr="00C27744">
        <w:t>o.o.</w:t>
      </w:r>
      <w:proofErr w:type="spellEnd"/>
      <w:r w:rsidRPr="00C27744">
        <w:t xml:space="preserve"> auf Kickstarter vorgestellt wurde.</w:t>
      </w:r>
      <w:r>
        <w:t xml:space="preserve"> Mittlerweile kann man Dr. Poket auf </w:t>
      </w:r>
      <w:r w:rsidR="00D73969">
        <w:t xml:space="preserve">der </w:t>
      </w:r>
      <w:r w:rsidR="00CF03BC">
        <w:t>Firmenseite</w:t>
      </w:r>
      <w:r>
        <w:t xml:space="preserve"> g</w:t>
      </w:r>
      <w:r w:rsidRPr="00C27744">
        <w:t>etthepillbox.com</w:t>
      </w:r>
      <w:r>
        <w:t xml:space="preserve"> für einen Preis von 499</w:t>
      </w:r>
      <w:r w:rsidR="00CF03BC">
        <w:t xml:space="preserve"> $ bestellen. Die Standardversion des </w:t>
      </w:r>
      <w:r w:rsidR="00F0753E">
        <w:t>Produktes kommt mit der Zentral</w:t>
      </w:r>
      <w:r w:rsidR="00CF03BC">
        <w:t>e, die für die Verwaltung der Medikamente zuständig ist,</w:t>
      </w:r>
      <w:r w:rsidR="00F224F2">
        <w:t xml:space="preserve"> sowie drei einzelnen Medikamentenspender</w:t>
      </w:r>
      <w:r w:rsidR="00CF03BC">
        <w:t xml:space="preserve">, </w:t>
      </w:r>
      <w:r w:rsidR="00D26CC6">
        <w:t xml:space="preserve">die durch die </w:t>
      </w:r>
      <w:r w:rsidR="00667104">
        <w:t>modulare</w:t>
      </w:r>
      <w:r w:rsidR="00D26CC6">
        <w:t xml:space="preserve"> Bauweise </w:t>
      </w:r>
      <w:r w:rsidR="00667104">
        <w:t xml:space="preserve">auf acht </w:t>
      </w:r>
      <w:r w:rsidR="00D26CC6">
        <w:t xml:space="preserve">erweitert werden </w:t>
      </w:r>
      <w:r w:rsidR="00667104">
        <w:t>kann</w:t>
      </w:r>
      <w:r w:rsidR="00D26CC6">
        <w:t xml:space="preserve">. </w:t>
      </w:r>
      <w:r w:rsidR="008F772A">
        <w:fldChar w:fldCharType="begin"/>
      </w:r>
      <w:r w:rsidR="008416EE">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008F772A">
        <w:fldChar w:fldCharType="separate"/>
      </w:r>
      <w:bookmarkStart w:id="157" w:name="_CTVP0012bfd38e6965c417fa98633a72561685f"/>
      <w:r w:rsidR="000100C2">
        <w:t>(Vgl. dr Poket Sp. z o.o. o. J.)</w:t>
      </w:r>
      <w:bookmarkEnd w:id="157"/>
      <w:r w:rsidR="008F772A">
        <w:fldChar w:fldCharType="end"/>
      </w:r>
    </w:p>
    <w:p w14:paraId="29228434" w14:textId="74E1F11B" w:rsidR="00543CD7" w:rsidRDefault="00543CD7" w:rsidP="0029433C">
      <w:pPr>
        <w:spacing w:line="360" w:lineRule="auto"/>
        <w:jc w:val="both"/>
        <w:rPr>
          <w:b/>
        </w:rPr>
      </w:pPr>
    </w:p>
    <w:p w14:paraId="1AEB939E" w14:textId="4BDF7E7B" w:rsidR="00255A3B" w:rsidRDefault="00255A3B" w:rsidP="0029433C">
      <w:pPr>
        <w:spacing w:line="360" w:lineRule="auto"/>
        <w:jc w:val="both"/>
        <w:rPr>
          <w:b/>
        </w:rPr>
      </w:pPr>
    </w:p>
    <w:p w14:paraId="6B2A0418" w14:textId="77777777" w:rsidR="001E5D28" w:rsidRDefault="00255A3B" w:rsidP="00F668F0">
      <w:pPr>
        <w:keepNext/>
        <w:spacing w:line="360" w:lineRule="auto"/>
        <w:jc w:val="center"/>
      </w:pPr>
      <w:r>
        <w:rPr>
          <w:noProof/>
        </w:rPr>
        <w:drawing>
          <wp:inline distT="0" distB="0" distL="0" distR="0" wp14:anchorId="07E0A8A2" wp14:editId="3C8382EB">
            <wp:extent cx="5057775" cy="1745332"/>
            <wp:effectExtent l="0" t="0" r="0" b="0"/>
            <wp:docPr id="2" name="Grafik 2"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14:paraId="01262E7B" w14:textId="60F30079" w:rsidR="00F61E89" w:rsidRPr="00F61E89" w:rsidRDefault="001E5D28" w:rsidP="00F61E89">
      <w:pPr>
        <w:pStyle w:val="Beschriftung"/>
        <w:jc w:val="center"/>
      </w:pPr>
      <w:bookmarkStart w:id="158" w:name="_Toc466197826"/>
      <w:r>
        <w:t xml:space="preserve">Abbildung </w:t>
      </w:r>
      <w:r w:rsidR="00E05C68">
        <w:fldChar w:fldCharType="begin"/>
      </w:r>
      <w:r w:rsidR="00E05C68">
        <w:instrText xml:space="preserve"> SEQ Abbildung \* ARABIC </w:instrText>
      </w:r>
      <w:r w:rsidR="00E05C68">
        <w:fldChar w:fldCharType="separate"/>
      </w:r>
      <w:r w:rsidR="00420FBB">
        <w:rPr>
          <w:noProof/>
        </w:rPr>
        <w:t>7</w:t>
      </w:r>
      <w:r w:rsidR="00E05C68">
        <w:rPr>
          <w:noProof/>
        </w:rPr>
        <w:fldChar w:fldCharType="end"/>
      </w:r>
      <w:r>
        <w:t>:</w:t>
      </w:r>
      <w:r w:rsidR="00F224F2">
        <w:t xml:space="preserve"> Dr. Poket Medikamentenspender</w:t>
      </w:r>
      <w:r w:rsidR="008F772A">
        <w:t xml:space="preserve"> </w:t>
      </w:r>
      <w:r w:rsidR="008F772A">
        <w:fldChar w:fldCharType="begin"/>
      </w:r>
      <w:r w:rsidR="008416EE">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008F772A">
        <w:fldChar w:fldCharType="separate"/>
      </w:r>
      <w:bookmarkStart w:id="159" w:name="_CTVP00126de8069e4b8431a8f36aad4e2a037cf"/>
      <w:r w:rsidR="000100C2">
        <w:t>(Quelle: dr Poket Sp. z o.o. o. J.)</w:t>
      </w:r>
      <w:bookmarkEnd w:id="158"/>
      <w:bookmarkEnd w:id="159"/>
      <w:r w:rsidR="008F772A">
        <w:fldChar w:fldCharType="end"/>
      </w:r>
    </w:p>
    <w:p w14:paraId="0D5E4DB2" w14:textId="03F5DE7F" w:rsidR="00255A3B" w:rsidRDefault="00255A3B" w:rsidP="0029433C">
      <w:pPr>
        <w:spacing w:line="360" w:lineRule="auto"/>
        <w:jc w:val="both"/>
        <w:rPr>
          <w:b/>
        </w:rPr>
      </w:pPr>
    </w:p>
    <w:p w14:paraId="29013A9A" w14:textId="695EE327" w:rsidR="00206B97" w:rsidRPr="00543CD7" w:rsidRDefault="00206B97" w:rsidP="0029433C">
      <w:pPr>
        <w:spacing w:line="360" w:lineRule="auto"/>
        <w:jc w:val="both"/>
        <w:rPr>
          <w:b/>
        </w:rPr>
      </w:pPr>
    </w:p>
    <w:p w14:paraId="25977FD5" w14:textId="66C7B064" w:rsidR="00496DE4" w:rsidRDefault="00496DE4" w:rsidP="00496DE4">
      <w:pPr>
        <w:pStyle w:val="Beschriftung"/>
        <w:keepNext/>
      </w:pPr>
      <w:bookmarkStart w:id="160" w:name="_Toc466197817"/>
      <w:r>
        <w:lastRenderedPageBreak/>
        <w:t xml:space="preserve">Tabelle </w:t>
      </w:r>
      <w:r w:rsidR="00E05C68">
        <w:fldChar w:fldCharType="begin"/>
      </w:r>
      <w:r w:rsidR="00E05C68">
        <w:instrText xml:space="preserve"> SEQ Tabelle \* ARABIC </w:instrText>
      </w:r>
      <w:r w:rsidR="00E05C68">
        <w:fldChar w:fldCharType="separate"/>
      </w:r>
      <w:r w:rsidR="00145E5C">
        <w:rPr>
          <w:noProof/>
        </w:rPr>
        <w:t>1</w:t>
      </w:r>
      <w:r w:rsidR="00E05C68">
        <w:rPr>
          <w:noProof/>
        </w:rPr>
        <w:fldChar w:fldCharType="end"/>
      </w:r>
      <w:r>
        <w:t>: Vergleich der smarten Medikamenten</w:t>
      </w:r>
      <w:bookmarkEnd w:id="160"/>
      <w:r w:rsidR="00F224F2">
        <w:t>spender</w:t>
      </w:r>
    </w:p>
    <w:tbl>
      <w:tblPr>
        <w:tblStyle w:val="Tabellenraster"/>
        <w:tblW w:w="5088" w:type="pct"/>
        <w:tblLook w:val="04A0" w:firstRow="1" w:lastRow="0" w:firstColumn="1" w:lastColumn="0" w:noHBand="0" w:noVBand="1"/>
      </w:tblPr>
      <w:tblGrid>
        <w:gridCol w:w="2502"/>
        <w:gridCol w:w="2730"/>
        <w:gridCol w:w="2134"/>
        <w:gridCol w:w="2132"/>
        <w:gridCol w:w="10"/>
      </w:tblGrid>
      <w:tr w:rsidR="001C7272" w:rsidRPr="00E46844" w14:paraId="573A94EC" w14:textId="77777777" w:rsidTr="00503B51">
        <w:trPr>
          <w:gridAfter w:val="1"/>
          <w:wAfter w:w="5" w:type="pct"/>
        </w:trPr>
        <w:tc>
          <w:tcPr>
            <w:tcW w:w="1316" w:type="pct"/>
            <w:shd w:val="clear" w:color="auto" w:fill="31849B" w:themeFill="accent5" w:themeFillShade="BF"/>
          </w:tcPr>
          <w:p w14:paraId="5C3954D7" w14:textId="77777777" w:rsidR="001C7272" w:rsidRPr="00552602" w:rsidRDefault="001C7272" w:rsidP="00503B51">
            <w:pPr>
              <w:spacing w:line="360" w:lineRule="auto"/>
              <w:jc w:val="both"/>
              <w:rPr>
                <w:b/>
                <w:color w:val="FFFFFF" w:themeColor="background1"/>
              </w:rPr>
            </w:pPr>
            <w:r>
              <w:rPr>
                <w:b/>
                <w:color w:val="FFFFFF" w:themeColor="background1"/>
              </w:rPr>
              <w:t>Kriterien</w:t>
            </w:r>
          </w:p>
        </w:tc>
        <w:tc>
          <w:tcPr>
            <w:tcW w:w="1436" w:type="pct"/>
            <w:shd w:val="clear" w:color="auto" w:fill="31849B" w:themeFill="accent5" w:themeFillShade="BF"/>
          </w:tcPr>
          <w:p w14:paraId="1E78A60E" w14:textId="77777777" w:rsidR="001C7272" w:rsidRPr="00552602" w:rsidRDefault="001C7272" w:rsidP="00503B51">
            <w:pPr>
              <w:spacing w:line="360" w:lineRule="auto"/>
              <w:jc w:val="both"/>
              <w:rPr>
                <w:b/>
                <w:color w:val="FFFFFF" w:themeColor="background1"/>
              </w:rPr>
            </w:pPr>
            <w:r w:rsidRPr="00552602">
              <w:rPr>
                <w:b/>
                <w:color w:val="FFFFFF" w:themeColor="background1"/>
              </w:rPr>
              <w:t>Hero</w:t>
            </w:r>
          </w:p>
        </w:tc>
        <w:tc>
          <w:tcPr>
            <w:tcW w:w="1122" w:type="pct"/>
            <w:shd w:val="clear" w:color="auto" w:fill="31849B" w:themeFill="accent5" w:themeFillShade="BF"/>
          </w:tcPr>
          <w:p w14:paraId="15873AC9" w14:textId="1047F00B" w:rsidR="001C7272" w:rsidRPr="00552602" w:rsidRDefault="003F0B62" w:rsidP="00503B51">
            <w:pPr>
              <w:spacing w:line="360" w:lineRule="auto"/>
              <w:jc w:val="both"/>
              <w:rPr>
                <w:b/>
                <w:color w:val="FFFFFF" w:themeColor="background1"/>
              </w:rPr>
            </w:pPr>
            <w:proofErr w:type="spellStart"/>
            <w:r w:rsidRPr="00552602">
              <w:rPr>
                <w:b/>
                <w:color w:val="FFFFFF" w:themeColor="background1"/>
              </w:rPr>
              <w:t>M</w:t>
            </w:r>
            <w:r w:rsidR="001C7272" w:rsidRPr="00552602">
              <w:rPr>
                <w:b/>
                <w:color w:val="FFFFFF" w:themeColor="background1"/>
              </w:rPr>
              <w:t>yUBox</w:t>
            </w:r>
            <w:proofErr w:type="spellEnd"/>
          </w:p>
        </w:tc>
        <w:tc>
          <w:tcPr>
            <w:tcW w:w="1121" w:type="pct"/>
            <w:shd w:val="clear" w:color="auto" w:fill="31849B" w:themeFill="accent5" w:themeFillShade="BF"/>
          </w:tcPr>
          <w:p w14:paraId="7FE6E05F" w14:textId="77777777" w:rsidR="001C7272" w:rsidRPr="00552602" w:rsidRDefault="001C7272" w:rsidP="00503B51">
            <w:pPr>
              <w:spacing w:line="360" w:lineRule="auto"/>
              <w:jc w:val="both"/>
              <w:rPr>
                <w:b/>
                <w:color w:val="FFFFFF" w:themeColor="background1"/>
              </w:rPr>
            </w:pPr>
            <w:r w:rsidRPr="00552602">
              <w:rPr>
                <w:b/>
                <w:color w:val="FFFFFF" w:themeColor="background1"/>
              </w:rPr>
              <w:t>Dr. Poket</w:t>
            </w:r>
          </w:p>
        </w:tc>
      </w:tr>
      <w:tr w:rsidR="001C7272" w:rsidRPr="00E46844" w14:paraId="4B7D8ECC" w14:textId="77777777" w:rsidTr="00503B51">
        <w:tc>
          <w:tcPr>
            <w:tcW w:w="5000" w:type="pct"/>
            <w:gridSpan w:val="5"/>
            <w:shd w:val="clear" w:color="auto" w:fill="365F91" w:themeFill="accent1" w:themeFillShade="BF"/>
          </w:tcPr>
          <w:p w14:paraId="7D6FF7AC" w14:textId="77777777" w:rsidR="001C7272" w:rsidRPr="00552602" w:rsidRDefault="001C7272" w:rsidP="00503B51">
            <w:pPr>
              <w:spacing w:line="360" w:lineRule="auto"/>
              <w:jc w:val="both"/>
              <w:rPr>
                <w:b/>
                <w:color w:val="FFFFFF" w:themeColor="background1"/>
              </w:rPr>
            </w:pPr>
            <w:r w:rsidRPr="00552602">
              <w:rPr>
                <w:b/>
                <w:color w:val="FFFFFF" w:themeColor="background1"/>
              </w:rPr>
              <w:t>1. Produkt</w:t>
            </w:r>
          </w:p>
        </w:tc>
      </w:tr>
      <w:tr w:rsidR="001C7272" w:rsidRPr="00E46844" w14:paraId="4C93B04F" w14:textId="77777777" w:rsidTr="00503B51">
        <w:trPr>
          <w:gridAfter w:val="1"/>
          <w:wAfter w:w="5" w:type="pct"/>
        </w:trPr>
        <w:tc>
          <w:tcPr>
            <w:tcW w:w="1316" w:type="pct"/>
          </w:tcPr>
          <w:p w14:paraId="2ADC1821" w14:textId="77777777" w:rsidR="001C7272" w:rsidRPr="00E46844" w:rsidRDefault="001C7272" w:rsidP="00345E78">
            <w:pPr>
              <w:spacing w:line="360" w:lineRule="auto"/>
            </w:pPr>
            <w:r>
              <w:t>1.1 Preis</w:t>
            </w:r>
          </w:p>
        </w:tc>
        <w:tc>
          <w:tcPr>
            <w:tcW w:w="1436" w:type="pct"/>
          </w:tcPr>
          <w:p w14:paraId="589672AB" w14:textId="77777777" w:rsidR="001C7272" w:rsidRPr="00E46844" w:rsidRDefault="001C7272" w:rsidP="00503B51">
            <w:pPr>
              <w:spacing w:line="360" w:lineRule="auto"/>
              <w:jc w:val="both"/>
            </w:pPr>
            <w:r>
              <w:t>599,00 $</w:t>
            </w:r>
          </w:p>
        </w:tc>
        <w:tc>
          <w:tcPr>
            <w:tcW w:w="1122" w:type="pct"/>
          </w:tcPr>
          <w:p w14:paraId="1EB9EB4E" w14:textId="77777777" w:rsidR="001C7272" w:rsidRPr="00E46844" w:rsidRDefault="001C7272" w:rsidP="00503B51">
            <w:pPr>
              <w:spacing w:line="360" w:lineRule="auto"/>
              <w:jc w:val="both"/>
            </w:pPr>
            <w:r>
              <w:t>25 $ im Monat</w:t>
            </w:r>
          </w:p>
        </w:tc>
        <w:tc>
          <w:tcPr>
            <w:tcW w:w="1121" w:type="pct"/>
          </w:tcPr>
          <w:p w14:paraId="5D84D95D" w14:textId="77777777" w:rsidR="001C7272" w:rsidRPr="00E46844" w:rsidRDefault="001C7272" w:rsidP="00503B51">
            <w:pPr>
              <w:spacing w:line="360" w:lineRule="auto"/>
              <w:jc w:val="both"/>
            </w:pPr>
            <w:r>
              <w:t>499 $</w:t>
            </w:r>
          </w:p>
        </w:tc>
      </w:tr>
      <w:tr w:rsidR="001C7272" w:rsidRPr="00E46844" w14:paraId="5988FD20" w14:textId="77777777" w:rsidTr="00503B51">
        <w:trPr>
          <w:gridAfter w:val="1"/>
          <w:wAfter w:w="5" w:type="pct"/>
        </w:trPr>
        <w:tc>
          <w:tcPr>
            <w:tcW w:w="1316" w:type="pct"/>
          </w:tcPr>
          <w:p w14:paraId="58DF9346" w14:textId="77777777" w:rsidR="001C7272" w:rsidRDefault="001C7272" w:rsidP="00345E78">
            <w:pPr>
              <w:spacing w:line="360" w:lineRule="auto"/>
            </w:pPr>
            <w:r>
              <w:t>1.2 Kapazität</w:t>
            </w:r>
          </w:p>
        </w:tc>
        <w:tc>
          <w:tcPr>
            <w:tcW w:w="1436" w:type="pct"/>
          </w:tcPr>
          <w:p w14:paraId="1421D6B3" w14:textId="7D811207" w:rsidR="001C7272" w:rsidRPr="00892327" w:rsidRDefault="00E00C97" w:rsidP="00503B51">
            <w:pPr>
              <w:spacing w:line="360" w:lineRule="auto"/>
              <w:jc w:val="both"/>
              <w:rPr>
                <w:color w:val="FF0000"/>
              </w:rPr>
            </w:pPr>
            <w:r>
              <w:t xml:space="preserve">10 Verschiedene Medikamente </w:t>
            </w:r>
          </w:p>
        </w:tc>
        <w:tc>
          <w:tcPr>
            <w:tcW w:w="1122" w:type="pct"/>
          </w:tcPr>
          <w:p w14:paraId="71364493" w14:textId="5131C39D" w:rsidR="001C7272" w:rsidRPr="00892327" w:rsidRDefault="00E00C97" w:rsidP="00503B51">
            <w:pPr>
              <w:spacing w:line="360" w:lineRule="auto"/>
              <w:jc w:val="both"/>
              <w:rPr>
                <w:color w:val="FF0000"/>
              </w:rPr>
            </w:pPr>
            <w:r>
              <w:t>14 Verschiedene Medikamente</w:t>
            </w:r>
          </w:p>
        </w:tc>
        <w:tc>
          <w:tcPr>
            <w:tcW w:w="1121" w:type="pct"/>
          </w:tcPr>
          <w:p w14:paraId="3B961A23" w14:textId="77777777" w:rsidR="001C7272" w:rsidRDefault="00E00C97" w:rsidP="00503B51">
            <w:pPr>
              <w:spacing w:line="360" w:lineRule="auto"/>
              <w:jc w:val="both"/>
            </w:pPr>
            <w:r>
              <w:t>3 Verschiedene Medikamente</w:t>
            </w:r>
          </w:p>
          <w:p w14:paraId="2F9F8E81" w14:textId="77777777" w:rsidR="00E00C97" w:rsidRDefault="00E00C97" w:rsidP="00503B51">
            <w:pPr>
              <w:spacing w:line="360" w:lineRule="auto"/>
              <w:jc w:val="both"/>
            </w:pPr>
          </w:p>
          <w:p w14:paraId="49F1BA68" w14:textId="1D79ABE0" w:rsidR="00E00C97" w:rsidRPr="00141A66" w:rsidRDefault="00E00C97" w:rsidP="00503B51">
            <w:pPr>
              <w:spacing w:line="360" w:lineRule="auto"/>
              <w:jc w:val="both"/>
            </w:pPr>
            <w:r>
              <w:t>Erweiterbar auf 8</w:t>
            </w:r>
          </w:p>
        </w:tc>
      </w:tr>
      <w:tr w:rsidR="001C7272" w:rsidRPr="00E46844" w14:paraId="40B96446" w14:textId="77777777" w:rsidTr="00503B51">
        <w:tc>
          <w:tcPr>
            <w:tcW w:w="5000" w:type="pct"/>
            <w:gridSpan w:val="5"/>
            <w:shd w:val="clear" w:color="auto" w:fill="365F91" w:themeFill="accent1" w:themeFillShade="BF"/>
          </w:tcPr>
          <w:p w14:paraId="77638A31" w14:textId="77777777" w:rsidR="001C7272" w:rsidRPr="00552602" w:rsidRDefault="001C7272" w:rsidP="00345E78">
            <w:pPr>
              <w:spacing w:line="360" w:lineRule="auto"/>
              <w:rPr>
                <w:b/>
                <w:color w:val="FFFFFF" w:themeColor="background1"/>
              </w:rPr>
            </w:pPr>
            <w:r w:rsidRPr="00552602">
              <w:rPr>
                <w:b/>
                <w:color w:val="FFFFFF" w:themeColor="background1"/>
              </w:rPr>
              <w:t>2. Funktionalitäten</w:t>
            </w:r>
          </w:p>
        </w:tc>
      </w:tr>
      <w:tr w:rsidR="001C7272" w:rsidRPr="00E46844" w14:paraId="2F21B06F" w14:textId="77777777" w:rsidTr="00503B51">
        <w:trPr>
          <w:gridAfter w:val="1"/>
          <w:wAfter w:w="5" w:type="pct"/>
        </w:trPr>
        <w:tc>
          <w:tcPr>
            <w:tcW w:w="1316" w:type="pct"/>
          </w:tcPr>
          <w:p w14:paraId="2348AF9E" w14:textId="77777777" w:rsidR="001C7272" w:rsidRPr="00E46844" w:rsidRDefault="001C7272" w:rsidP="00345E78">
            <w:pPr>
              <w:spacing w:line="360" w:lineRule="auto"/>
            </w:pPr>
            <w:r>
              <w:t>2.1 Erinnerung bei Knappheit</w:t>
            </w:r>
          </w:p>
        </w:tc>
        <w:tc>
          <w:tcPr>
            <w:tcW w:w="1436" w:type="pct"/>
          </w:tcPr>
          <w:p w14:paraId="3686003D" w14:textId="77777777" w:rsidR="001C7272" w:rsidRPr="00E46844" w:rsidRDefault="001C7272" w:rsidP="00503B51">
            <w:pPr>
              <w:spacing w:line="360" w:lineRule="auto"/>
              <w:jc w:val="both"/>
            </w:pPr>
            <w:r>
              <w:t>Ja, kann sogar bei Amazon nachbestellen</w:t>
            </w:r>
          </w:p>
        </w:tc>
        <w:tc>
          <w:tcPr>
            <w:tcW w:w="1122" w:type="pct"/>
          </w:tcPr>
          <w:p w14:paraId="4DC3F4B5" w14:textId="77777777" w:rsidR="001C7272" w:rsidRPr="00E46844" w:rsidRDefault="001C7272" w:rsidP="00503B51">
            <w:pPr>
              <w:spacing w:line="360" w:lineRule="auto"/>
              <w:jc w:val="both"/>
            </w:pPr>
            <w:r w:rsidRPr="00892327">
              <w:rPr>
                <w:color w:val="FF0000"/>
              </w:rPr>
              <w:t>Unbekannt</w:t>
            </w:r>
          </w:p>
        </w:tc>
        <w:tc>
          <w:tcPr>
            <w:tcW w:w="1121" w:type="pct"/>
          </w:tcPr>
          <w:p w14:paraId="718FA7B5" w14:textId="77777777" w:rsidR="001C7272" w:rsidRPr="00E46844" w:rsidRDefault="001C7272" w:rsidP="00503B51">
            <w:pPr>
              <w:spacing w:line="360" w:lineRule="auto"/>
              <w:jc w:val="both"/>
            </w:pPr>
            <w:r>
              <w:t>Ja</w:t>
            </w:r>
          </w:p>
        </w:tc>
      </w:tr>
      <w:tr w:rsidR="001C7272" w:rsidRPr="00E46844" w14:paraId="616F2F50" w14:textId="77777777" w:rsidTr="00503B51">
        <w:trPr>
          <w:gridAfter w:val="1"/>
          <w:wAfter w:w="5" w:type="pct"/>
        </w:trPr>
        <w:tc>
          <w:tcPr>
            <w:tcW w:w="1316" w:type="pct"/>
          </w:tcPr>
          <w:p w14:paraId="3A7A5888" w14:textId="7B1A1B65" w:rsidR="001C7272" w:rsidRDefault="001C7272" w:rsidP="00345E78">
            <w:pPr>
              <w:spacing w:line="360" w:lineRule="auto"/>
            </w:pPr>
            <w:r>
              <w:t>2.2 Visu</w:t>
            </w:r>
            <w:r w:rsidR="0057247F">
              <w:t>e</w:t>
            </w:r>
            <w:r>
              <w:t>lle Erinnerung</w:t>
            </w:r>
          </w:p>
        </w:tc>
        <w:tc>
          <w:tcPr>
            <w:tcW w:w="1436" w:type="pct"/>
          </w:tcPr>
          <w:p w14:paraId="02A33AD1" w14:textId="5DC451C0" w:rsidR="001C7272" w:rsidRPr="00E46844" w:rsidRDefault="00345E78" w:rsidP="00503B51">
            <w:pPr>
              <w:spacing w:line="360" w:lineRule="auto"/>
              <w:jc w:val="both"/>
            </w:pPr>
            <w:r w:rsidRPr="00345E78">
              <w:t>Nein</w:t>
            </w:r>
          </w:p>
        </w:tc>
        <w:tc>
          <w:tcPr>
            <w:tcW w:w="1122" w:type="pct"/>
          </w:tcPr>
          <w:p w14:paraId="4B141C7F" w14:textId="0A7B4B63" w:rsidR="001C7272" w:rsidRPr="00667104" w:rsidRDefault="00667104" w:rsidP="00503B51">
            <w:pPr>
              <w:spacing w:line="360" w:lineRule="auto"/>
              <w:jc w:val="both"/>
            </w:pPr>
            <w:r w:rsidRPr="00667104">
              <w:t>Nein</w:t>
            </w:r>
          </w:p>
        </w:tc>
        <w:tc>
          <w:tcPr>
            <w:tcW w:w="1121" w:type="pct"/>
          </w:tcPr>
          <w:p w14:paraId="5D96134C" w14:textId="77777777" w:rsidR="001C7272" w:rsidRPr="00E46844" w:rsidRDefault="001C7272" w:rsidP="00503B51">
            <w:pPr>
              <w:spacing w:line="360" w:lineRule="auto"/>
              <w:jc w:val="both"/>
            </w:pPr>
            <w:r w:rsidRPr="00892327">
              <w:rPr>
                <w:color w:val="FF0000"/>
              </w:rPr>
              <w:t>Unbekannt</w:t>
            </w:r>
          </w:p>
        </w:tc>
      </w:tr>
      <w:tr w:rsidR="001C7272" w:rsidRPr="00E46844" w14:paraId="2CD2D91E" w14:textId="77777777" w:rsidTr="00503B51">
        <w:trPr>
          <w:gridAfter w:val="1"/>
          <w:wAfter w:w="5" w:type="pct"/>
        </w:trPr>
        <w:tc>
          <w:tcPr>
            <w:tcW w:w="1316" w:type="pct"/>
          </w:tcPr>
          <w:p w14:paraId="0176EEB3" w14:textId="77777777" w:rsidR="001C7272" w:rsidRDefault="001C7272" w:rsidP="00345E78">
            <w:pPr>
              <w:spacing w:line="360" w:lineRule="auto"/>
            </w:pPr>
            <w:r>
              <w:t>2.3 Akustische Erinnerung</w:t>
            </w:r>
          </w:p>
        </w:tc>
        <w:tc>
          <w:tcPr>
            <w:tcW w:w="1436" w:type="pct"/>
          </w:tcPr>
          <w:p w14:paraId="4AB00C50" w14:textId="3786DBFB" w:rsidR="001C7272" w:rsidRPr="00E46844" w:rsidRDefault="0057247F" w:rsidP="00503B51">
            <w:pPr>
              <w:spacing w:line="360" w:lineRule="auto"/>
              <w:jc w:val="both"/>
            </w:pPr>
            <w:r w:rsidRPr="00345E78">
              <w:t>J</w:t>
            </w:r>
            <w:r w:rsidR="00345E78" w:rsidRPr="00345E78">
              <w:t>a</w:t>
            </w:r>
          </w:p>
        </w:tc>
        <w:tc>
          <w:tcPr>
            <w:tcW w:w="1122" w:type="pct"/>
          </w:tcPr>
          <w:p w14:paraId="5ED5373F" w14:textId="6DB0CE00" w:rsidR="001C7272" w:rsidRPr="00667104" w:rsidRDefault="003F0B62" w:rsidP="00503B51">
            <w:pPr>
              <w:spacing w:line="360" w:lineRule="auto"/>
              <w:jc w:val="both"/>
            </w:pPr>
            <w:r w:rsidRPr="00667104">
              <w:t>J</w:t>
            </w:r>
            <w:r w:rsidR="00667104" w:rsidRPr="00667104">
              <w:t>a</w:t>
            </w:r>
          </w:p>
        </w:tc>
        <w:tc>
          <w:tcPr>
            <w:tcW w:w="1121" w:type="pct"/>
          </w:tcPr>
          <w:p w14:paraId="34B55D8E" w14:textId="77777777" w:rsidR="001C7272" w:rsidRPr="00E46844" w:rsidRDefault="001C7272" w:rsidP="00503B51">
            <w:pPr>
              <w:spacing w:line="360" w:lineRule="auto"/>
              <w:jc w:val="both"/>
            </w:pPr>
            <w:r w:rsidRPr="00892327">
              <w:rPr>
                <w:color w:val="FF0000"/>
              </w:rPr>
              <w:t>Unbekannt</w:t>
            </w:r>
          </w:p>
        </w:tc>
      </w:tr>
      <w:tr w:rsidR="001C7272" w:rsidRPr="00E46844" w14:paraId="6F96A886" w14:textId="77777777" w:rsidTr="00503B51">
        <w:trPr>
          <w:gridAfter w:val="1"/>
          <w:wAfter w:w="5" w:type="pct"/>
        </w:trPr>
        <w:tc>
          <w:tcPr>
            <w:tcW w:w="1316" w:type="pct"/>
          </w:tcPr>
          <w:p w14:paraId="2FE02725" w14:textId="77777777" w:rsidR="001C7272" w:rsidRDefault="001C7272" w:rsidP="00345E78">
            <w:pPr>
              <w:spacing w:line="360" w:lineRule="auto"/>
            </w:pPr>
            <w:r>
              <w:t xml:space="preserve">2.4 Erinnerung durch zusätzliche Geräte (Handy, </w:t>
            </w:r>
            <w:proofErr w:type="spellStart"/>
            <w:r>
              <w:t>SmartWatch</w:t>
            </w:r>
            <w:proofErr w:type="spellEnd"/>
            <w:r>
              <w:t>)</w:t>
            </w:r>
          </w:p>
        </w:tc>
        <w:tc>
          <w:tcPr>
            <w:tcW w:w="1436" w:type="pct"/>
          </w:tcPr>
          <w:p w14:paraId="454A88B6" w14:textId="1E90B778" w:rsidR="001C7272" w:rsidRDefault="00BD7681" w:rsidP="00503B51">
            <w:pPr>
              <w:spacing w:line="360" w:lineRule="auto"/>
              <w:jc w:val="both"/>
            </w:pPr>
            <w:r>
              <w:t>J</w:t>
            </w:r>
            <w:r w:rsidR="001C7272">
              <w:t>a</w:t>
            </w:r>
          </w:p>
        </w:tc>
        <w:tc>
          <w:tcPr>
            <w:tcW w:w="1122" w:type="pct"/>
          </w:tcPr>
          <w:p w14:paraId="576B98E4" w14:textId="77777777" w:rsidR="001C7272" w:rsidRPr="00E46844" w:rsidRDefault="001C7272" w:rsidP="00503B51">
            <w:pPr>
              <w:spacing w:line="360" w:lineRule="auto"/>
              <w:jc w:val="both"/>
            </w:pPr>
            <w:r w:rsidRPr="00892327">
              <w:rPr>
                <w:color w:val="FF0000"/>
              </w:rPr>
              <w:t>Unbekannt</w:t>
            </w:r>
          </w:p>
        </w:tc>
        <w:tc>
          <w:tcPr>
            <w:tcW w:w="1121" w:type="pct"/>
          </w:tcPr>
          <w:p w14:paraId="55D53672" w14:textId="77777777" w:rsidR="001C7272" w:rsidRPr="00E46844" w:rsidRDefault="001C7272" w:rsidP="00503B51">
            <w:pPr>
              <w:spacing w:line="360" w:lineRule="auto"/>
              <w:jc w:val="both"/>
            </w:pPr>
            <w:r w:rsidRPr="00892327">
              <w:rPr>
                <w:color w:val="FF0000"/>
              </w:rPr>
              <w:t>Unbekannt</w:t>
            </w:r>
          </w:p>
        </w:tc>
      </w:tr>
      <w:tr w:rsidR="001C7272" w:rsidRPr="00E46844" w14:paraId="0DF00243" w14:textId="77777777" w:rsidTr="00503B51">
        <w:tc>
          <w:tcPr>
            <w:tcW w:w="5000" w:type="pct"/>
            <w:gridSpan w:val="5"/>
            <w:shd w:val="clear" w:color="auto" w:fill="365F91" w:themeFill="accent1" w:themeFillShade="BF"/>
          </w:tcPr>
          <w:p w14:paraId="01CC1937" w14:textId="77777777" w:rsidR="001C7272" w:rsidRPr="004E5689" w:rsidRDefault="001C7272" w:rsidP="00345E78">
            <w:pPr>
              <w:spacing w:line="360" w:lineRule="auto"/>
              <w:rPr>
                <w:b/>
                <w:color w:val="FFFFFF" w:themeColor="background1"/>
              </w:rPr>
            </w:pPr>
            <w:r w:rsidRPr="004E5689">
              <w:rPr>
                <w:b/>
                <w:color w:val="FFFFFF" w:themeColor="background1"/>
              </w:rPr>
              <w:t>3. Sicherheit</w:t>
            </w:r>
          </w:p>
        </w:tc>
      </w:tr>
      <w:tr w:rsidR="001C7272" w:rsidRPr="00E46844" w14:paraId="3FFE46AE" w14:textId="77777777" w:rsidTr="00503B51">
        <w:trPr>
          <w:gridAfter w:val="1"/>
          <w:wAfter w:w="5" w:type="pct"/>
        </w:trPr>
        <w:tc>
          <w:tcPr>
            <w:tcW w:w="1316" w:type="pct"/>
          </w:tcPr>
          <w:p w14:paraId="4B938F6C" w14:textId="77777777" w:rsidR="001C7272" w:rsidRDefault="001C7272" w:rsidP="00345E78">
            <w:pPr>
              <w:spacing w:line="360" w:lineRule="auto"/>
            </w:pPr>
            <w:r>
              <w:t>3.1 Sicherheit vor falscher Einnahme</w:t>
            </w:r>
          </w:p>
        </w:tc>
        <w:tc>
          <w:tcPr>
            <w:tcW w:w="1436" w:type="pct"/>
          </w:tcPr>
          <w:p w14:paraId="76F1ECDC" w14:textId="77777777" w:rsidR="001C7272" w:rsidRDefault="001C7272" w:rsidP="00503B51">
            <w:pPr>
              <w:spacing w:line="360" w:lineRule="auto"/>
              <w:jc w:val="both"/>
            </w:pPr>
            <w:r>
              <w:t>Ja</w:t>
            </w:r>
          </w:p>
        </w:tc>
        <w:tc>
          <w:tcPr>
            <w:tcW w:w="1122" w:type="pct"/>
          </w:tcPr>
          <w:p w14:paraId="3A18B0D4" w14:textId="77777777" w:rsidR="001C7272" w:rsidRDefault="001C7272" w:rsidP="00503B51">
            <w:pPr>
              <w:spacing w:line="360" w:lineRule="auto"/>
              <w:jc w:val="both"/>
            </w:pPr>
            <w:r>
              <w:t>Ja</w:t>
            </w:r>
          </w:p>
        </w:tc>
        <w:tc>
          <w:tcPr>
            <w:tcW w:w="1121" w:type="pct"/>
          </w:tcPr>
          <w:p w14:paraId="6044870F" w14:textId="77777777" w:rsidR="001C7272" w:rsidRPr="008E2EBD" w:rsidRDefault="001C7272" w:rsidP="00503B51">
            <w:pPr>
              <w:spacing w:line="360" w:lineRule="auto"/>
              <w:jc w:val="both"/>
            </w:pPr>
            <w:r w:rsidRPr="008E2EBD">
              <w:t>Ja</w:t>
            </w:r>
          </w:p>
        </w:tc>
      </w:tr>
      <w:tr w:rsidR="001C7272" w:rsidRPr="00E46844" w14:paraId="01F2BB85" w14:textId="77777777" w:rsidTr="00503B51">
        <w:trPr>
          <w:gridAfter w:val="1"/>
          <w:wAfter w:w="5" w:type="pct"/>
        </w:trPr>
        <w:tc>
          <w:tcPr>
            <w:tcW w:w="1316" w:type="pct"/>
          </w:tcPr>
          <w:p w14:paraId="18EA6132" w14:textId="77777777" w:rsidR="001C7272" w:rsidRDefault="001C7272" w:rsidP="00503B51">
            <w:pPr>
              <w:spacing w:line="360" w:lineRule="auto"/>
              <w:jc w:val="both"/>
            </w:pPr>
            <w:r>
              <w:t>3.2 Kindersicherheit</w:t>
            </w:r>
          </w:p>
        </w:tc>
        <w:tc>
          <w:tcPr>
            <w:tcW w:w="1436" w:type="pct"/>
          </w:tcPr>
          <w:p w14:paraId="729F88C9" w14:textId="77777777" w:rsidR="001C7272" w:rsidRDefault="001C7272" w:rsidP="00503B51">
            <w:pPr>
              <w:spacing w:line="360" w:lineRule="auto"/>
              <w:jc w:val="both"/>
            </w:pPr>
            <w:r>
              <w:t>Ja</w:t>
            </w:r>
          </w:p>
        </w:tc>
        <w:tc>
          <w:tcPr>
            <w:tcW w:w="1122" w:type="pct"/>
          </w:tcPr>
          <w:p w14:paraId="6D4F8E1D" w14:textId="77777777" w:rsidR="001C7272" w:rsidRDefault="001C7272" w:rsidP="00503B51">
            <w:pPr>
              <w:spacing w:line="360" w:lineRule="auto"/>
              <w:jc w:val="both"/>
            </w:pPr>
            <w:r w:rsidRPr="005F21F9">
              <w:t>Ja</w:t>
            </w:r>
          </w:p>
        </w:tc>
        <w:tc>
          <w:tcPr>
            <w:tcW w:w="1121" w:type="pct"/>
          </w:tcPr>
          <w:p w14:paraId="200BDB8F" w14:textId="3FE148C3" w:rsidR="001C7272" w:rsidRDefault="00A108A1" w:rsidP="00503B51">
            <w:pPr>
              <w:spacing w:line="360" w:lineRule="auto"/>
              <w:jc w:val="both"/>
            </w:pPr>
            <w:r>
              <w:t>J</w:t>
            </w:r>
            <w:r w:rsidR="001C7272">
              <w:t>a</w:t>
            </w:r>
          </w:p>
        </w:tc>
      </w:tr>
      <w:tr w:rsidR="001C7272" w:rsidRPr="00E46844" w14:paraId="0CA9C348" w14:textId="77777777" w:rsidTr="00503B51">
        <w:tc>
          <w:tcPr>
            <w:tcW w:w="5000" w:type="pct"/>
            <w:gridSpan w:val="5"/>
            <w:shd w:val="clear" w:color="auto" w:fill="365F91" w:themeFill="accent1" w:themeFillShade="BF"/>
          </w:tcPr>
          <w:p w14:paraId="58108421" w14:textId="77777777" w:rsidR="001C7272" w:rsidRPr="004E5689" w:rsidRDefault="001C7272" w:rsidP="00503B51">
            <w:pPr>
              <w:spacing w:line="360" w:lineRule="auto"/>
              <w:jc w:val="both"/>
              <w:rPr>
                <w:b/>
                <w:color w:val="FFFFFF" w:themeColor="background1"/>
              </w:rPr>
            </w:pPr>
            <w:r w:rsidRPr="004E5689">
              <w:rPr>
                <w:b/>
                <w:color w:val="FFFFFF" w:themeColor="background1"/>
              </w:rPr>
              <w:t>4. Benutzbarkeit</w:t>
            </w:r>
          </w:p>
        </w:tc>
      </w:tr>
      <w:tr w:rsidR="001C7272" w:rsidRPr="00E46844" w14:paraId="6ABC883F" w14:textId="77777777" w:rsidTr="00503B51">
        <w:trPr>
          <w:gridAfter w:val="1"/>
          <w:wAfter w:w="5" w:type="pct"/>
        </w:trPr>
        <w:tc>
          <w:tcPr>
            <w:tcW w:w="1316" w:type="pct"/>
          </w:tcPr>
          <w:p w14:paraId="67B54ABD" w14:textId="77777777" w:rsidR="001C7272" w:rsidRPr="00E46844" w:rsidRDefault="001C7272" w:rsidP="00503B51">
            <w:pPr>
              <w:spacing w:line="360" w:lineRule="auto"/>
              <w:jc w:val="both"/>
            </w:pPr>
            <w:r>
              <w:t>4.1 Portabilität</w:t>
            </w:r>
          </w:p>
        </w:tc>
        <w:tc>
          <w:tcPr>
            <w:tcW w:w="1436" w:type="pct"/>
          </w:tcPr>
          <w:p w14:paraId="31012D98" w14:textId="77777777" w:rsidR="001C7272" w:rsidRPr="00E46844" w:rsidRDefault="001C7272" w:rsidP="00503B51">
            <w:pPr>
              <w:spacing w:line="360" w:lineRule="auto"/>
              <w:jc w:val="both"/>
            </w:pPr>
            <w:r>
              <w:t>Bedingt, da unhandliches Design</w:t>
            </w:r>
          </w:p>
        </w:tc>
        <w:tc>
          <w:tcPr>
            <w:tcW w:w="1122" w:type="pct"/>
          </w:tcPr>
          <w:p w14:paraId="153F0081" w14:textId="2741CC16" w:rsidR="00CC28B5" w:rsidRPr="00E46844" w:rsidRDefault="00667104" w:rsidP="00503B51">
            <w:pPr>
              <w:spacing w:line="360" w:lineRule="auto"/>
              <w:jc w:val="both"/>
            </w:pPr>
            <w:r>
              <w:t>5 Tages Batterie</w:t>
            </w:r>
          </w:p>
        </w:tc>
        <w:tc>
          <w:tcPr>
            <w:tcW w:w="1121" w:type="pct"/>
          </w:tcPr>
          <w:p w14:paraId="2D031800" w14:textId="77777777" w:rsidR="001C7272" w:rsidRPr="00E46844" w:rsidRDefault="001C7272" w:rsidP="00503B51">
            <w:pPr>
              <w:spacing w:line="360" w:lineRule="auto"/>
              <w:jc w:val="both"/>
            </w:pPr>
            <w:r>
              <w:t>Ja</w:t>
            </w:r>
          </w:p>
        </w:tc>
      </w:tr>
      <w:tr w:rsidR="001C7272" w:rsidRPr="00E46844" w14:paraId="1F1306E3" w14:textId="77777777" w:rsidTr="00503B51">
        <w:trPr>
          <w:gridAfter w:val="1"/>
          <w:wAfter w:w="5" w:type="pct"/>
        </w:trPr>
        <w:tc>
          <w:tcPr>
            <w:tcW w:w="1316" w:type="pct"/>
          </w:tcPr>
          <w:p w14:paraId="5DC3C754" w14:textId="77777777" w:rsidR="001C7272" w:rsidRDefault="001C7272" w:rsidP="00503B51">
            <w:pPr>
              <w:spacing w:line="360" w:lineRule="auto"/>
              <w:jc w:val="both"/>
            </w:pPr>
            <w:r>
              <w:t>4.2 Behindertengerecht</w:t>
            </w:r>
          </w:p>
        </w:tc>
        <w:tc>
          <w:tcPr>
            <w:tcW w:w="1436" w:type="pct"/>
          </w:tcPr>
          <w:p w14:paraId="3AC2D7AE" w14:textId="77777777" w:rsidR="001C7272" w:rsidRDefault="001C7272" w:rsidP="00503B51">
            <w:pPr>
              <w:spacing w:line="360" w:lineRule="auto"/>
              <w:jc w:val="both"/>
            </w:pPr>
            <w:r w:rsidRPr="00892327">
              <w:rPr>
                <w:color w:val="FF0000"/>
              </w:rPr>
              <w:t>Unbekannt</w:t>
            </w:r>
          </w:p>
        </w:tc>
        <w:tc>
          <w:tcPr>
            <w:tcW w:w="1122" w:type="pct"/>
          </w:tcPr>
          <w:p w14:paraId="5FD8F2D8" w14:textId="77777777" w:rsidR="001C7272" w:rsidRDefault="001C7272" w:rsidP="00503B51">
            <w:pPr>
              <w:spacing w:line="360" w:lineRule="auto"/>
              <w:jc w:val="both"/>
            </w:pPr>
            <w:r w:rsidRPr="00892327">
              <w:rPr>
                <w:color w:val="FF0000"/>
              </w:rPr>
              <w:t>Unbekannt</w:t>
            </w:r>
          </w:p>
        </w:tc>
        <w:tc>
          <w:tcPr>
            <w:tcW w:w="1121" w:type="pct"/>
          </w:tcPr>
          <w:p w14:paraId="20E930FF" w14:textId="77777777" w:rsidR="001C7272" w:rsidRDefault="001C7272" w:rsidP="001C7272">
            <w:pPr>
              <w:pStyle w:val="Listenabsatz"/>
              <w:numPr>
                <w:ilvl w:val="0"/>
                <w:numId w:val="17"/>
              </w:numPr>
              <w:spacing w:line="360" w:lineRule="auto"/>
              <w:jc w:val="both"/>
            </w:pPr>
            <w:proofErr w:type="spellStart"/>
            <w:r w:rsidRPr="00141A66">
              <w:t>PillBox</w:t>
            </w:r>
            <w:proofErr w:type="spellEnd"/>
            <w:r w:rsidRPr="00141A66">
              <w:t xml:space="preserve"> </w:t>
            </w:r>
            <w:proofErr w:type="spellStart"/>
            <w:r w:rsidRPr="00141A66">
              <w:t>has</w:t>
            </w:r>
            <w:proofErr w:type="spellEnd"/>
            <w:r w:rsidRPr="00141A66">
              <w:t xml:space="preserve"> large </w:t>
            </w:r>
            <w:proofErr w:type="spellStart"/>
            <w:r w:rsidRPr="00141A66">
              <w:t>buttons</w:t>
            </w:r>
            <w:proofErr w:type="spellEnd"/>
            <w:r w:rsidRPr="00141A66">
              <w:t xml:space="preserve">, </w:t>
            </w:r>
          </w:p>
          <w:p w14:paraId="2D096906" w14:textId="77777777" w:rsidR="001C7272" w:rsidRDefault="001C7272" w:rsidP="001C7272">
            <w:pPr>
              <w:pStyle w:val="Listenabsatz"/>
              <w:numPr>
                <w:ilvl w:val="0"/>
                <w:numId w:val="17"/>
              </w:numPr>
              <w:spacing w:line="360" w:lineRule="auto"/>
              <w:jc w:val="both"/>
            </w:pPr>
            <w:r w:rsidRPr="00141A66">
              <w:t xml:space="preserve">LED &amp; </w:t>
            </w:r>
            <w:r>
              <w:t xml:space="preserve">Braille </w:t>
            </w:r>
            <w:proofErr w:type="spellStart"/>
            <w:r>
              <w:t>indicators</w:t>
            </w:r>
            <w:proofErr w:type="spellEnd"/>
            <w:r>
              <w:t xml:space="preserve"> </w:t>
            </w:r>
          </w:p>
          <w:p w14:paraId="5D0EE278" w14:textId="77777777" w:rsidR="001C7272" w:rsidRDefault="001C7272" w:rsidP="001C7272">
            <w:pPr>
              <w:pStyle w:val="Listenabsatz"/>
              <w:numPr>
                <w:ilvl w:val="0"/>
                <w:numId w:val="17"/>
              </w:numPr>
              <w:spacing w:line="360" w:lineRule="auto"/>
              <w:jc w:val="both"/>
            </w:pPr>
            <w:proofErr w:type="spellStart"/>
            <w:r w:rsidRPr="00141A66">
              <w:t>tactile</w:t>
            </w:r>
            <w:proofErr w:type="spellEnd"/>
            <w:r w:rsidRPr="00141A66">
              <w:t xml:space="preserve"> </w:t>
            </w:r>
            <w:proofErr w:type="spellStart"/>
            <w:r w:rsidRPr="00141A66">
              <w:t>edges</w:t>
            </w:r>
            <w:proofErr w:type="spellEnd"/>
            <w:r w:rsidRPr="00141A66">
              <w:t xml:space="preserve"> </w:t>
            </w:r>
            <w:proofErr w:type="spellStart"/>
            <w:r w:rsidRPr="00141A66">
              <w:t>to</w:t>
            </w:r>
            <w:proofErr w:type="spellEnd"/>
            <w:r w:rsidRPr="00141A66">
              <w:t xml:space="preserve"> </w:t>
            </w:r>
            <w:proofErr w:type="spellStart"/>
            <w:r w:rsidRPr="00141A66">
              <w:t>guide</w:t>
            </w:r>
            <w:proofErr w:type="spellEnd"/>
            <w:r w:rsidRPr="00141A66">
              <w:t xml:space="preserve"> </w:t>
            </w:r>
            <w:proofErr w:type="spellStart"/>
            <w:r w:rsidRPr="00141A66">
              <w:t>you</w:t>
            </w:r>
            <w:proofErr w:type="spellEnd"/>
            <w:r w:rsidRPr="00141A66">
              <w:t xml:space="preserve"> </w:t>
            </w:r>
            <w:proofErr w:type="spellStart"/>
            <w:r w:rsidRPr="00141A66">
              <w:t>to</w:t>
            </w:r>
            <w:proofErr w:type="spellEnd"/>
            <w:r w:rsidRPr="00141A66">
              <w:t xml:space="preserve"> </w:t>
            </w:r>
            <w:proofErr w:type="spellStart"/>
            <w:r w:rsidRPr="00141A66">
              <w:t>the</w:t>
            </w:r>
            <w:proofErr w:type="spellEnd"/>
            <w:r w:rsidRPr="00141A66">
              <w:t xml:space="preserve"> </w:t>
            </w:r>
            <w:proofErr w:type="spellStart"/>
            <w:r w:rsidRPr="00141A66">
              <w:t>correct</w:t>
            </w:r>
            <w:proofErr w:type="spellEnd"/>
            <w:r w:rsidRPr="00141A66">
              <w:t xml:space="preserve"> </w:t>
            </w:r>
            <w:proofErr w:type="spellStart"/>
            <w:r w:rsidRPr="00141A66">
              <w:t>glass</w:t>
            </w:r>
            <w:proofErr w:type="spellEnd"/>
            <w:r w:rsidRPr="00141A66">
              <w:t>.</w:t>
            </w:r>
          </w:p>
        </w:tc>
      </w:tr>
    </w:tbl>
    <w:p w14:paraId="156C84E4" w14:textId="6308DDC5" w:rsidR="00DF3B62" w:rsidRPr="009B4649" w:rsidRDefault="00DF3B62" w:rsidP="009B4649">
      <w:pPr>
        <w:pStyle w:val="berschrift2"/>
        <w:numPr>
          <w:ilvl w:val="1"/>
          <w:numId w:val="2"/>
        </w:numPr>
        <w:rPr>
          <w:rFonts w:ascii="Times New Roman" w:hAnsi="Times New Roman" w:cs="Times New Roman"/>
        </w:rPr>
      </w:pPr>
      <w:bookmarkStart w:id="161" w:name="_Toc462229578"/>
      <w:bookmarkStart w:id="162" w:name="_Toc462230398"/>
      <w:bookmarkStart w:id="163" w:name="_Toc462231027"/>
      <w:bookmarkStart w:id="164" w:name="_Toc469069427"/>
      <w:r w:rsidRPr="009B4649">
        <w:rPr>
          <w:rFonts w:ascii="Times New Roman" w:hAnsi="Times New Roman" w:cs="Times New Roman"/>
        </w:rPr>
        <w:lastRenderedPageBreak/>
        <w:t>Smarte Medikamentendosen</w:t>
      </w:r>
      <w:bookmarkEnd w:id="161"/>
      <w:bookmarkEnd w:id="162"/>
      <w:bookmarkEnd w:id="163"/>
      <w:bookmarkEnd w:id="164"/>
    </w:p>
    <w:p w14:paraId="65E4FD33" w14:textId="77777777" w:rsidR="00DF3B62" w:rsidRDefault="00DF3B62" w:rsidP="0029433C">
      <w:pPr>
        <w:spacing w:line="360" w:lineRule="auto"/>
        <w:jc w:val="both"/>
      </w:pPr>
    </w:p>
    <w:p w14:paraId="2B52D31E" w14:textId="1969E24B" w:rsidR="00067C97" w:rsidRDefault="00DF3B62" w:rsidP="0029433C">
      <w:pPr>
        <w:spacing w:line="360" w:lineRule="auto"/>
        <w:jc w:val="both"/>
      </w:pPr>
      <w:r>
        <w:t>Zu der Gruppe der smarten Medikame</w:t>
      </w:r>
      <w:r w:rsidR="00067C97">
        <w:t xml:space="preserve">ntendosen gehören die </w:t>
      </w:r>
      <w:r w:rsidR="00F224F2">
        <w:t>Medikamentendosen</w:t>
      </w:r>
      <w:r w:rsidR="00067C97">
        <w:t>, die den normalen Medikamentendosen in der Form ähneln und mit einem Mikrokontrollen und einer Batterie bzw. Akku ausgestattet sind</w:t>
      </w:r>
      <w:r w:rsidR="00EA740C">
        <w:t xml:space="preserve">, sodass eine </w:t>
      </w:r>
      <w:r w:rsidR="00F224F2">
        <w:t>Autonomie</w:t>
      </w:r>
      <w:r w:rsidR="002836C3" w:rsidRPr="002836C3">
        <w:t xml:space="preserve"> </w:t>
      </w:r>
      <w:r w:rsidR="00F61E89">
        <w:t>und Portabilität</w:t>
      </w:r>
      <w:r w:rsidR="00EA740C">
        <w:t xml:space="preserve"> gewährleistet ist. </w:t>
      </w:r>
      <w:r w:rsidR="00067C97">
        <w:t xml:space="preserve"> </w:t>
      </w:r>
    </w:p>
    <w:p w14:paraId="26765CD5" w14:textId="70A38EC9" w:rsidR="00FD07FC" w:rsidRDefault="00067C97" w:rsidP="0029433C">
      <w:pPr>
        <w:spacing w:line="360" w:lineRule="auto"/>
        <w:jc w:val="both"/>
      </w:pPr>
      <w:r>
        <w:t xml:space="preserve"> </w:t>
      </w:r>
    </w:p>
    <w:p w14:paraId="49AA21CB" w14:textId="4EAC534F" w:rsidR="000344FD" w:rsidRPr="004C2EF0" w:rsidRDefault="005B300A" w:rsidP="000344FD">
      <w:pPr>
        <w:pStyle w:val="berschrift2"/>
        <w:numPr>
          <w:ilvl w:val="2"/>
          <w:numId w:val="2"/>
        </w:numPr>
        <w:spacing w:line="320" w:lineRule="exact"/>
        <w:rPr>
          <w:rFonts w:ascii="Times New Roman" w:hAnsi="Times New Roman" w:cs="Times New Roman"/>
        </w:rPr>
      </w:pPr>
      <w:bookmarkStart w:id="165" w:name="_Toc469069428"/>
      <w:r>
        <w:rPr>
          <w:rFonts w:ascii="Times New Roman" w:hAnsi="Times New Roman" w:cs="Times New Roman"/>
        </w:rPr>
        <w:t xml:space="preserve">Produkte </w:t>
      </w:r>
      <w:r w:rsidR="000344FD">
        <w:rPr>
          <w:rFonts w:ascii="Times New Roman" w:hAnsi="Times New Roman" w:cs="Times New Roman"/>
        </w:rPr>
        <w:t>auf dem Markt</w:t>
      </w:r>
      <w:bookmarkEnd w:id="165"/>
    </w:p>
    <w:p w14:paraId="1C94C998" w14:textId="77777777" w:rsidR="000344FD" w:rsidRDefault="000344FD" w:rsidP="00F80C74"/>
    <w:p w14:paraId="155B2B35" w14:textId="00CD36C5" w:rsidR="00F80C74" w:rsidRPr="000344FD" w:rsidRDefault="000344FD" w:rsidP="00F80C74">
      <w:pPr>
        <w:rPr>
          <w:b/>
        </w:rPr>
      </w:pPr>
      <w:proofErr w:type="spellStart"/>
      <w:r>
        <w:rPr>
          <w:b/>
        </w:rPr>
        <w:t>SMRxT</w:t>
      </w:r>
      <w:proofErr w:type="spellEnd"/>
    </w:p>
    <w:p w14:paraId="57D8AAF2" w14:textId="77777777" w:rsidR="000344FD" w:rsidRDefault="000344FD" w:rsidP="0029433C">
      <w:pPr>
        <w:spacing w:line="360" w:lineRule="auto"/>
        <w:jc w:val="both"/>
      </w:pPr>
    </w:p>
    <w:p w14:paraId="2D414A43" w14:textId="4145ABAB" w:rsidR="00B21788" w:rsidRDefault="00880015" w:rsidP="0029433C">
      <w:pPr>
        <w:spacing w:line="360" w:lineRule="auto"/>
        <w:jc w:val="both"/>
      </w:pPr>
      <w:r w:rsidRPr="00880015">
        <w:t xml:space="preserve">Das in New York ansässige Unternehmen SMRXT INC entwickelte die Smarte Medikamentendose </w:t>
      </w:r>
      <w:proofErr w:type="spellStart"/>
      <w:r w:rsidRPr="00880015">
        <w:t>SMRxT</w:t>
      </w:r>
      <w:proofErr w:type="spellEnd"/>
      <w:r w:rsidRPr="00880015">
        <w:t xml:space="preserve">. </w:t>
      </w:r>
      <w:r>
        <w:t xml:space="preserve">Diese hat </w:t>
      </w:r>
      <w:r w:rsidR="00F673BA">
        <w:t>im</w:t>
      </w:r>
      <w:r>
        <w:t xml:space="preserve"> </w:t>
      </w:r>
      <w:r w:rsidRPr="00880015">
        <w:t>Fundament einen eingebauten Gewichtssensor, der messen kann wann und in welcher Menge eine Medikamentenentnahme erfolgte. Die Medikamentendose hat keine Erinnerungsmechanismen</w:t>
      </w:r>
      <w:r>
        <w:t xml:space="preserve">, die die Personen durch das Aufleuchten von </w:t>
      </w:r>
      <w:r w:rsidRPr="00880015">
        <w:t xml:space="preserve">LEDs oder </w:t>
      </w:r>
      <w:r>
        <w:t xml:space="preserve">akustischen Signalen an die Einnahme erinnert. </w:t>
      </w:r>
      <w:r w:rsidRPr="00455C45">
        <w:rPr>
          <w:color w:val="FF0000"/>
        </w:rPr>
        <w:t>Die Medikamentendo</w:t>
      </w:r>
      <w:r w:rsidR="000D2031" w:rsidRPr="00455C45">
        <w:rPr>
          <w:color w:val="FF0000"/>
        </w:rPr>
        <w:t xml:space="preserve">se </w:t>
      </w:r>
      <w:r w:rsidR="00455C45">
        <w:rPr>
          <w:color w:val="FF0000"/>
        </w:rPr>
        <w:t xml:space="preserve">(erinnert, und  wird ... als ein Satz würde ich das machen) </w:t>
      </w:r>
      <w:r w:rsidR="000D2031">
        <w:t xml:space="preserve">wird hauptsächlich zur Messung von </w:t>
      </w:r>
      <w:r w:rsidR="00F673BA">
        <w:t xml:space="preserve">Adhärenz </w:t>
      </w:r>
      <w:r w:rsidR="000D2031">
        <w:t>verwendet</w:t>
      </w:r>
      <w:r w:rsidR="00F673BA">
        <w:t>.</w:t>
      </w:r>
      <w:r w:rsidR="00903973">
        <w:t xml:space="preserve"> </w:t>
      </w:r>
      <w:r w:rsidR="00903973">
        <w:fldChar w:fldCharType="begin"/>
      </w:r>
      <w:r w:rsidR="000100C2">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00903973">
        <w:fldChar w:fldCharType="separate"/>
      </w:r>
      <w:bookmarkStart w:id="166" w:name="_CTVP001c57789de2ba34d85b0a9ad8c2f5586fe"/>
      <w:r w:rsidR="000100C2">
        <w:t>(Vgl. SMRXT INC 2015)</w:t>
      </w:r>
      <w:bookmarkEnd w:id="166"/>
      <w:r w:rsidR="00903973">
        <w:fldChar w:fldCharType="end"/>
      </w:r>
    </w:p>
    <w:p w14:paraId="2A1B02E8" w14:textId="77777777" w:rsidR="00880015" w:rsidRPr="00880015" w:rsidRDefault="00880015" w:rsidP="0029433C">
      <w:pPr>
        <w:spacing w:line="360" w:lineRule="auto"/>
        <w:jc w:val="both"/>
      </w:pPr>
    </w:p>
    <w:p w14:paraId="0024E386" w14:textId="77777777" w:rsidR="00880015" w:rsidRDefault="00880015" w:rsidP="00880015">
      <w:pPr>
        <w:keepNext/>
        <w:spacing w:line="360" w:lineRule="auto"/>
        <w:jc w:val="center"/>
      </w:pPr>
      <w:r>
        <w:rPr>
          <w:b/>
          <w:noProof/>
        </w:rPr>
        <w:drawing>
          <wp:inline distT="0" distB="0" distL="0" distR="0" wp14:anchorId="71E77056" wp14:editId="2D4925AC">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14:paraId="011BBEA3" w14:textId="446778DA" w:rsidR="00880015" w:rsidRDefault="00880015" w:rsidP="00880015">
      <w:pPr>
        <w:pStyle w:val="Beschriftung"/>
        <w:jc w:val="center"/>
        <w:rPr>
          <w:b w:val="0"/>
        </w:rPr>
      </w:pPr>
      <w:bookmarkStart w:id="167" w:name="_Toc466197827"/>
      <w:r>
        <w:t xml:space="preserve">Abbildung </w:t>
      </w:r>
      <w:r w:rsidR="00E05C68">
        <w:fldChar w:fldCharType="begin"/>
      </w:r>
      <w:r w:rsidR="00E05C68">
        <w:instrText xml:space="preserve"> SEQ Abbildung \* ARABIC </w:instrText>
      </w:r>
      <w:r w:rsidR="00E05C68">
        <w:fldChar w:fldCharType="separate"/>
      </w:r>
      <w:r w:rsidR="00420FBB">
        <w:rPr>
          <w:noProof/>
        </w:rPr>
        <w:t>8</w:t>
      </w:r>
      <w:r w:rsidR="00E05C68">
        <w:rPr>
          <w:noProof/>
        </w:rPr>
        <w:fldChar w:fldCharType="end"/>
      </w:r>
      <w:r>
        <w:t xml:space="preserve">: </w:t>
      </w:r>
      <w:proofErr w:type="spellStart"/>
      <w:r>
        <w:t>SMRxT</w:t>
      </w:r>
      <w:proofErr w:type="spellEnd"/>
      <w:r>
        <w:t xml:space="preserve"> Medikamentendose</w:t>
      </w:r>
      <w:r w:rsidR="00903973">
        <w:t xml:space="preserve"> </w:t>
      </w:r>
      <w:r w:rsidR="00903973">
        <w:fldChar w:fldCharType="begin"/>
      </w:r>
      <w:r w:rsidR="000100C2">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00903973">
        <w:fldChar w:fldCharType="separate"/>
      </w:r>
      <w:bookmarkStart w:id="168" w:name="_CTVP0013e689bc4ce6244da9e63a776c4b9218f"/>
      <w:r w:rsidR="000100C2">
        <w:t>(Quelle: SMRXT INC 2015)</w:t>
      </w:r>
      <w:bookmarkEnd w:id="167"/>
      <w:bookmarkEnd w:id="168"/>
      <w:r w:rsidR="00903973">
        <w:fldChar w:fldCharType="end"/>
      </w:r>
    </w:p>
    <w:p w14:paraId="644F137B" w14:textId="6AE5A287" w:rsidR="00D310CC" w:rsidRPr="00482C50" w:rsidRDefault="00D310CC" w:rsidP="0029433C">
      <w:pPr>
        <w:spacing w:line="360" w:lineRule="auto"/>
        <w:jc w:val="both"/>
      </w:pPr>
    </w:p>
    <w:p w14:paraId="1481E31A" w14:textId="40D3BB87" w:rsidR="003A54F9" w:rsidRPr="00BE7C79" w:rsidRDefault="003A54F9" w:rsidP="00BE7C79">
      <w:pPr>
        <w:rPr>
          <w:b/>
        </w:rPr>
      </w:pPr>
      <w:proofErr w:type="spellStart"/>
      <w:r w:rsidRPr="00BE7C79">
        <w:rPr>
          <w:b/>
        </w:rPr>
        <w:t>Adherence</w:t>
      </w:r>
      <w:proofErr w:type="spellEnd"/>
      <w:r w:rsidRPr="00BE7C79">
        <w:rPr>
          <w:b/>
        </w:rPr>
        <w:t xml:space="preserve"> </w:t>
      </w:r>
      <w:proofErr w:type="spellStart"/>
      <w:r w:rsidRPr="00BE7C79">
        <w:rPr>
          <w:b/>
        </w:rPr>
        <w:t>Pill</w:t>
      </w:r>
      <w:proofErr w:type="spellEnd"/>
      <w:r w:rsidRPr="00BE7C79">
        <w:rPr>
          <w:b/>
        </w:rPr>
        <w:t xml:space="preserve"> </w:t>
      </w:r>
      <w:proofErr w:type="spellStart"/>
      <w:r w:rsidRPr="00BE7C79">
        <w:rPr>
          <w:b/>
        </w:rPr>
        <w:t>Bottle</w:t>
      </w:r>
      <w:proofErr w:type="spellEnd"/>
    </w:p>
    <w:p w14:paraId="15CE0CCD" w14:textId="77777777" w:rsidR="00A577D0" w:rsidRPr="00A577D0" w:rsidRDefault="00A577D0" w:rsidP="00A577D0">
      <w:pPr>
        <w:rPr>
          <w:b/>
        </w:rPr>
      </w:pPr>
    </w:p>
    <w:p w14:paraId="5D18083D" w14:textId="74B0C384" w:rsidR="007722CD" w:rsidRDefault="00831180" w:rsidP="0029433C">
      <w:pPr>
        <w:spacing w:line="360" w:lineRule="auto"/>
        <w:jc w:val="both"/>
      </w:pPr>
      <w:proofErr w:type="spellStart"/>
      <w:r w:rsidRPr="00CC0866">
        <w:t>Adherence</w:t>
      </w:r>
      <w:proofErr w:type="spellEnd"/>
      <w:r w:rsidRPr="00CC0866">
        <w:t xml:space="preserve"> </w:t>
      </w:r>
      <w:proofErr w:type="spellStart"/>
      <w:r w:rsidRPr="00CC0866">
        <w:t>Pill</w:t>
      </w:r>
      <w:proofErr w:type="spellEnd"/>
      <w:r w:rsidRPr="00CC0866">
        <w:t xml:space="preserve"> </w:t>
      </w:r>
      <w:proofErr w:type="spellStart"/>
      <w:r w:rsidRPr="00CC0866">
        <w:t>Bottle</w:t>
      </w:r>
      <w:proofErr w:type="spellEnd"/>
      <w:r w:rsidRPr="00CC0866">
        <w:t xml:space="preserve"> wurde von dem in New York ansässigem Unternehmen </w:t>
      </w:r>
      <w:proofErr w:type="spellStart"/>
      <w:r w:rsidRPr="00CC0866">
        <w:t>AdhereTech</w:t>
      </w:r>
      <w:proofErr w:type="spellEnd"/>
      <w:r w:rsidRPr="00CC0866">
        <w:t xml:space="preserve"> entwickelt. </w:t>
      </w:r>
      <w:r w:rsidR="00CC0866" w:rsidRPr="00CC0866">
        <w:t>Die Benachrichtigungen zur Einnahme von Medikamenten erfolgt durch ein Aufleuchten der an der Dose angebrachten LEDs und bei Bedarf durch einen auto</w:t>
      </w:r>
      <w:r w:rsidR="005E2C97">
        <w:t>matischen Anruf oder durch das V</w:t>
      </w:r>
      <w:r w:rsidR="00CC0866" w:rsidRPr="00CC0866">
        <w:t xml:space="preserve">ersenden von einer Textnachricht. Durch eingebaute Sensoren kann die Dose </w:t>
      </w:r>
      <w:r w:rsidR="00CC0866" w:rsidRPr="00CC0866">
        <w:lastRenderedPageBreak/>
        <w:t>mitverfolgen wann eine Öffnung und in welcher Menge eine Medikamentene</w:t>
      </w:r>
      <w:r w:rsidR="002836C3">
        <w:t>n</w:t>
      </w:r>
      <w:r w:rsidR="00CC0866" w:rsidRPr="00CC0866">
        <w:t>tnahme erfolgte.</w:t>
      </w:r>
      <w:r w:rsidR="00903973">
        <w:t xml:space="preserve"> </w:t>
      </w:r>
      <w:r w:rsidR="00903973">
        <w:fldChar w:fldCharType="begin"/>
      </w:r>
      <w:r w:rsidR="00D56167">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903973">
        <w:fldChar w:fldCharType="separate"/>
      </w:r>
      <w:bookmarkStart w:id="169" w:name="_CTVP0013d376e4cb7b9486494e2bfae811e6bfb"/>
      <w:r w:rsidR="000100C2">
        <w:t>(Vgl. AdhereTech Inc. 2015)</w:t>
      </w:r>
      <w:bookmarkEnd w:id="169"/>
      <w:r w:rsidR="00903973">
        <w:fldChar w:fldCharType="end"/>
      </w:r>
    </w:p>
    <w:p w14:paraId="035C6DB0" w14:textId="160559F8" w:rsidR="00CC0866" w:rsidRDefault="00CC0866" w:rsidP="0029433C">
      <w:pPr>
        <w:spacing w:line="360" w:lineRule="auto"/>
        <w:jc w:val="both"/>
      </w:pPr>
    </w:p>
    <w:p w14:paraId="12251A69" w14:textId="77777777" w:rsidR="00987FDA" w:rsidRDefault="00CC0866" w:rsidP="00987FDA">
      <w:pPr>
        <w:keepNext/>
        <w:spacing w:line="360" w:lineRule="auto"/>
        <w:jc w:val="center"/>
      </w:pPr>
      <w:r>
        <w:rPr>
          <w:noProof/>
        </w:rPr>
        <w:drawing>
          <wp:inline distT="0" distB="0" distL="0" distR="0" wp14:anchorId="5576FB27" wp14:editId="02724630">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14:paraId="56953533" w14:textId="435AF125" w:rsidR="00987FDA" w:rsidRDefault="00987FDA" w:rsidP="00987FDA">
      <w:pPr>
        <w:pStyle w:val="Beschriftung"/>
        <w:jc w:val="center"/>
      </w:pPr>
      <w:bookmarkStart w:id="170" w:name="_Toc466197828"/>
      <w:r>
        <w:t xml:space="preserve">Abbildung </w:t>
      </w:r>
      <w:r w:rsidR="00E05C68">
        <w:fldChar w:fldCharType="begin"/>
      </w:r>
      <w:r w:rsidR="00E05C68">
        <w:instrText xml:space="preserve"> SEQ Abbildung \* ARABIC </w:instrText>
      </w:r>
      <w:r w:rsidR="00E05C68">
        <w:fldChar w:fldCharType="separate"/>
      </w:r>
      <w:r w:rsidR="00420FBB">
        <w:rPr>
          <w:noProof/>
        </w:rPr>
        <w:t>9</w:t>
      </w:r>
      <w:r w:rsidR="00E05C68">
        <w:rPr>
          <w:noProof/>
        </w:rPr>
        <w:fldChar w:fldCharType="end"/>
      </w:r>
      <w:r>
        <w:t xml:space="preserve">: </w:t>
      </w:r>
      <w:proofErr w:type="spellStart"/>
      <w:r>
        <w:t>Adherence</w:t>
      </w:r>
      <w:proofErr w:type="spellEnd"/>
      <w:r>
        <w:t xml:space="preserve"> </w:t>
      </w:r>
      <w:proofErr w:type="spellStart"/>
      <w:r>
        <w:t>Pill</w:t>
      </w:r>
      <w:proofErr w:type="spellEnd"/>
      <w:r>
        <w:t xml:space="preserve"> </w:t>
      </w:r>
      <w:proofErr w:type="spellStart"/>
      <w:r>
        <w:t>Bottle</w:t>
      </w:r>
      <w:proofErr w:type="spellEnd"/>
      <w:r>
        <w:t xml:space="preserve"> Medikamentendose</w:t>
      </w:r>
      <w:r w:rsidR="00903973">
        <w:t xml:space="preserve"> </w:t>
      </w:r>
      <w:r w:rsidR="00903973">
        <w:fldChar w:fldCharType="begin"/>
      </w:r>
      <w:r w:rsidR="00903973">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00903973">
        <w:fldChar w:fldCharType="separate"/>
      </w:r>
      <w:bookmarkStart w:id="171" w:name="_CTVP0017364043a2d094d23953e47db6203ef43"/>
      <w:r w:rsidR="000100C2">
        <w:t>(Quelle: AdhereTech Inc. 2015)</w:t>
      </w:r>
      <w:bookmarkEnd w:id="170"/>
      <w:bookmarkEnd w:id="171"/>
      <w:r w:rsidR="00903973">
        <w:fldChar w:fldCharType="end"/>
      </w:r>
    </w:p>
    <w:p w14:paraId="030C9321" w14:textId="77777777" w:rsidR="007722CD" w:rsidRPr="00BE7C79" w:rsidRDefault="007722CD" w:rsidP="00BE7C79">
      <w:pPr>
        <w:rPr>
          <w:b/>
        </w:rPr>
      </w:pPr>
    </w:p>
    <w:p w14:paraId="19E8B1B9" w14:textId="64537AD7" w:rsidR="003A54F9" w:rsidRPr="00BE7C79" w:rsidRDefault="003A54F9" w:rsidP="00BE7C79">
      <w:pPr>
        <w:rPr>
          <w:b/>
        </w:rPr>
      </w:pPr>
      <w:r w:rsidRPr="00BE7C79">
        <w:rPr>
          <w:b/>
        </w:rPr>
        <w:t xml:space="preserve">ROUND </w:t>
      </w:r>
      <w:proofErr w:type="spellStart"/>
      <w:r w:rsidRPr="00BE7C79">
        <w:rPr>
          <w:b/>
        </w:rPr>
        <w:t>Refill</w:t>
      </w:r>
      <w:proofErr w:type="spellEnd"/>
    </w:p>
    <w:p w14:paraId="719C862F" w14:textId="52ABF708" w:rsidR="003A54F9" w:rsidRDefault="003A54F9" w:rsidP="0029433C">
      <w:pPr>
        <w:spacing w:line="360" w:lineRule="auto"/>
        <w:jc w:val="both"/>
        <w:rPr>
          <w:b/>
        </w:rPr>
      </w:pPr>
    </w:p>
    <w:p w14:paraId="2A30BE88" w14:textId="7C191F67" w:rsidR="003A54F9" w:rsidRPr="00F717D9" w:rsidRDefault="003A54F9" w:rsidP="0029433C">
      <w:pPr>
        <w:spacing w:line="360" w:lineRule="auto"/>
        <w:jc w:val="both"/>
      </w:pPr>
      <w:r w:rsidRPr="00F717D9">
        <w:t xml:space="preserve">ROUNT </w:t>
      </w:r>
      <w:proofErr w:type="spellStart"/>
      <w:r w:rsidRPr="00F717D9">
        <w:t>Refill</w:t>
      </w:r>
      <w:proofErr w:type="spellEnd"/>
      <w:r w:rsidRPr="00F717D9">
        <w:t xml:space="preserve"> ist eine smarte Medikamentendose, die von Circadian Design entwickelt wurde.  </w:t>
      </w:r>
      <w:r w:rsidR="00F717D9" w:rsidRPr="00F717D9">
        <w:t>D</w:t>
      </w:r>
      <w:r w:rsidR="005E2C97">
        <w:t>ie smarte Medikamentendose ist Lichtre</w:t>
      </w:r>
      <w:r w:rsidR="00F717D9" w:rsidRPr="00F717D9">
        <w:t xml:space="preserve">sistent </w:t>
      </w:r>
      <w:r w:rsidR="00F717D9">
        <w:t>u</w:t>
      </w:r>
      <w:r w:rsidR="005E2C97">
        <w:t xml:space="preserve">nd ist </w:t>
      </w:r>
      <w:proofErr w:type="spellStart"/>
      <w:r w:rsidR="0057247F" w:rsidRPr="0057247F">
        <w:t>recyclebar</w:t>
      </w:r>
      <w:proofErr w:type="spellEnd"/>
      <w:r w:rsidR="005E2C97">
        <w:t>. Weiterhin be</w:t>
      </w:r>
      <w:r w:rsidR="00F717D9">
        <w:t>inhaltet die Dose eine eingebaute Batterie, ein Bluetooth BLE 4.0 Modul, welches eine Kommunikation mit Blu</w:t>
      </w:r>
      <w:r w:rsidR="005E2C97">
        <w:t>e</w:t>
      </w:r>
      <w:r w:rsidR="00F717D9">
        <w:t xml:space="preserve">tooth Geräten gewährleistet und einem 3-Axis </w:t>
      </w:r>
      <w:proofErr w:type="spellStart"/>
      <w:r w:rsidR="00F717D9">
        <w:t>Accelerometer</w:t>
      </w:r>
      <w:proofErr w:type="spellEnd"/>
      <w:r w:rsidR="00F717D9" w:rsidRPr="00F717D9">
        <w:t>.</w:t>
      </w:r>
      <w:r w:rsidR="00F717D9">
        <w:t xml:space="preserve"> </w:t>
      </w:r>
      <w:r w:rsidR="00206640">
        <w:t xml:space="preserve">Die Verwaltung der Medikamente erfolgt durch </w:t>
      </w:r>
      <w:r w:rsidR="001F4B1F">
        <w:t>eine</w:t>
      </w:r>
      <w:r w:rsidR="00206640">
        <w:t xml:space="preserve"> App, die im Apple Store runtergeladen werden kann. </w:t>
      </w:r>
      <w:r w:rsidR="00F717D9">
        <w:t xml:space="preserve"> </w:t>
      </w:r>
      <w:r w:rsidR="00C27BA0">
        <w:fldChar w:fldCharType="begin"/>
      </w:r>
      <w:r w:rsidR="00D56167">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00C27BA0">
        <w:fldChar w:fldCharType="separate"/>
      </w:r>
      <w:bookmarkStart w:id="172" w:name="_CTVP001a96688d5ab2c4cb0b0254dab12754961"/>
      <w:r w:rsidR="000100C2">
        <w:t>(Vgl. Circadian Design 2016)</w:t>
      </w:r>
      <w:bookmarkEnd w:id="172"/>
      <w:r w:rsidR="00C27BA0">
        <w:fldChar w:fldCharType="end"/>
      </w:r>
      <w:r w:rsidR="00F717D9" w:rsidRPr="00F717D9">
        <w:t xml:space="preserve"> </w:t>
      </w:r>
    </w:p>
    <w:p w14:paraId="55EFD2AB" w14:textId="77777777" w:rsidR="00F717D9" w:rsidRPr="003A54F9" w:rsidRDefault="00F717D9" w:rsidP="0029433C">
      <w:pPr>
        <w:spacing w:line="360" w:lineRule="auto"/>
        <w:jc w:val="both"/>
        <w:rPr>
          <w:b/>
        </w:rPr>
      </w:pPr>
    </w:p>
    <w:p w14:paraId="3AACC3F6" w14:textId="77777777" w:rsidR="001F4B1F" w:rsidRDefault="003A54F9" w:rsidP="001F4B1F">
      <w:pPr>
        <w:keepNext/>
        <w:spacing w:line="360" w:lineRule="auto"/>
        <w:jc w:val="center"/>
      </w:pPr>
      <w:r>
        <w:rPr>
          <w:noProof/>
        </w:rPr>
        <w:drawing>
          <wp:inline distT="0" distB="0" distL="0" distR="0" wp14:anchorId="3A51F635" wp14:editId="75272B73">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14:paraId="35480629" w14:textId="03488A75" w:rsidR="003A54F9" w:rsidRDefault="001F4B1F" w:rsidP="001F4B1F">
      <w:pPr>
        <w:pStyle w:val="Beschriftung"/>
        <w:jc w:val="center"/>
      </w:pPr>
      <w:bookmarkStart w:id="173" w:name="_Toc466197829"/>
      <w:r>
        <w:t xml:space="preserve">Abbildung </w:t>
      </w:r>
      <w:r w:rsidR="00E05C68">
        <w:fldChar w:fldCharType="begin"/>
      </w:r>
      <w:r w:rsidR="00E05C68">
        <w:instrText xml:space="preserve"> SEQ Abbildung \* ARABIC </w:instrText>
      </w:r>
      <w:r w:rsidR="00E05C68">
        <w:fldChar w:fldCharType="separate"/>
      </w:r>
      <w:r w:rsidR="00420FBB">
        <w:rPr>
          <w:noProof/>
        </w:rPr>
        <w:t>10</w:t>
      </w:r>
      <w:r w:rsidR="00E05C68">
        <w:rPr>
          <w:noProof/>
        </w:rPr>
        <w:fldChar w:fldCharType="end"/>
      </w:r>
      <w:r>
        <w:t xml:space="preserve">: ROUND </w:t>
      </w:r>
      <w:proofErr w:type="spellStart"/>
      <w:r>
        <w:t>Refill</w:t>
      </w:r>
      <w:proofErr w:type="spellEnd"/>
      <w:r w:rsidR="00CC0866">
        <w:t xml:space="preserve"> Medikamentendose</w:t>
      </w:r>
      <w:r w:rsidR="00C27BA0">
        <w:t xml:space="preserve"> </w:t>
      </w:r>
      <w:r w:rsidR="00C27BA0">
        <w:fldChar w:fldCharType="begin"/>
      </w:r>
      <w:r w:rsidR="000100C2">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00C27BA0">
        <w:fldChar w:fldCharType="separate"/>
      </w:r>
      <w:bookmarkStart w:id="174" w:name="_CTVP0014e160fe82fe149a8926ea6b0f7a6fcc3"/>
      <w:r w:rsidR="000100C2">
        <w:t>(Quelle: Circadian Design 2016)</w:t>
      </w:r>
      <w:bookmarkEnd w:id="173"/>
      <w:bookmarkEnd w:id="174"/>
      <w:r w:rsidR="00C27BA0">
        <w:fldChar w:fldCharType="end"/>
      </w:r>
    </w:p>
    <w:p w14:paraId="3962C48B" w14:textId="3010A480" w:rsidR="00FD07FC" w:rsidRDefault="00FD07FC" w:rsidP="00206B97"/>
    <w:p w14:paraId="09837CF3" w14:textId="1F72A7F6" w:rsidR="00D310CC" w:rsidRDefault="00D310CC" w:rsidP="00206B97"/>
    <w:p w14:paraId="0CA25206" w14:textId="1D90A3C2" w:rsidR="00D310CC" w:rsidRDefault="00D310CC" w:rsidP="00206B97"/>
    <w:p w14:paraId="50E71873" w14:textId="52339A19" w:rsidR="00D310CC" w:rsidRDefault="00D310CC" w:rsidP="00206B97"/>
    <w:p w14:paraId="20AB90C5" w14:textId="503DE3D0" w:rsidR="00D310CC" w:rsidRDefault="00D310CC" w:rsidP="00206B97"/>
    <w:p w14:paraId="71598F48" w14:textId="7DECDC72" w:rsidR="00D310CC" w:rsidRDefault="00D310CC" w:rsidP="00206B97"/>
    <w:p w14:paraId="02D1FE40" w14:textId="77777777" w:rsidR="00D310CC" w:rsidRPr="00206B97" w:rsidRDefault="00D310CC" w:rsidP="00206B97"/>
    <w:p w14:paraId="05F337BA" w14:textId="12A61A7C" w:rsidR="00943EE0" w:rsidRDefault="00943EE0" w:rsidP="00943EE0">
      <w:pPr>
        <w:pStyle w:val="Beschriftung"/>
        <w:keepNext/>
      </w:pPr>
      <w:bookmarkStart w:id="175" w:name="_Toc466197818"/>
      <w:r>
        <w:lastRenderedPageBreak/>
        <w:t xml:space="preserve">Tabelle </w:t>
      </w:r>
      <w:r w:rsidR="00E05C68">
        <w:fldChar w:fldCharType="begin"/>
      </w:r>
      <w:r w:rsidR="00E05C68">
        <w:instrText xml:space="preserve"> SEQ Tabelle \* ARABIC </w:instrText>
      </w:r>
      <w:r w:rsidR="00E05C68">
        <w:fldChar w:fldCharType="separate"/>
      </w:r>
      <w:r w:rsidR="00145E5C">
        <w:rPr>
          <w:noProof/>
        </w:rPr>
        <w:t>2</w:t>
      </w:r>
      <w:r w:rsidR="00E05C68">
        <w:rPr>
          <w:noProof/>
        </w:rPr>
        <w:fldChar w:fldCharType="end"/>
      </w:r>
      <w:r>
        <w:t>: Vergleich von smarten Medikamentendosen</w:t>
      </w:r>
      <w:bookmarkEnd w:id="175"/>
    </w:p>
    <w:tbl>
      <w:tblPr>
        <w:tblStyle w:val="Tabellenraster"/>
        <w:tblW w:w="5000" w:type="pct"/>
        <w:tblLook w:val="04A0" w:firstRow="1" w:lastRow="0" w:firstColumn="1" w:lastColumn="0" w:noHBand="0" w:noVBand="1"/>
      </w:tblPr>
      <w:tblGrid>
        <w:gridCol w:w="2874"/>
        <w:gridCol w:w="2667"/>
        <w:gridCol w:w="1901"/>
        <w:gridCol w:w="1902"/>
      </w:tblGrid>
      <w:tr w:rsidR="001C7272" w:rsidRPr="00E46844" w14:paraId="0FDE704A" w14:textId="77777777" w:rsidTr="00943EE0">
        <w:tc>
          <w:tcPr>
            <w:tcW w:w="1538" w:type="pct"/>
            <w:shd w:val="clear" w:color="auto" w:fill="31849B" w:themeFill="accent5" w:themeFillShade="BF"/>
          </w:tcPr>
          <w:p w14:paraId="28BFC84E" w14:textId="1D185688" w:rsidR="001C7272" w:rsidRPr="0012563D" w:rsidRDefault="005E2C97" w:rsidP="00503B51">
            <w:pPr>
              <w:spacing w:line="360" w:lineRule="auto"/>
              <w:jc w:val="both"/>
              <w:rPr>
                <w:b/>
                <w:color w:val="FFFFFF" w:themeColor="background1"/>
              </w:rPr>
            </w:pPr>
            <w:r>
              <w:rPr>
                <w:b/>
                <w:color w:val="FFFFFF" w:themeColor="background1"/>
              </w:rPr>
              <w:t>Kriterien</w:t>
            </w:r>
          </w:p>
        </w:tc>
        <w:tc>
          <w:tcPr>
            <w:tcW w:w="1427" w:type="pct"/>
            <w:shd w:val="clear" w:color="auto" w:fill="31849B" w:themeFill="accent5" w:themeFillShade="BF"/>
          </w:tcPr>
          <w:p w14:paraId="60742CEE" w14:textId="77777777" w:rsidR="001C7272" w:rsidRPr="0012563D" w:rsidRDefault="001C7272" w:rsidP="00503B51">
            <w:pPr>
              <w:rPr>
                <w:b/>
                <w:color w:val="FFFFFF" w:themeColor="background1"/>
              </w:rPr>
            </w:pPr>
            <w:proofErr w:type="spellStart"/>
            <w:r>
              <w:rPr>
                <w:b/>
                <w:color w:val="FFFFFF" w:themeColor="background1"/>
              </w:rPr>
              <w:t>SMRxT</w:t>
            </w:r>
            <w:proofErr w:type="spellEnd"/>
          </w:p>
        </w:tc>
        <w:tc>
          <w:tcPr>
            <w:tcW w:w="1017" w:type="pct"/>
            <w:shd w:val="clear" w:color="auto" w:fill="31849B" w:themeFill="accent5" w:themeFillShade="BF"/>
          </w:tcPr>
          <w:p w14:paraId="63EC8312" w14:textId="77777777" w:rsidR="001C7272" w:rsidRPr="0012563D" w:rsidRDefault="001C7272" w:rsidP="00794A5A">
            <w:pPr>
              <w:rPr>
                <w:b/>
                <w:color w:val="FFFFFF" w:themeColor="background1"/>
              </w:rPr>
            </w:pPr>
            <w:bookmarkStart w:id="176" w:name="_Toc462229579"/>
            <w:proofErr w:type="spellStart"/>
            <w:r w:rsidRPr="0012563D">
              <w:rPr>
                <w:b/>
                <w:color w:val="FFFFFF" w:themeColor="background1"/>
              </w:rPr>
              <w:t>Adherence</w:t>
            </w:r>
            <w:proofErr w:type="spellEnd"/>
            <w:r w:rsidRPr="0012563D">
              <w:rPr>
                <w:b/>
                <w:color w:val="FFFFFF" w:themeColor="background1"/>
              </w:rPr>
              <w:t xml:space="preserve"> </w:t>
            </w:r>
            <w:proofErr w:type="spellStart"/>
            <w:r w:rsidRPr="0012563D">
              <w:rPr>
                <w:b/>
                <w:color w:val="FFFFFF" w:themeColor="background1"/>
              </w:rPr>
              <w:t>Pill</w:t>
            </w:r>
            <w:proofErr w:type="spellEnd"/>
            <w:r w:rsidRPr="0012563D">
              <w:rPr>
                <w:b/>
                <w:color w:val="FFFFFF" w:themeColor="background1"/>
              </w:rPr>
              <w:t xml:space="preserve"> </w:t>
            </w:r>
            <w:proofErr w:type="spellStart"/>
            <w:r w:rsidRPr="0012563D">
              <w:rPr>
                <w:b/>
                <w:color w:val="FFFFFF" w:themeColor="background1"/>
              </w:rPr>
              <w:t>Bottle</w:t>
            </w:r>
            <w:bookmarkEnd w:id="176"/>
            <w:proofErr w:type="spellEnd"/>
          </w:p>
        </w:tc>
        <w:tc>
          <w:tcPr>
            <w:tcW w:w="1017" w:type="pct"/>
            <w:shd w:val="clear" w:color="auto" w:fill="31849B" w:themeFill="accent5" w:themeFillShade="BF"/>
          </w:tcPr>
          <w:p w14:paraId="036D36DD" w14:textId="77777777" w:rsidR="001C7272" w:rsidRPr="0012563D" w:rsidRDefault="001C7272" w:rsidP="00794A5A">
            <w:pPr>
              <w:spacing w:line="360" w:lineRule="auto"/>
              <w:jc w:val="both"/>
              <w:rPr>
                <w:b/>
                <w:color w:val="FFFFFF" w:themeColor="background1"/>
              </w:rPr>
            </w:pPr>
            <w:r w:rsidRPr="0012563D">
              <w:rPr>
                <w:b/>
                <w:color w:val="FFFFFF" w:themeColor="background1"/>
              </w:rPr>
              <w:t xml:space="preserve">ROUND </w:t>
            </w:r>
            <w:proofErr w:type="spellStart"/>
            <w:r w:rsidRPr="0012563D">
              <w:rPr>
                <w:b/>
                <w:color w:val="FFFFFF" w:themeColor="background1"/>
              </w:rPr>
              <w:t>Refill</w:t>
            </w:r>
            <w:proofErr w:type="spellEnd"/>
          </w:p>
        </w:tc>
      </w:tr>
      <w:tr w:rsidR="001C7272" w:rsidRPr="00E46844" w14:paraId="39672937" w14:textId="77777777" w:rsidTr="00503B51">
        <w:tc>
          <w:tcPr>
            <w:tcW w:w="5000" w:type="pct"/>
            <w:gridSpan w:val="4"/>
            <w:shd w:val="clear" w:color="auto" w:fill="365F91" w:themeFill="accent1" w:themeFillShade="BF"/>
          </w:tcPr>
          <w:p w14:paraId="63867C9B" w14:textId="77777777" w:rsidR="001C7272" w:rsidRPr="0012563D" w:rsidRDefault="001C7272" w:rsidP="00503B51">
            <w:pPr>
              <w:spacing w:line="360" w:lineRule="auto"/>
              <w:jc w:val="both"/>
              <w:rPr>
                <w:b/>
                <w:color w:val="FFFFFF" w:themeColor="background1"/>
              </w:rPr>
            </w:pPr>
            <w:r w:rsidRPr="0012563D">
              <w:rPr>
                <w:b/>
                <w:color w:val="FFFFFF" w:themeColor="background1"/>
              </w:rPr>
              <w:t>1. Produkt</w:t>
            </w:r>
          </w:p>
        </w:tc>
      </w:tr>
      <w:tr w:rsidR="001C7272" w:rsidRPr="00E46844" w14:paraId="759A3FDC" w14:textId="77777777" w:rsidTr="00943EE0">
        <w:tc>
          <w:tcPr>
            <w:tcW w:w="1538" w:type="pct"/>
          </w:tcPr>
          <w:p w14:paraId="45A4F3D4" w14:textId="77777777" w:rsidR="001C7272" w:rsidRPr="00E46844" w:rsidRDefault="001C7272" w:rsidP="00503B51">
            <w:pPr>
              <w:spacing w:line="360" w:lineRule="auto"/>
              <w:jc w:val="both"/>
            </w:pPr>
            <w:r>
              <w:t>1.1 Preis</w:t>
            </w:r>
          </w:p>
        </w:tc>
        <w:tc>
          <w:tcPr>
            <w:tcW w:w="1427" w:type="pct"/>
          </w:tcPr>
          <w:p w14:paraId="642AE57A" w14:textId="77777777" w:rsidR="001C7272" w:rsidRPr="007E489B" w:rsidRDefault="001C7272" w:rsidP="00503B51">
            <w:pPr>
              <w:spacing w:line="360" w:lineRule="auto"/>
              <w:jc w:val="both"/>
              <w:rPr>
                <w:color w:val="FF0000"/>
              </w:rPr>
            </w:pPr>
            <w:r w:rsidRPr="007E489B">
              <w:rPr>
                <w:color w:val="FF0000"/>
              </w:rPr>
              <w:t>Unbekannt</w:t>
            </w:r>
          </w:p>
        </w:tc>
        <w:tc>
          <w:tcPr>
            <w:tcW w:w="1017" w:type="pct"/>
          </w:tcPr>
          <w:p w14:paraId="5CB274E0" w14:textId="77777777" w:rsidR="001C7272" w:rsidRPr="00E46844" w:rsidRDefault="001C7272" w:rsidP="00503B51">
            <w:pPr>
              <w:spacing w:line="360" w:lineRule="auto"/>
              <w:jc w:val="both"/>
            </w:pPr>
            <w:r>
              <w:t>60 $</w:t>
            </w:r>
          </w:p>
        </w:tc>
        <w:tc>
          <w:tcPr>
            <w:tcW w:w="1017" w:type="pct"/>
          </w:tcPr>
          <w:p w14:paraId="453AA35F" w14:textId="77777777" w:rsidR="001C7272" w:rsidRPr="00E46844" w:rsidRDefault="001C7272" w:rsidP="00503B51">
            <w:pPr>
              <w:spacing w:line="360" w:lineRule="auto"/>
              <w:jc w:val="both"/>
            </w:pPr>
            <w:r w:rsidRPr="007E489B">
              <w:rPr>
                <w:color w:val="FF0000"/>
              </w:rPr>
              <w:t>Unbekannt</w:t>
            </w:r>
          </w:p>
        </w:tc>
      </w:tr>
      <w:tr w:rsidR="001C7272" w:rsidRPr="00E46844" w14:paraId="19E13E93" w14:textId="77777777" w:rsidTr="00943EE0">
        <w:tc>
          <w:tcPr>
            <w:tcW w:w="1538" w:type="pct"/>
          </w:tcPr>
          <w:p w14:paraId="3990DEA6" w14:textId="77777777" w:rsidR="001C7272" w:rsidRDefault="001C7272" w:rsidP="00503B51">
            <w:pPr>
              <w:spacing w:line="360" w:lineRule="auto"/>
              <w:jc w:val="both"/>
            </w:pPr>
            <w:r>
              <w:t>1.2 Batteriedauer</w:t>
            </w:r>
          </w:p>
        </w:tc>
        <w:tc>
          <w:tcPr>
            <w:tcW w:w="1427" w:type="pct"/>
          </w:tcPr>
          <w:p w14:paraId="05BA465F" w14:textId="77777777" w:rsidR="001C7272" w:rsidRPr="007E489B" w:rsidRDefault="001C7272" w:rsidP="00503B51">
            <w:pPr>
              <w:spacing w:line="360" w:lineRule="auto"/>
              <w:jc w:val="both"/>
              <w:rPr>
                <w:color w:val="FF0000"/>
              </w:rPr>
            </w:pPr>
            <w:r w:rsidRPr="007E489B">
              <w:rPr>
                <w:color w:val="FF0000"/>
              </w:rPr>
              <w:t>Unbekannt</w:t>
            </w:r>
          </w:p>
        </w:tc>
        <w:tc>
          <w:tcPr>
            <w:tcW w:w="1017" w:type="pct"/>
          </w:tcPr>
          <w:p w14:paraId="562A699A" w14:textId="77777777" w:rsidR="001C7272" w:rsidRDefault="001C7272" w:rsidP="00503B51">
            <w:pPr>
              <w:spacing w:line="360" w:lineRule="auto"/>
              <w:jc w:val="both"/>
            </w:pPr>
            <w:r>
              <w:t xml:space="preserve">6 Monate </w:t>
            </w:r>
          </w:p>
        </w:tc>
        <w:tc>
          <w:tcPr>
            <w:tcW w:w="1017" w:type="pct"/>
          </w:tcPr>
          <w:p w14:paraId="3422108A" w14:textId="77777777" w:rsidR="001C7272" w:rsidRDefault="001C7272" w:rsidP="00503B51">
            <w:pPr>
              <w:spacing w:line="360" w:lineRule="auto"/>
              <w:jc w:val="both"/>
            </w:pPr>
            <w:r>
              <w:t>Kein Aufladen benötigt</w:t>
            </w:r>
          </w:p>
        </w:tc>
      </w:tr>
      <w:tr w:rsidR="001C7272" w:rsidRPr="00E46844" w14:paraId="7E3E3B71" w14:textId="77777777" w:rsidTr="00503B51">
        <w:tc>
          <w:tcPr>
            <w:tcW w:w="5000" w:type="pct"/>
            <w:gridSpan w:val="4"/>
            <w:shd w:val="clear" w:color="auto" w:fill="365F91" w:themeFill="accent1" w:themeFillShade="BF"/>
          </w:tcPr>
          <w:p w14:paraId="712A48F8" w14:textId="4EFA1CA7" w:rsidR="001C7272" w:rsidRPr="00CE2BE1" w:rsidRDefault="001C7272" w:rsidP="00503B51">
            <w:pPr>
              <w:spacing w:line="360" w:lineRule="auto"/>
              <w:jc w:val="both"/>
              <w:rPr>
                <w:b/>
                <w:color w:val="FFFFFF" w:themeColor="background1"/>
              </w:rPr>
            </w:pPr>
            <w:r>
              <w:rPr>
                <w:b/>
                <w:color w:val="FFFFFF" w:themeColor="background1"/>
              </w:rPr>
              <w:t>2. Funktionalitäten</w:t>
            </w:r>
          </w:p>
        </w:tc>
      </w:tr>
      <w:tr w:rsidR="001C7272" w:rsidRPr="00E46844" w14:paraId="0BE3FD96" w14:textId="77777777" w:rsidTr="00943EE0">
        <w:tc>
          <w:tcPr>
            <w:tcW w:w="1538" w:type="pct"/>
          </w:tcPr>
          <w:p w14:paraId="347B46E0" w14:textId="77777777" w:rsidR="001C7272" w:rsidRPr="00E46844" w:rsidRDefault="001C7272" w:rsidP="00503B51">
            <w:pPr>
              <w:spacing w:line="360" w:lineRule="auto"/>
              <w:jc w:val="both"/>
            </w:pPr>
            <w:r>
              <w:t>2.1 Erinnerung bei Knappheit</w:t>
            </w:r>
          </w:p>
        </w:tc>
        <w:tc>
          <w:tcPr>
            <w:tcW w:w="1427" w:type="pct"/>
          </w:tcPr>
          <w:p w14:paraId="785ADDB5" w14:textId="2ADB169C" w:rsidR="001C7272" w:rsidRPr="00E46844" w:rsidRDefault="00940564" w:rsidP="00503B51">
            <w:pPr>
              <w:spacing w:line="360" w:lineRule="auto"/>
              <w:jc w:val="both"/>
            </w:pPr>
            <w:r w:rsidRPr="00940564">
              <w:rPr>
                <w:color w:val="FF0000"/>
              </w:rPr>
              <w:t>Unbekannt</w:t>
            </w:r>
          </w:p>
        </w:tc>
        <w:tc>
          <w:tcPr>
            <w:tcW w:w="1017" w:type="pct"/>
          </w:tcPr>
          <w:p w14:paraId="50F85CE4" w14:textId="77777777" w:rsidR="001C7272" w:rsidRPr="00E46844" w:rsidRDefault="001C7272" w:rsidP="00503B51">
            <w:pPr>
              <w:spacing w:line="360" w:lineRule="auto"/>
              <w:jc w:val="both"/>
            </w:pPr>
          </w:p>
        </w:tc>
        <w:tc>
          <w:tcPr>
            <w:tcW w:w="1017" w:type="pct"/>
          </w:tcPr>
          <w:p w14:paraId="631085A5" w14:textId="04301A82" w:rsidR="001C7272" w:rsidRPr="00E46844" w:rsidRDefault="00A9051A" w:rsidP="00503B51">
            <w:pPr>
              <w:spacing w:line="360" w:lineRule="auto"/>
              <w:jc w:val="both"/>
            </w:pPr>
            <w:r w:rsidRPr="00A9051A">
              <w:rPr>
                <w:color w:val="FF0000"/>
              </w:rPr>
              <w:t>Nein</w:t>
            </w:r>
          </w:p>
        </w:tc>
      </w:tr>
      <w:tr w:rsidR="001C7272" w:rsidRPr="00E46844" w14:paraId="1F822432" w14:textId="77777777" w:rsidTr="00943EE0">
        <w:tc>
          <w:tcPr>
            <w:tcW w:w="1538" w:type="pct"/>
          </w:tcPr>
          <w:p w14:paraId="44841385" w14:textId="0624EE2E" w:rsidR="001C7272" w:rsidRDefault="001C7272" w:rsidP="00503B51">
            <w:pPr>
              <w:spacing w:line="360" w:lineRule="auto"/>
              <w:jc w:val="both"/>
            </w:pPr>
            <w:r>
              <w:t>2.2 Visu</w:t>
            </w:r>
            <w:r w:rsidR="005E2C97">
              <w:t>e</w:t>
            </w:r>
            <w:r>
              <w:t>lle Erinnerung</w:t>
            </w:r>
          </w:p>
        </w:tc>
        <w:tc>
          <w:tcPr>
            <w:tcW w:w="1427" w:type="pct"/>
          </w:tcPr>
          <w:p w14:paraId="19EDBFB8" w14:textId="77DB8B35" w:rsidR="001C7272" w:rsidRPr="00E46844" w:rsidRDefault="00940564" w:rsidP="00503B51">
            <w:pPr>
              <w:spacing w:line="360" w:lineRule="auto"/>
              <w:jc w:val="both"/>
            </w:pPr>
            <w:r>
              <w:t>Nein</w:t>
            </w:r>
          </w:p>
        </w:tc>
        <w:tc>
          <w:tcPr>
            <w:tcW w:w="1017" w:type="pct"/>
          </w:tcPr>
          <w:p w14:paraId="50E0A69F" w14:textId="77777777" w:rsidR="001C7272" w:rsidRPr="00E46844" w:rsidRDefault="001C7272" w:rsidP="00503B51">
            <w:pPr>
              <w:spacing w:line="360" w:lineRule="auto"/>
              <w:jc w:val="both"/>
            </w:pPr>
            <w:r>
              <w:t>Ja</w:t>
            </w:r>
          </w:p>
        </w:tc>
        <w:tc>
          <w:tcPr>
            <w:tcW w:w="1017" w:type="pct"/>
          </w:tcPr>
          <w:p w14:paraId="5565051E" w14:textId="08018436" w:rsidR="001C7272" w:rsidRPr="00E46844" w:rsidRDefault="00987FDA" w:rsidP="00503B51">
            <w:pPr>
              <w:spacing w:line="360" w:lineRule="auto"/>
              <w:jc w:val="both"/>
            </w:pPr>
            <w:r>
              <w:t>Ja</w:t>
            </w:r>
          </w:p>
        </w:tc>
      </w:tr>
      <w:tr w:rsidR="001C7272" w:rsidRPr="00E46844" w14:paraId="0D6A0DFB" w14:textId="77777777" w:rsidTr="00943EE0">
        <w:tc>
          <w:tcPr>
            <w:tcW w:w="1538" w:type="pct"/>
          </w:tcPr>
          <w:p w14:paraId="20CE1E62" w14:textId="77777777" w:rsidR="00C27744" w:rsidRDefault="00C27744" w:rsidP="00503B51">
            <w:pPr>
              <w:spacing w:line="360" w:lineRule="auto"/>
              <w:jc w:val="both"/>
            </w:pPr>
          </w:p>
          <w:p w14:paraId="5EB352E7" w14:textId="5DBC6DD3" w:rsidR="001C7272" w:rsidRDefault="001C7272" w:rsidP="00503B51">
            <w:pPr>
              <w:spacing w:line="360" w:lineRule="auto"/>
              <w:jc w:val="both"/>
            </w:pPr>
            <w:r>
              <w:t>2.3 Akustische Erinnerung</w:t>
            </w:r>
          </w:p>
        </w:tc>
        <w:tc>
          <w:tcPr>
            <w:tcW w:w="1427" w:type="pct"/>
          </w:tcPr>
          <w:p w14:paraId="20803F5D" w14:textId="49E2B787" w:rsidR="001C7272" w:rsidRPr="00E46844" w:rsidRDefault="00940564" w:rsidP="00503B51">
            <w:pPr>
              <w:spacing w:line="360" w:lineRule="auto"/>
              <w:jc w:val="both"/>
            </w:pPr>
            <w:r>
              <w:t>Nein</w:t>
            </w:r>
          </w:p>
        </w:tc>
        <w:tc>
          <w:tcPr>
            <w:tcW w:w="1017" w:type="pct"/>
          </w:tcPr>
          <w:p w14:paraId="730B8549" w14:textId="77777777" w:rsidR="001C7272" w:rsidRPr="00E46844" w:rsidRDefault="001C7272" w:rsidP="00503B51">
            <w:pPr>
              <w:spacing w:line="360" w:lineRule="auto"/>
              <w:jc w:val="both"/>
            </w:pPr>
          </w:p>
        </w:tc>
        <w:tc>
          <w:tcPr>
            <w:tcW w:w="1017" w:type="pct"/>
          </w:tcPr>
          <w:p w14:paraId="1C052BB2" w14:textId="77777777" w:rsidR="001C7272" w:rsidRPr="00E46844" w:rsidRDefault="001C7272" w:rsidP="00503B51">
            <w:pPr>
              <w:spacing w:line="360" w:lineRule="auto"/>
              <w:jc w:val="both"/>
            </w:pPr>
          </w:p>
        </w:tc>
      </w:tr>
      <w:tr w:rsidR="001C7272" w:rsidRPr="00E46844" w14:paraId="2D7118A0" w14:textId="77777777" w:rsidTr="00943EE0">
        <w:tc>
          <w:tcPr>
            <w:tcW w:w="1538" w:type="pct"/>
          </w:tcPr>
          <w:p w14:paraId="38A70025" w14:textId="77777777" w:rsidR="001C7272" w:rsidRDefault="001C7272" w:rsidP="00503B51">
            <w:pPr>
              <w:spacing w:line="360" w:lineRule="auto"/>
              <w:jc w:val="both"/>
            </w:pPr>
            <w:r>
              <w:t xml:space="preserve">2.4 Erinnerung durch zusätzliche Geräte (Handy, </w:t>
            </w:r>
            <w:proofErr w:type="spellStart"/>
            <w:r>
              <w:t>SmartWatch</w:t>
            </w:r>
            <w:proofErr w:type="spellEnd"/>
            <w:r>
              <w:t>)</w:t>
            </w:r>
          </w:p>
        </w:tc>
        <w:tc>
          <w:tcPr>
            <w:tcW w:w="1427" w:type="pct"/>
          </w:tcPr>
          <w:p w14:paraId="79BD5A7D" w14:textId="7736A85D" w:rsidR="001C7272" w:rsidRDefault="00940564" w:rsidP="00503B51">
            <w:pPr>
              <w:spacing w:line="360" w:lineRule="auto"/>
              <w:jc w:val="both"/>
            </w:pPr>
            <w:r>
              <w:t>Nein</w:t>
            </w:r>
          </w:p>
        </w:tc>
        <w:tc>
          <w:tcPr>
            <w:tcW w:w="1017" w:type="pct"/>
          </w:tcPr>
          <w:p w14:paraId="70455F73" w14:textId="77777777" w:rsidR="001C7272" w:rsidRDefault="001C7272" w:rsidP="00503B51">
            <w:pPr>
              <w:spacing w:line="360" w:lineRule="auto"/>
              <w:jc w:val="both"/>
            </w:pPr>
            <w:r>
              <w:t>Ja</w:t>
            </w:r>
          </w:p>
        </w:tc>
        <w:tc>
          <w:tcPr>
            <w:tcW w:w="1017" w:type="pct"/>
          </w:tcPr>
          <w:p w14:paraId="306BAA4D" w14:textId="77777777" w:rsidR="001C7272" w:rsidRPr="00E46844" w:rsidRDefault="001C7272" w:rsidP="00503B51">
            <w:pPr>
              <w:spacing w:line="360" w:lineRule="auto"/>
              <w:jc w:val="both"/>
            </w:pPr>
          </w:p>
        </w:tc>
      </w:tr>
      <w:tr w:rsidR="001C7272" w:rsidRPr="00E46844" w14:paraId="025D006F" w14:textId="77777777" w:rsidTr="00503B51">
        <w:tc>
          <w:tcPr>
            <w:tcW w:w="5000" w:type="pct"/>
            <w:gridSpan w:val="4"/>
            <w:shd w:val="clear" w:color="auto" w:fill="365F91" w:themeFill="accent1" w:themeFillShade="BF"/>
          </w:tcPr>
          <w:p w14:paraId="66CA84FE" w14:textId="77777777" w:rsidR="001C7272" w:rsidRPr="00927D1D" w:rsidRDefault="001C7272" w:rsidP="00503B51">
            <w:pPr>
              <w:spacing w:line="360" w:lineRule="auto"/>
              <w:jc w:val="both"/>
              <w:rPr>
                <w:b/>
                <w:color w:val="FFFFFF" w:themeColor="background1"/>
              </w:rPr>
            </w:pPr>
            <w:r w:rsidRPr="00927D1D">
              <w:rPr>
                <w:b/>
                <w:color w:val="FFFFFF" w:themeColor="background1"/>
              </w:rPr>
              <w:t>3. Sicherheit</w:t>
            </w:r>
          </w:p>
        </w:tc>
      </w:tr>
      <w:tr w:rsidR="001C7272" w:rsidRPr="00E46844" w14:paraId="5A8D916F" w14:textId="77777777" w:rsidTr="00943EE0">
        <w:tc>
          <w:tcPr>
            <w:tcW w:w="1538" w:type="pct"/>
          </w:tcPr>
          <w:p w14:paraId="44E654FA" w14:textId="77777777" w:rsidR="001C7272" w:rsidRDefault="001C7272" w:rsidP="00503B51">
            <w:pPr>
              <w:spacing w:line="360" w:lineRule="auto"/>
              <w:jc w:val="both"/>
            </w:pPr>
            <w:r>
              <w:t>3.1 Sicherheit vor falscher Einnahme</w:t>
            </w:r>
          </w:p>
        </w:tc>
        <w:tc>
          <w:tcPr>
            <w:tcW w:w="1427" w:type="pct"/>
          </w:tcPr>
          <w:p w14:paraId="5356CC92" w14:textId="02B1B5DC" w:rsidR="001C7272" w:rsidRDefault="00940564" w:rsidP="00503B51">
            <w:pPr>
              <w:spacing w:line="360" w:lineRule="auto"/>
              <w:jc w:val="both"/>
            </w:pPr>
            <w:r>
              <w:t>Nein</w:t>
            </w:r>
          </w:p>
        </w:tc>
        <w:tc>
          <w:tcPr>
            <w:tcW w:w="1017" w:type="pct"/>
          </w:tcPr>
          <w:p w14:paraId="43F2CE09" w14:textId="77777777" w:rsidR="001C7272" w:rsidRDefault="001C7272" w:rsidP="00503B51">
            <w:pPr>
              <w:spacing w:line="360" w:lineRule="auto"/>
              <w:jc w:val="both"/>
            </w:pPr>
          </w:p>
        </w:tc>
        <w:tc>
          <w:tcPr>
            <w:tcW w:w="1017" w:type="pct"/>
          </w:tcPr>
          <w:p w14:paraId="54D716AB" w14:textId="77777777" w:rsidR="001C7272" w:rsidRPr="001F62B1" w:rsidRDefault="001C7272" w:rsidP="00503B51">
            <w:pPr>
              <w:spacing w:line="360" w:lineRule="auto"/>
              <w:jc w:val="both"/>
              <w:rPr>
                <w:vertAlign w:val="superscript"/>
              </w:rPr>
            </w:pPr>
          </w:p>
        </w:tc>
      </w:tr>
      <w:tr w:rsidR="001C7272" w:rsidRPr="00E46844" w14:paraId="3D7187F0" w14:textId="77777777" w:rsidTr="00943EE0">
        <w:tc>
          <w:tcPr>
            <w:tcW w:w="1538" w:type="pct"/>
          </w:tcPr>
          <w:p w14:paraId="04113E12" w14:textId="070F5FCC" w:rsidR="001C7272" w:rsidRDefault="001C7272" w:rsidP="00503B51">
            <w:pPr>
              <w:spacing w:line="360" w:lineRule="auto"/>
              <w:jc w:val="both"/>
            </w:pPr>
            <w:r>
              <w:t xml:space="preserve">3.2 </w:t>
            </w:r>
            <w:r w:rsidR="005E2C97">
              <w:t>Kindersicherheit</w:t>
            </w:r>
          </w:p>
        </w:tc>
        <w:tc>
          <w:tcPr>
            <w:tcW w:w="1427" w:type="pct"/>
          </w:tcPr>
          <w:p w14:paraId="2486FDDA" w14:textId="5765906A" w:rsidR="001C7272" w:rsidRDefault="00940564" w:rsidP="00503B51">
            <w:pPr>
              <w:spacing w:line="360" w:lineRule="auto"/>
              <w:jc w:val="both"/>
            </w:pPr>
            <w:r w:rsidRPr="00940564">
              <w:rPr>
                <w:color w:val="FF0000"/>
              </w:rPr>
              <w:t>Unbekannt</w:t>
            </w:r>
          </w:p>
        </w:tc>
        <w:tc>
          <w:tcPr>
            <w:tcW w:w="1017" w:type="pct"/>
          </w:tcPr>
          <w:p w14:paraId="69C54858" w14:textId="6C93EB96" w:rsidR="001C7272" w:rsidRDefault="002836C3" w:rsidP="00503B51">
            <w:pPr>
              <w:spacing w:line="360" w:lineRule="auto"/>
              <w:jc w:val="both"/>
            </w:pPr>
            <w:r>
              <w:t>J</w:t>
            </w:r>
            <w:r w:rsidR="00987FDA">
              <w:t>a</w:t>
            </w:r>
          </w:p>
        </w:tc>
        <w:tc>
          <w:tcPr>
            <w:tcW w:w="1017" w:type="pct"/>
          </w:tcPr>
          <w:p w14:paraId="507541FE" w14:textId="77777777" w:rsidR="001C7272" w:rsidRDefault="001C7272" w:rsidP="00503B51">
            <w:pPr>
              <w:spacing w:line="360" w:lineRule="auto"/>
              <w:jc w:val="both"/>
            </w:pPr>
            <w:r>
              <w:t>Ja</w:t>
            </w:r>
          </w:p>
        </w:tc>
      </w:tr>
    </w:tbl>
    <w:p w14:paraId="52476BEF" w14:textId="5D7ABD53" w:rsidR="00F03F10" w:rsidRPr="00F03F10" w:rsidRDefault="00F03F10" w:rsidP="00F03F10"/>
    <w:p w14:paraId="6584FAB3" w14:textId="3C792476" w:rsidR="0029433C" w:rsidRPr="00DF6C76" w:rsidRDefault="00374C61" w:rsidP="004A3D8D">
      <w:pPr>
        <w:pStyle w:val="berschrift2"/>
        <w:numPr>
          <w:ilvl w:val="1"/>
          <w:numId w:val="2"/>
        </w:numPr>
      </w:pPr>
      <w:bookmarkStart w:id="177" w:name="_Toc462229580"/>
      <w:bookmarkStart w:id="178" w:name="_Toc462230399"/>
      <w:bookmarkStart w:id="179" w:name="_Toc462231028"/>
      <w:bookmarkStart w:id="180" w:name="_Toc469069429"/>
      <w:r w:rsidRPr="004A3D8D">
        <w:rPr>
          <w:rFonts w:ascii="Times New Roman" w:hAnsi="Times New Roman" w:cs="Times New Roman"/>
        </w:rPr>
        <w:t>Smarte Medikamentenboxen</w:t>
      </w:r>
      <w:bookmarkEnd w:id="177"/>
      <w:bookmarkEnd w:id="178"/>
      <w:bookmarkEnd w:id="179"/>
      <w:bookmarkEnd w:id="180"/>
    </w:p>
    <w:p w14:paraId="3E44E047" w14:textId="19C7C253" w:rsidR="00374C61" w:rsidRDefault="00374C61" w:rsidP="0029433C">
      <w:pPr>
        <w:rPr>
          <w:b/>
        </w:rPr>
      </w:pPr>
    </w:p>
    <w:p w14:paraId="5F417E02" w14:textId="6DC77C08" w:rsidR="000546EA" w:rsidRDefault="00E00F88" w:rsidP="00A54D8A">
      <w:pPr>
        <w:spacing w:line="360" w:lineRule="auto"/>
        <w:jc w:val="both"/>
      </w:pPr>
      <w:r w:rsidRPr="00E00F88">
        <w:t>Die smarten</w:t>
      </w:r>
      <w:r>
        <w:t xml:space="preserve"> M</w:t>
      </w:r>
      <w:r w:rsidRPr="00E00F88">
        <w:t>edikamentenboxen sind Medikamentenboxen, die in den meisten Fällen dazu verwendet werden die Einnahme von mehreren Medikamenten durch die Verwendung von unterschiedlichen Boxen, die für die einzelnen Wochentage oder sogar für die einzelnen Einnahmezeitpunkte</w:t>
      </w:r>
      <w:r>
        <w:t xml:space="preserve"> während des Tages stehen, einzuteilen. </w:t>
      </w:r>
      <w:r w:rsidR="00AD2DCD">
        <w:t>Eine Erinnerung e</w:t>
      </w:r>
      <w:r w:rsidR="002836C3">
        <w:t>r</w:t>
      </w:r>
      <w:r w:rsidR="00AD2DCD">
        <w:t xml:space="preserve">folgt oft durch das Aufleuchten von den zugehörigen Kammern oder durch eine entsprechende </w:t>
      </w:r>
      <w:r w:rsidR="00FC7526">
        <w:t xml:space="preserve">akustische </w:t>
      </w:r>
      <w:r w:rsidR="00AD2DCD">
        <w:t>Ansage</w:t>
      </w:r>
      <w:r w:rsidR="002C018D">
        <w:t>.</w:t>
      </w:r>
    </w:p>
    <w:p w14:paraId="18EE343F" w14:textId="497A5670" w:rsidR="00D310CC" w:rsidRDefault="00D310CC" w:rsidP="00A54D8A">
      <w:pPr>
        <w:spacing w:line="360" w:lineRule="auto"/>
        <w:jc w:val="both"/>
      </w:pPr>
    </w:p>
    <w:p w14:paraId="7552D416" w14:textId="066C87AE" w:rsidR="00D310CC" w:rsidRDefault="00D310CC" w:rsidP="00A54D8A">
      <w:pPr>
        <w:spacing w:line="360" w:lineRule="auto"/>
        <w:jc w:val="both"/>
      </w:pPr>
    </w:p>
    <w:p w14:paraId="0C9DD031" w14:textId="415D9F9A" w:rsidR="00D310CC" w:rsidRDefault="00D310CC" w:rsidP="00A54D8A">
      <w:pPr>
        <w:spacing w:line="360" w:lineRule="auto"/>
        <w:jc w:val="both"/>
      </w:pPr>
    </w:p>
    <w:p w14:paraId="3FC0A5D8" w14:textId="0986AD20" w:rsidR="00D310CC" w:rsidRDefault="00D310CC" w:rsidP="00A54D8A">
      <w:pPr>
        <w:spacing w:line="360" w:lineRule="auto"/>
        <w:jc w:val="both"/>
      </w:pPr>
    </w:p>
    <w:p w14:paraId="0EAC48E5" w14:textId="77777777" w:rsidR="00D310CC" w:rsidRPr="00A54D8A" w:rsidRDefault="00D310CC" w:rsidP="00A54D8A">
      <w:pPr>
        <w:spacing w:line="360" w:lineRule="auto"/>
        <w:jc w:val="both"/>
      </w:pPr>
    </w:p>
    <w:p w14:paraId="0A495628" w14:textId="6FDB58EC" w:rsidR="002C018D" w:rsidRPr="00F80C74" w:rsidRDefault="00A54D8A" w:rsidP="00A54D8A">
      <w:pPr>
        <w:pStyle w:val="berschrift2"/>
        <w:numPr>
          <w:ilvl w:val="2"/>
          <w:numId w:val="2"/>
        </w:numPr>
        <w:spacing w:line="320" w:lineRule="exact"/>
        <w:rPr>
          <w:rFonts w:ascii="Times New Roman" w:hAnsi="Times New Roman" w:cs="Times New Roman"/>
        </w:rPr>
      </w:pPr>
      <w:bookmarkStart w:id="181" w:name="_Toc469069430"/>
      <w:r>
        <w:rPr>
          <w:rFonts w:ascii="Times New Roman" w:hAnsi="Times New Roman" w:cs="Times New Roman"/>
        </w:rPr>
        <w:lastRenderedPageBreak/>
        <w:t>Produkte auf dem Markt</w:t>
      </w:r>
      <w:bookmarkEnd w:id="181"/>
      <w:r w:rsidR="00FC7526" w:rsidRPr="00F80C74">
        <w:rPr>
          <w:rFonts w:ascii="Times New Roman" w:hAnsi="Times New Roman" w:cs="Times New Roman"/>
        </w:rPr>
        <w:t xml:space="preserve"> </w:t>
      </w:r>
    </w:p>
    <w:p w14:paraId="37DF46FB" w14:textId="0326B9F3" w:rsidR="00AF762F" w:rsidRDefault="00AF762F" w:rsidP="0029433C">
      <w:pPr>
        <w:rPr>
          <w:b/>
        </w:rPr>
      </w:pPr>
    </w:p>
    <w:p w14:paraId="7FB85F56" w14:textId="76D20E74" w:rsidR="00A54D8A" w:rsidRDefault="00A54D8A" w:rsidP="0029433C">
      <w:pPr>
        <w:rPr>
          <w:b/>
        </w:rPr>
      </w:pPr>
      <w:proofErr w:type="spellStart"/>
      <w:r>
        <w:rPr>
          <w:b/>
        </w:rPr>
        <w:t>Medminder</w:t>
      </w:r>
      <w:proofErr w:type="spellEnd"/>
      <w:r>
        <w:rPr>
          <w:b/>
        </w:rPr>
        <w:t xml:space="preserve"> Jon</w:t>
      </w:r>
    </w:p>
    <w:p w14:paraId="73817711" w14:textId="77777777" w:rsidR="00A54D8A" w:rsidRDefault="00A54D8A" w:rsidP="0029433C">
      <w:pPr>
        <w:rPr>
          <w:b/>
        </w:rPr>
      </w:pPr>
    </w:p>
    <w:p w14:paraId="6289949E" w14:textId="658424ED" w:rsidR="00FC7526" w:rsidRPr="006D20E5" w:rsidRDefault="006D20E5" w:rsidP="00AF762F">
      <w:pPr>
        <w:spacing w:line="360" w:lineRule="auto"/>
        <w:jc w:val="both"/>
      </w:pPr>
      <w:r>
        <w:t xml:space="preserve">Die smarte Medikamentenbox </w:t>
      </w:r>
      <w:proofErr w:type="spellStart"/>
      <w:r w:rsidRPr="006D20E5">
        <w:t>Medminder</w:t>
      </w:r>
      <w:proofErr w:type="spellEnd"/>
      <w:r w:rsidRPr="006D20E5">
        <w:t xml:space="preserve"> Jon </w:t>
      </w:r>
      <w:r>
        <w:t xml:space="preserve">wurde von dem gleichnamigem amerikanischen Unternehmen </w:t>
      </w:r>
      <w:proofErr w:type="spellStart"/>
      <w:r>
        <w:t>Medminder</w:t>
      </w:r>
      <w:proofErr w:type="spellEnd"/>
      <w:r>
        <w:t xml:space="preserve"> entwickelt.</w:t>
      </w:r>
      <w:r w:rsidR="00936443">
        <w:t xml:space="preserve"> Die Medikamentenbox kann</w:t>
      </w:r>
      <w:r w:rsidR="007C19FF">
        <w:t xml:space="preserve"> über die Webseite Medminder.com in der Form eines Vertrags für 64,99 $ im Monat bestellt werden. </w:t>
      </w:r>
      <w:proofErr w:type="spellStart"/>
      <w:r w:rsidR="007C19FF">
        <w:t>Medminder</w:t>
      </w:r>
      <w:proofErr w:type="spellEnd"/>
      <w:r w:rsidR="007C19FF">
        <w:t xml:space="preserve"> bietet vier Versionen der smarten Medikamentenbox zum Verkauf an: Jon, Jon + Alert, Maya und Maya + Alert. Die Jon Versionen haben im Vergleich zu der Maya Version einen Schließmechanismus, der verhindert, dass die falschen Medikamentenboxen geöffnet werden. </w:t>
      </w:r>
      <w:r w:rsidR="00673A74">
        <w:t xml:space="preserve">Die </w:t>
      </w:r>
      <w:r w:rsidR="00D31B0F">
        <w:t xml:space="preserve">Jon + Alert und Maya + Alert </w:t>
      </w:r>
      <w:r w:rsidR="007C19FF">
        <w:t xml:space="preserve">Medikamentenboxen </w:t>
      </w:r>
      <w:r w:rsidR="00D31B0F">
        <w:t xml:space="preserve">bieten zusätzlich noch einen Notrufknopf in Form einer Halskette oder eines </w:t>
      </w:r>
      <w:r w:rsidR="00BD7462">
        <w:t>Armbandes an</w:t>
      </w:r>
      <w:r w:rsidR="00D31B0F">
        <w:t>.</w:t>
      </w:r>
      <w:r w:rsidR="007C19FF">
        <w:t xml:space="preserve"> </w:t>
      </w:r>
      <w:r>
        <w:t xml:space="preserve"> Die Medikamentenbox besteht aus 28 Boxen und kann somit einen vier Wochenvorrat von verschiedenen Medi</w:t>
      </w:r>
      <w:r w:rsidR="00AF762F">
        <w:t>kamenten beherbergen. Die Medikamentenbox kann über die Webseite konfiguriert werden. A</w:t>
      </w:r>
      <w:r w:rsidR="00CA5460">
        <w:t>ls Erinnerungsmechanismen werde</w:t>
      </w:r>
      <w:r w:rsidR="00AF762F">
        <w:t xml:space="preserv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w:t>
      </w:r>
      <w:proofErr w:type="spellStart"/>
      <w:r w:rsidR="00AF762F">
        <w:t>Cellular</w:t>
      </w:r>
      <w:proofErr w:type="spellEnd"/>
      <w:r w:rsidR="00AF762F">
        <w:t xml:space="preserve"> Moduls, einen Erinnerungsanruf tätigen.</w:t>
      </w:r>
      <w:r w:rsidR="00D56167">
        <w:t xml:space="preserve"> </w:t>
      </w:r>
      <w:r w:rsidR="00D56167">
        <w:fldChar w:fldCharType="begin"/>
      </w:r>
      <w:r w:rsidR="008416EE">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D56167">
        <w:fldChar w:fldCharType="separate"/>
      </w:r>
      <w:bookmarkStart w:id="182" w:name="_CTVP001d3c8bc364206485289a8780d52466f85"/>
      <w:r w:rsidR="000100C2">
        <w:t>(Vgl. Medminder o. J.)</w:t>
      </w:r>
      <w:bookmarkEnd w:id="182"/>
      <w:r w:rsidR="00D56167">
        <w:fldChar w:fldCharType="end"/>
      </w:r>
      <w:r w:rsidR="00AF762F">
        <w:t xml:space="preserve"> </w:t>
      </w:r>
    </w:p>
    <w:p w14:paraId="7DA3BAE2" w14:textId="74F3EE1C" w:rsidR="006D20E5" w:rsidRDefault="006D20E5" w:rsidP="0029433C">
      <w:pPr>
        <w:rPr>
          <w:b/>
        </w:rPr>
      </w:pPr>
    </w:p>
    <w:p w14:paraId="4E93AAA2" w14:textId="77777777" w:rsidR="00460505" w:rsidRDefault="00460505" w:rsidP="00460505">
      <w:pPr>
        <w:keepNext/>
        <w:jc w:val="center"/>
      </w:pPr>
      <w:r>
        <w:rPr>
          <w:noProof/>
        </w:rPr>
        <w:drawing>
          <wp:inline distT="0" distB="0" distL="0" distR="0" wp14:anchorId="39EF410F" wp14:editId="5DF17083">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14:paraId="4D029BF0" w14:textId="4AEEC8BB" w:rsidR="00460505" w:rsidRDefault="00460505" w:rsidP="00460505">
      <w:pPr>
        <w:pStyle w:val="Beschriftung"/>
        <w:jc w:val="center"/>
      </w:pPr>
      <w:bookmarkStart w:id="183" w:name="_Toc466197830"/>
      <w:r>
        <w:t xml:space="preserve">Abbildung </w:t>
      </w:r>
      <w:r w:rsidR="00E05C68">
        <w:fldChar w:fldCharType="begin"/>
      </w:r>
      <w:r w:rsidR="00E05C68">
        <w:instrText xml:space="preserve"> SEQ Abbildung \* ARABIC </w:instrText>
      </w:r>
      <w:r w:rsidR="00E05C68">
        <w:fldChar w:fldCharType="separate"/>
      </w:r>
      <w:r w:rsidR="00420FBB">
        <w:rPr>
          <w:noProof/>
        </w:rPr>
        <w:t>11</w:t>
      </w:r>
      <w:r w:rsidR="00E05C68">
        <w:rPr>
          <w:noProof/>
        </w:rPr>
        <w:fldChar w:fldCharType="end"/>
      </w:r>
      <w:r>
        <w:t xml:space="preserve">: </w:t>
      </w:r>
      <w:proofErr w:type="spellStart"/>
      <w:r>
        <w:t>Medminder</w:t>
      </w:r>
      <w:proofErr w:type="spellEnd"/>
      <w:r>
        <w:t xml:space="preserve"> Jon Medikamentenbox</w:t>
      </w:r>
      <w:r w:rsidR="003315EA">
        <w:tab/>
      </w:r>
      <w:r w:rsidR="00D56167">
        <w:t xml:space="preserve"> </w:t>
      </w:r>
      <w:r w:rsidR="00D56167">
        <w:fldChar w:fldCharType="begin"/>
      </w:r>
      <w:r w:rsidR="008416EE">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00D56167">
        <w:fldChar w:fldCharType="separate"/>
      </w:r>
      <w:bookmarkStart w:id="184" w:name="_CTVP001a38d11bed2e64430bc41a65168124528"/>
      <w:r w:rsidR="000100C2">
        <w:t>(Quelle: Medminder o. J.)</w:t>
      </w:r>
      <w:bookmarkEnd w:id="183"/>
      <w:bookmarkEnd w:id="184"/>
      <w:r w:rsidR="00D56167">
        <w:fldChar w:fldCharType="end"/>
      </w:r>
    </w:p>
    <w:p w14:paraId="1E132B47" w14:textId="5CEE0B07" w:rsidR="003315EA" w:rsidRDefault="003315EA" w:rsidP="003315EA"/>
    <w:p w14:paraId="391218C2" w14:textId="57AB7CAC" w:rsidR="003315EA" w:rsidRDefault="003315EA" w:rsidP="003315EA"/>
    <w:p w14:paraId="020D2E1E" w14:textId="78B61081" w:rsidR="003315EA" w:rsidRDefault="003315EA" w:rsidP="003315EA"/>
    <w:p w14:paraId="143817B2" w14:textId="0D57B45A" w:rsidR="006D20E5" w:rsidRDefault="006D20E5" w:rsidP="0029433C">
      <w:pPr>
        <w:rPr>
          <w:b/>
        </w:rPr>
      </w:pPr>
    </w:p>
    <w:p w14:paraId="78AEA314" w14:textId="6FD9BF0C" w:rsidR="00CA5460" w:rsidRDefault="00CA5460" w:rsidP="0029433C">
      <w:pPr>
        <w:rPr>
          <w:b/>
        </w:rPr>
      </w:pPr>
    </w:p>
    <w:p w14:paraId="0F831A0F" w14:textId="392FD18C" w:rsidR="00CA5460" w:rsidRDefault="00CA5460" w:rsidP="0029433C">
      <w:pPr>
        <w:rPr>
          <w:b/>
        </w:rPr>
      </w:pPr>
    </w:p>
    <w:p w14:paraId="7A86B422" w14:textId="6177C970" w:rsidR="00CA5460" w:rsidRDefault="00CA5460" w:rsidP="0029433C">
      <w:pPr>
        <w:rPr>
          <w:b/>
        </w:rPr>
      </w:pPr>
    </w:p>
    <w:p w14:paraId="4B77B384" w14:textId="51B67F8D" w:rsidR="00CA5460" w:rsidRDefault="00CA5460" w:rsidP="0029433C">
      <w:pPr>
        <w:rPr>
          <w:b/>
        </w:rPr>
      </w:pPr>
    </w:p>
    <w:p w14:paraId="61481764" w14:textId="176FFD6D" w:rsidR="00CA5460" w:rsidRDefault="00CA5460" w:rsidP="0029433C">
      <w:pPr>
        <w:rPr>
          <w:b/>
        </w:rPr>
      </w:pPr>
    </w:p>
    <w:p w14:paraId="3E5A0AA6" w14:textId="77777777" w:rsidR="00CA5460" w:rsidRDefault="00CA5460" w:rsidP="0029433C">
      <w:pPr>
        <w:rPr>
          <w:b/>
        </w:rPr>
      </w:pPr>
    </w:p>
    <w:p w14:paraId="03E0BB52" w14:textId="38F5D239" w:rsidR="00460505" w:rsidRPr="00496891" w:rsidRDefault="00496891" w:rsidP="00496891">
      <w:pPr>
        <w:rPr>
          <w:b/>
        </w:rPr>
      </w:pPr>
      <w:proofErr w:type="spellStart"/>
      <w:r>
        <w:rPr>
          <w:b/>
        </w:rPr>
        <w:lastRenderedPageBreak/>
        <w:t>MedSignals</w:t>
      </w:r>
      <w:proofErr w:type="spellEnd"/>
      <w:r>
        <w:rPr>
          <w:b/>
        </w:rPr>
        <w:t xml:space="preserve">® </w:t>
      </w:r>
      <w:proofErr w:type="spellStart"/>
      <w:r w:rsidR="00837388" w:rsidRPr="00496891">
        <w:rPr>
          <w:b/>
        </w:rPr>
        <w:t>Pill</w:t>
      </w:r>
      <w:proofErr w:type="spellEnd"/>
      <w:r w:rsidR="00837388" w:rsidRPr="00496891">
        <w:rPr>
          <w:b/>
        </w:rPr>
        <w:t xml:space="preserve"> Case/Monitor</w:t>
      </w:r>
    </w:p>
    <w:p w14:paraId="57C1DCA1" w14:textId="77777777" w:rsidR="00460505" w:rsidRDefault="00460505" w:rsidP="0029433C">
      <w:pPr>
        <w:rPr>
          <w:b/>
        </w:rPr>
      </w:pPr>
    </w:p>
    <w:p w14:paraId="47AA1313" w14:textId="01E418AE" w:rsidR="00460505" w:rsidRPr="003315EA" w:rsidRDefault="000D4EBC" w:rsidP="003315EA">
      <w:pPr>
        <w:spacing w:line="360" w:lineRule="auto"/>
        <w:jc w:val="both"/>
      </w:pPr>
      <w:r w:rsidRPr="00B427C9">
        <w:rPr>
          <w:color w:val="FF0000"/>
        </w:rPr>
        <w:t xml:space="preserve">Die </w:t>
      </w:r>
      <w:proofErr w:type="spellStart"/>
      <w:r w:rsidRPr="00B427C9">
        <w:rPr>
          <w:color w:val="FF0000"/>
        </w:rPr>
        <w:t>Pill</w:t>
      </w:r>
      <w:proofErr w:type="spellEnd"/>
      <w:r w:rsidRPr="00B427C9">
        <w:rPr>
          <w:color w:val="FF0000"/>
        </w:rPr>
        <w:t xml:space="preserve"> Case/Monitor von </w:t>
      </w:r>
      <w:proofErr w:type="spellStart"/>
      <w:r w:rsidRPr="00B427C9">
        <w:rPr>
          <w:color w:val="FF0000"/>
        </w:rPr>
        <w:t>MedSignals</w:t>
      </w:r>
      <w:proofErr w:type="spellEnd"/>
      <w:r w:rsidRPr="00B427C9">
        <w:rPr>
          <w:color w:val="FF0000"/>
        </w:rPr>
        <w:t xml:space="preserve"> kann über die Hotline für xxx erworben werden.</w:t>
      </w:r>
      <w:r w:rsidR="00B427C9">
        <w:t xml:space="preserve"> </w:t>
      </w:r>
      <w:r w:rsidR="00B427C9" w:rsidRPr="00B427C9">
        <w:rPr>
          <w:color w:val="FF0000"/>
        </w:rPr>
        <w:t>(wenn du den Preis nicht nennen darfst, ist der Satz dann relevant?)</w:t>
      </w:r>
      <w:r w:rsidRPr="00B427C9">
        <w:rPr>
          <w:color w:val="FF0000"/>
        </w:rPr>
        <w:t xml:space="preserve">  </w:t>
      </w:r>
      <w:r w:rsidRPr="003315EA">
        <w:t xml:space="preserve">Der </w:t>
      </w:r>
      <w:proofErr w:type="spellStart"/>
      <w:r w:rsidRPr="003315EA">
        <w:t>Pill</w:t>
      </w:r>
      <w:proofErr w:type="spellEnd"/>
      <w:r w:rsidRPr="003315EA">
        <w:t xml:space="preserve"> Case/Monitor besteht aus vier Medikamentenboxen die eine Kapazität von bis zu 70 Aspirin Pillen von 325mg beherbergen können. Erinnerungen erfolgen über das Aufleuchten der jeweiligen Kammern, einem akustischem Signal in Form einer Du</w:t>
      </w:r>
      <w:r w:rsidR="003315EA" w:rsidRPr="003315EA">
        <w:t>rchsage oder ertönen eines Tons. W</w:t>
      </w:r>
      <w:r w:rsidRPr="003315EA">
        <w:t>eiterhin kann ein Erinner</w:t>
      </w:r>
      <w:r w:rsidR="00CA5460">
        <w:t>u</w:t>
      </w:r>
      <w:r w:rsidRPr="003315EA">
        <w:t xml:space="preserve">ngsanruf durch den eingebauten </w:t>
      </w:r>
      <w:proofErr w:type="spellStart"/>
      <w:r w:rsidRPr="003315EA">
        <w:t>Cellular</w:t>
      </w:r>
      <w:proofErr w:type="spellEnd"/>
      <w:r w:rsidRPr="003315EA">
        <w:t>-Chip erfolgen.</w:t>
      </w:r>
      <w:r w:rsidR="00D56167">
        <w:t xml:space="preserve"> </w:t>
      </w:r>
      <w:r w:rsidR="00D56167">
        <w:fldChar w:fldCharType="begin"/>
      </w:r>
      <w:r w:rsidR="00D56167">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00D56167">
        <w:fldChar w:fldCharType="separate"/>
      </w:r>
      <w:bookmarkStart w:id="185" w:name="_CTVP001b4419372de8f42d08d86efa9508e1d12"/>
      <w:r w:rsidR="000100C2">
        <w:t>(Vgl. MedSignals / VitalSignals LLC 2014)</w:t>
      </w:r>
      <w:bookmarkEnd w:id="185"/>
      <w:r w:rsidR="00D56167">
        <w:fldChar w:fldCharType="end"/>
      </w:r>
      <w:r w:rsidRPr="003315EA">
        <w:t xml:space="preserve"> </w:t>
      </w:r>
    </w:p>
    <w:p w14:paraId="5AF651C7" w14:textId="77777777" w:rsidR="00460505" w:rsidRDefault="00460505" w:rsidP="0029433C">
      <w:pPr>
        <w:rPr>
          <w:b/>
        </w:rPr>
      </w:pPr>
    </w:p>
    <w:p w14:paraId="6CD97AB6" w14:textId="77777777" w:rsidR="003315EA" w:rsidRDefault="003315EA" w:rsidP="003315EA">
      <w:pPr>
        <w:keepNext/>
        <w:jc w:val="center"/>
      </w:pPr>
      <w:r>
        <w:rPr>
          <w:b/>
          <w:noProof/>
        </w:rPr>
        <w:drawing>
          <wp:inline distT="0" distB="0" distL="0" distR="0" wp14:anchorId="272488B2" wp14:editId="0BDA30FE">
            <wp:extent cx="3419475" cy="247650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19475" cy="2476500"/>
                    </a:xfrm>
                    <a:prstGeom prst="rect">
                      <a:avLst/>
                    </a:prstGeom>
                    <a:noFill/>
                    <a:ln>
                      <a:noFill/>
                    </a:ln>
                  </pic:spPr>
                </pic:pic>
              </a:graphicData>
            </a:graphic>
          </wp:inline>
        </w:drawing>
      </w:r>
    </w:p>
    <w:p w14:paraId="763650D9" w14:textId="75E04582" w:rsidR="00D56167" w:rsidRDefault="003315EA" w:rsidP="003315EA">
      <w:pPr>
        <w:pStyle w:val="Beschriftung"/>
        <w:jc w:val="center"/>
      </w:pPr>
      <w:bookmarkStart w:id="186" w:name="_Toc466197831"/>
      <w:r>
        <w:t xml:space="preserve">Abbildung </w:t>
      </w:r>
      <w:r w:rsidR="00E05C68">
        <w:fldChar w:fldCharType="begin"/>
      </w:r>
      <w:r w:rsidR="00E05C68">
        <w:instrText xml:space="preserve"> SEQ Abbildung \* ARABIC </w:instrText>
      </w:r>
      <w:r w:rsidR="00E05C68">
        <w:fldChar w:fldCharType="separate"/>
      </w:r>
      <w:r w:rsidR="00420FBB">
        <w:rPr>
          <w:noProof/>
        </w:rPr>
        <w:t>12</w:t>
      </w:r>
      <w:r w:rsidR="00E05C68">
        <w:rPr>
          <w:noProof/>
        </w:rPr>
        <w:fldChar w:fldCharType="end"/>
      </w:r>
      <w:r>
        <w:t xml:space="preserve">: </w:t>
      </w:r>
      <w:proofErr w:type="spellStart"/>
      <w:r>
        <w:t>MedSignals</w:t>
      </w:r>
      <w:proofErr w:type="spellEnd"/>
      <w:r>
        <w:t xml:space="preserve"> </w:t>
      </w:r>
      <w:proofErr w:type="spellStart"/>
      <w:r>
        <w:t>Pill</w:t>
      </w:r>
      <w:proofErr w:type="spellEnd"/>
      <w:r>
        <w:t xml:space="preserve"> Case/Monitor Medikamentenbox</w:t>
      </w:r>
      <w:bookmarkEnd w:id="186"/>
      <w:r w:rsidR="00D56167">
        <w:t xml:space="preserve"> </w:t>
      </w:r>
    </w:p>
    <w:p w14:paraId="65B13B42" w14:textId="07B00023" w:rsidR="00C50E86" w:rsidRDefault="00D56167" w:rsidP="00C50E86">
      <w:pPr>
        <w:pStyle w:val="Beschriftung"/>
        <w:jc w:val="center"/>
      </w:pPr>
      <w:r>
        <w:fldChar w:fldCharType="begin"/>
      </w:r>
      <w: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fldChar w:fldCharType="separate"/>
      </w:r>
      <w:bookmarkStart w:id="187" w:name="_CTVP00139ed518715b64ddbaf553e9ed0652569"/>
      <w:r w:rsidR="000100C2">
        <w:t>(Quelle: MedSignals / VitalSignals LLC 2014)</w:t>
      </w:r>
      <w:bookmarkEnd w:id="187"/>
      <w:r>
        <w:fldChar w:fldCharType="end"/>
      </w:r>
    </w:p>
    <w:p w14:paraId="4DE5F6E9" w14:textId="6FD13017" w:rsidR="002C018D" w:rsidRDefault="00C50E86" w:rsidP="00C50E86">
      <w:pPr>
        <w:pStyle w:val="Beschriftung"/>
        <w:jc w:val="center"/>
        <w:rPr>
          <w:b w:val="0"/>
        </w:rPr>
      </w:pPr>
      <w:r>
        <w:rPr>
          <w:b w:val="0"/>
        </w:rPr>
        <w:tab/>
      </w:r>
      <w:r>
        <w:rPr>
          <w:b w:val="0"/>
        </w:rPr>
        <w:tab/>
      </w:r>
      <w:r>
        <w:rPr>
          <w:b w:val="0"/>
        </w:rPr>
        <w:tab/>
      </w:r>
      <w:r>
        <w:rPr>
          <w:b w:val="0"/>
        </w:rPr>
        <w:tab/>
      </w:r>
      <w:r>
        <w:rPr>
          <w:b w:val="0"/>
        </w:rPr>
        <w:tab/>
      </w:r>
      <w:r w:rsidR="00F80C74">
        <w:rPr>
          <w:b w:val="0"/>
        </w:rPr>
        <w:tab/>
      </w:r>
      <w:r w:rsidR="00F80C74">
        <w:rPr>
          <w:b w:val="0"/>
        </w:rPr>
        <w:tab/>
      </w:r>
      <w:r w:rsidR="00F80C74">
        <w:rPr>
          <w:b w:val="0"/>
        </w:rPr>
        <w:tab/>
      </w:r>
      <w:r w:rsidR="00F80C74">
        <w:rPr>
          <w:b w:val="0"/>
        </w:rPr>
        <w:tab/>
      </w:r>
      <w:r w:rsidR="00F80C74">
        <w:rPr>
          <w:b w:val="0"/>
        </w:rPr>
        <w:tab/>
      </w:r>
      <w:r w:rsidR="00460505">
        <w:rPr>
          <w:b w:val="0"/>
        </w:rPr>
        <w:tab/>
      </w:r>
      <w:r w:rsidR="00460505">
        <w:rPr>
          <w:b w:val="0"/>
        </w:rPr>
        <w:tab/>
      </w:r>
      <w:r w:rsidR="00460505">
        <w:rPr>
          <w:b w:val="0"/>
        </w:rPr>
        <w:tab/>
      </w:r>
    </w:p>
    <w:p w14:paraId="719913AA" w14:textId="7B9BD1FB" w:rsidR="00837388" w:rsidRPr="00496891" w:rsidRDefault="00837388" w:rsidP="00496891">
      <w:pPr>
        <w:rPr>
          <w:b/>
        </w:rPr>
      </w:pPr>
      <w:proofErr w:type="spellStart"/>
      <w:r w:rsidRPr="00496891">
        <w:rPr>
          <w:b/>
        </w:rPr>
        <w:t>Pillbox</w:t>
      </w:r>
      <w:proofErr w:type="spellEnd"/>
      <w:r w:rsidRPr="00496891">
        <w:rPr>
          <w:b/>
        </w:rPr>
        <w:t xml:space="preserve"> </w:t>
      </w:r>
      <w:proofErr w:type="spellStart"/>
      <w:r w:rsidRPr="00496891">
        <w:rPr>
          <w:b/>
        </w:rPr>
        <w:t>by</w:t>
      </w:r>
      <w:proofErr w:type="spellEnd"/>
      <w:r w:rsidRPr="00496891">
        <w:rPr>
          <w:b/>
        </w:rPr>
        <w:t xml:space="preserve"> </w:t>
      </w:r>
      <w:proofErr w:type="spellStart"/>
      <w:r w:rsidRPr="00496891">
        <w:rPr>
          <w:b/>
        </w:rPr>
        <w:t>Tricella</w:t>
      </w:r>
      <w:proofErr w:type="spellEnd"/>
    </w:p>
    <w:p w14:paraId="23D3836B" w14:textId="18E78B21" w:rsidR="00D17BFA" w:rsidRDefault="00D17BFA" w:rsidP="008E25F1">
      <w:pPr>
        <w:rPr>
          <w:b/>
        </w:rPr>
      </w:pPr>
    </w:p>
    <w:p w14:paraId="05D130AE" w14:textId="4FD05995" w:rsidR="00D17BFA" w:rsidRPr="00510D5C" w:rsidRDefault="00D17BFA" w:rsidP="00510D5C">
      <w:pPr>
        <w:spacing w:line="360" w:lineRule="auto"/>
        <w:jc w:val="both"/>
      </w:pPr>
      <w:r w:rsidRPr="00510D5C">
        <w:t xml:space="preserve">Die </w:t>
      </w:r>
      <w:proofErr w:type="spellStart"/>
      <w:r w:rsidRPr="00510D5C">
        <w:rPr>
          <w:i/>
        </w:rPr>
        <w:t>Pillbox</w:t>
      </w:r>
      <w:proofErr w:type="spellEnd"/>
      <w:r w:rsidRPr="00510D5C">
        <w:rPr>
          <w:i/>
        </w:rPr>
        <w:t xml:space="preserve"> </w:t>
      </w:r>
      <w:proofErr w:type="spellStart"/>
      <w:r w:rsidRPr="00510D5C">
        <w:rPr>
          <w:i/>
        </w:rPr>
        <w:t>by</w:t>
      </w:r>
      <w:proofErr w:type="spellEnd"/>
      <w:r w:rsidRPr="00510D5C">
        <w:rPr>
          <w:i/>
        </w:rPr>
        <w:t xml:space="preserve"> </w:t>
      </w:r>
      <w:proofErr w:type="spellStart"/>
      <w:r w:rsidRPr="00510D5C">
        <w:rPr>
          <w:i/>
        </w:rPr>
        <w:t>Tricella</w:t>
      </w:r>
      <w:proofErr w:type="spellEnd"/>
      <w:r w:rsidRPr="00510D5C">
        <w:t xml:space="preserve"> wurde</w:t>
      </w:r>
      <w:r w:rsidR="00510D5C">
        <w:t xml:space="preserve"> im Jahr 2014</w:t>
      </w:r>
      <w:r w:rsidRPr="00510D5C">
        <w:t xml:space="preserve"> von dem namensgebenden</w:t>
      </w:r>
      <w:r w:rsidR="00510D5C">
        <w:t xml:space="preserve"> Unternehmen </w:t>
      </w:r>
      <w:proofErr w:type="spellStart"/>
      <w:r w:rsidR="00510D5C">
        <w:t>Tricella</w:t>
      </w:r>
      <w:proofErr w:type="spellEnd"/>
      <w:r w:rsidR="00510D5C">
        <w:t xml:space="preserve"> auf den Markt gebracht. Die Medikamentenbox</w:t>
      </w:r>
      <w:r w:rsidRPr="00510D5C">
        <w:t xml:space="preserve"> kann </w:t>
      </w:r>
      <w:r w:rsidR="00510D5C">
        <w:t xml:space="preserve">in dem online Shop von </w:t>
      </w:r>
      <w:proofErr w:type="spellStart"/>
      <w:r w:rsidR="00510D5C">
        <w:t>Tricella</w:t>
      </w:r>
      <w:proofErr w:type="spellEnd"/>
      <w:r w:rsidRPr="00510D5C">
        <w:t xml:space="preserve"> für 74.99 $ erworben werden. </w:t>
      </w:r>
      <w:r w:rsidR="00CA5460">
        <w:t>Die Medikamentenbox b</w:t>
      </w:r>
      <w:r w:rsidR="00510D5C">
        <w:t xml:space="preserve">einhaltet standartmäßig sieben Medikamentenkammern. </w:t>
      </w:r>
      <w:proofErr w:type="spellStart"/>
      <w:r w:rsidR="00510D5C">
        <w:t>Tricella</w:t>
      </w:r>
      <w:proofErr w:type="spellEnd"/>
      <w:r w:rsidR="00510D5C">
        <w:t xml:space="preserve"> verzichtet auf akustische oder visuelle Erinnerungssignale und erinnert die Benutzer lediglich über </w:t>
      </w:r>
      <w:r w:rsidR="00F53082">
        <w:t>Benachrichtigungen auf dem Smartphone über die Einnahme</w:t>
      </w:r>
      <w:r w:rsidR="009A2B49">
        <w:t>.</w:t>
      </w:r>
      <w:r w:rsidR="00F53082">
        <w:t xml:space="preserve"> Das aktive Verhindern von Falscheinnahmen durch das Sperren von falschen Medikamentenkammern, wie es bei </w:t>
      </w:r>
      <w:proofErr w:type="spellStart"/>
      <w:r w:rsidR="00F53082">
        <w:t>Medminder</w:t>
      </w:r>
      <w:proofErr w:type="spellEnd"/>
      <w:r w:rsidR="00F53082">
        <w:t xml:space="preserve"> Jon der Fall ist, erfolgt bei </w:t>
      </w:r>
      <w:proofErr w:type="spellStart"/>
      <w:r w:rsidR="00F53082">
        <w:t>Tricella</w:t>
      </w:r>
      <w:proofErr w:type="spellEnd"/>
      <w:r w:rsidR="00F53082">
        <w:t xml:space="preserve"> nicht.  </w:t>
      </w:r>
      <w:r w:rsidR="00A84B59">
        <w:t>Hier bekommen lediglich die Bezugspersonen eine Nachricht, wenn eine falsche Kammer geöffnet wurde</w:t>
      </w:r>
      <w:r w:rsidR="00F745DB">
        <w:t>, aber das aktive Verhinder</w:t>
      </w:r>
      <w:r w:rsidR="00CA5460">
        <w:t>n</w:t>
      </w:r>
      <w:r w:rsidR="00F745DB">
        <w:t xml:space="preserve"> von dem Öffnen der falschen Kammer findet nicht statt</w:t>
      </w:r>
      <w:r w:rsidR="00A84B59">
        <w:t>.</w:t>
      </w:r>
      <w:r w:rsidR="00C50E86">
        <w:t xml:space="preserve"> </w:t>
      </w:r>
      <w:r w:rsidR="00C50E86">
        <w:fldChar w:fldCharType="begin"/>
      </w:r>
      <w:r w:rsidR="000100C2">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00C50E86">
        <w:fldChar w:fldCharType="separate"/>
      </w:r>
      <w:bookmarkStart w:id="188" w:name="_CTVP00193da8b55ddc6439385dcf9d0dd9b4440"/>
      <w:r w:rsidR="000100C2">
        <w:t>(Vgl. Tricella Inc. 2015)</w:t>
      </w:r>
      <w:bookmarkEnd w:id="188"/>
      <w:r w:rsidR="00C50E86">
        <w:fldChar w:fldCharType="end"/>
      </w:r>
    </w:p>
    <w:p w14:paraId="6C1784D6" w14:textId="4BB13173" w:rsidR="003315EA" w:rsidRDefault="00D310CC" w:rsidP="003315EA">
      <w:pPr>
        <w:keepNext/>
        <w:jc w:val="center"/>
      </w:pPr>
      <w:r>
        <w:rPr>
          <w:noProof/>
        </w:rPr>
        <w:lastRenderedPageBreak/>
        <w:drawing>
          <wp:inline distT="0" distB="0" distL="0" distR="0" wp14:anchorId="67FA629D" wp14:editId="06A038D7">
            <wp:extent cx="1807845" cy="967740"/>
            <wp:effectExtent l="0" t="0" r="190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07845" cy="967740"/>
                    </a:xfrm>
                    <a:prstGeom prst="rect">
                      <a:avLst/>
                    </a:prstGeom>
                    <a:noFill/>
                    <a:ln>
                      <a:noFill/>
                    </a:ln>
                  </pic:spPr>
                </pic:pic>
              </a:graphicData>
            </a:graphic>
          </wp:inline>
        </w:drawing>
      </w:r>
    </w:p>
    <w:p w14:paraId="798C789B" w14:textId="42C24697" w:rsidR="003315EA" w:rsidRDefault="003315EA" w:rsidP="003315EA">
      <w:pPr>
        <w:pStyle w:val="Beschriftung"/>
        <w:jc w:val="center"/>
        <w:rPr>
          <w:b w:val="0"/>
        </w:rPr>
      </w:pPr>
      <w:bookmarkStart w:id="189" w:name="_Toc466197832"/>
      <w:r>
        <w:t xml:space="preserve">Abbildung </w:t>
      </w:r>
      <w:r w:rsidR="00E05C68">
        <w:fldChar w:fldCharType="begin"/>
      </w:r>
      <w:r w:rsidR="00E05C68">
        <w:instrText xml:space="preserve"> SEQ Abbildung \* ARABIC </w:instrText>
      </w:r>
      <w:r w:rsidR="00E05C68">
        <w:fldChar w:fldCharType="separate"/>
      </w:r>
      <w:r w:rsidR="00420FBB">
        <w:rPr>
          <w:noProof/>
        </w:rPr>
        <w:t>13</w:t>
      </w:r>
      <w:r w:rsidR="00E05C68">
        <w:rPr>
          <w:noProof/>
        </w:rPr>
        <w:fldChar w:fldCharType="end"/>
      </w:r>
      <w:r>
        <w:t xml:space="preserve">: </w:t>
      </w:r>
      <w:proofErr w:type="spellStart"/>
      <w:r>
        <w:t>Pillbox</w:t>
      </w:r>
      <w:proofErr w:type="spellEnd"/>
      <w:r>
        <w:t xml:space="preserve"> </w:t>
      </w:r>
      <w:proofErr w:type="spellStart"/>
      <w:r>
        <w:t>by</w:t>
      </w:r>
      <w:proofErr w:type="spellEnd"/>
      <w:r>
        <w:t xml:space="preserve"> </w:t>
      </w:r>
      <w:proofErr w:type="spellStart"/>
      <w:r>
        <w:t>Tricella</w:t>
      </w:r>
      <w:proofErr w:type="spellEnd"/>
      <w:r>
        <w:t xml:space="preserve"> Medikamentenbox</w:t>
      </w:r>
      <w:r w:rsidR="00C224D9">
        <w:t xml:space="preserve"> </w:t>
      </w:r>
      <w:r w:rsidR="00C224D9">
        <w:fldChar w:fldCharType="begin"/>
      </w:r>
      <w:r w:rsidR="000100C2">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00C224D9">
        <w:fldChar w:fldCharType="separate"/>
      </w:r>
      <w:bookmarkStart w:id="190" w:name="_CTVP0018c4792d7157d4384b38cbb5984843f92"/>
      <w:r w:rsidR="000100C2">
        <w:t>(Quelle: Tricella Inc. 2015)</w:t>
      </w:r>
      <w:bookmarkEnd w:id="189"/>
      <w:bookmarkEnd w:id="190"/>
      <w:r w:rsidR="00C224D9">
        <w:fldChar w:fldCharType="end"/>
      </w:r>
    </w:p>
    <w:p w14:paraId="5B493D36" w14:textId="443FC3E8" w:rsidR="00DD0288" w:rsidRPr="00DD0288" w:rsidRDefault="00DD0288" w:rsidP="00DD0288"/>
    <w:p w14:paraId="18AF3657" w14:textId="074F7CAB" w:rsidR="002C018D" w:rsidRDefault="002C018D" w:rsidP="002C018D">
      <w:pPr>
        <w:pStyle w:val="Beschriftung"/>
        <w:keepNext/>
      </w:pPr>
      <w:bookmarkStart w:id="191" w:name="_Toc466197819"/>
      <w:r>
        <w:t xml:space="preserve">Tabelle </w:t>
      </w:r>
      <w:r w:rsidR="00E05C68">
        <w:fldChar w:fldCharType="begin"/>
      </w:r>
      <w:r w:rsidR="00E05C68">
        <w:instrText xml:space="preserve"> SEQ Tabelle \* ARABIC </w:instrText>
      </w:r>
      <w:r w:rsidR="00E05C68">
        <w:fldChar w:fldCharType="separate"/>
      </w:r>
      <w:r w:rsidR="00145E5C">
        <w:rPr>
          <w:noProof/>
        </w:rPr>
        <w:t>3</w:t>
      </w:r>
      <w:r w:rsidR="00E05C68">
        <w:rPr>
          <w:noProof/>
        </w:rPr>
        <w:fldChar w:fldCharType="end"/>
      </w:r>
      <w:r>
        <w:t>: Vergleich von smarten Medikamentenboxen</w:t>
      </w:r>
      <w:bookmarkEnd w:id="191"/>
    </w:p>
    <w:tbl>
      <w:tblPr>
        <w:tblStyle w:val="Tabellenraster"/>
        <w:tblW w:w="5128" w:type="pct"/>
        <w:tblLook w:val="04A0" w:firstRow="1" w:lastRow="0" w:firstColumn="1" w:lastColumn="0" w:noHBand="0" w:noVBand="1"/>
      </w:tblPr>
      <w:tblGrid>
        <w:gridCol w:w="3076"/>
        <w:gridCol w:w="2633"/>
        <w:gridCol w:w="2003"/>
        <w:gridCol w:w="1871"/>
      </w:tblGrid>
      <w:tr w:rsidR="00374C61" w:rsidRPr="00E46844" w14:paraId="53763A50" w14:textId="77777777" w:rsidTr="002C018D">
        <w:tc>
          <w:tcPr>
            <w:tcW w:w="1605" w:type="pct"/>
            <w:shd w:val="clear" w:color="auto" w:fill="31849B" w:themeFill="accent5" w:themeFillShade="BF"/>
          </w:tcPr>
          <w:p w14:paraId="0DC840A7" w14:textId="60F928DB" w:rsidR="00374C61" w:rsidRPr="00CE2BE1" w:rsidRDefault="005E2C97" w:rsidP="00CF03BC">
            <w:pPr>
              <w:spacing w:line="360" w:lineRule="auto"/>
              <w:jc w:val="both"/>
              <w:rPr>
                <w:b/>
                <w:color w:val="FFFFFF" w:themeColor="background1"/>
              </w:rPr>
            </w:pPr>
            <w:r>
              <w:rPr>
                <w:b/>
                <w:color w:val="FFFFFF" w:themeColor="background1"/>
              </w:rPr>
              <w:t>Kriterien</w:t>
            </w:r>
          </w:p>
        </w:tc>
        <w:tc>
          <w:tcPr>
            <w:tcW w:w="1374" w:type="pct"/>
            <w:shd w:val="clear" w:color="auto" w:fill="31849B" w:themeFill="accent5" w:themeFillShade="BF"/>
          </w:tcPr>
          <w:p w14:paraId="56650947" w14:textId="5C024653" w:rsidR="00374C61" w:rsidRPr="00CE2BE1" w:rsidRDefault="00FC7526" w:rsidP="00CF03BC">
            <w:pPr>
              <w:rPr>
                <w:b/>
                <w:color w:val="FFFFFF" w:themeColor="background1"/>
              </w:rPr>
            </w:pPr>
            <w:proofErr w:type="spellStart"/>
            <w:r>
              <w:rPr>
                <w:b/>
                <w:color w:val="FFFFFF" w:themeColor="background1"/>
              </w:rPr>
              <w:t>Medminder</w:t>
            </w:r>
            <w:proofErr w:type="spellEnd"/>
            <w:r>
              <w:rPr>
                <w:b/>
                <w:color w:val="FFFFFF" w:themeColor="background1"/>
              </w:rPr>
              <w:t xml:space="preserve"> Jon + Alert</w:t>
            </w:r>
          </w:p>
        </w:tc>
        <w:tc>
          <w:tcPr>
            <w:tcW w:w="1045" w:type="pct"/>
            <w:shd w:val="clear" w:color="auto" w:fill="31849B" w:themeFill="accent5" w:themeFillShade="BF"/>
          </w:tcPr>
          <w:p w14:paraId="7D21D4FC" w14:textId="77777777" w:rsidR="00374C61" w:rsidRPr="00CE2BE1" w:rsidRDefault="00374C61" w:rsidP="007A2FB6">
            <w:pPr>
              <w:rPr>
                <w:b/>
                <w:color w:val="FFFFFF" w:themeColor="background1"/>
              </w:rPr>
            </w:pPr>
            <w:bookmarkStart w:id="192" w:name="_Toc462229581"/>
            <w:proofErr w:type="spellStart"/>
            <w:r w:rsidRPr="00CE2BE1">
              <w:rPr>
                <w:b/>
                <w:color w:val="FFFFFF" w:themeColor="background1"/>
              </w:rPr>
              <w:t>MedSignals</w:t>
            </w:r>
            <w:proofErr w:type="spellEnd"/>
            <w:r w:rsidRPr="00CE2BE1">
              <w:rPr>
                <w:b/>
                <w:color w:val="FFFFFF" w:themeColor="background1"/>
              </w:rPr>
              <w:t>® </w:t>
            </w:r>
            <w:proofErr w:type="spellStart"/>
            <w:r w:rsidRPr="00CE2BE1">
              <w:rPr>
                <w:b/>
                <w:color w:val="FFFFFF" w:themeColor="background1"/>
              </w:rPr>
              <w:t>Pill</w:t>
            </w:r>
            <w:proofErr w:type="spellEnd"/>
            <w:r w:rsidRPr="00CE2BE1">
              <w:rPr>
                <w:b/>
                <w:color w:val="FFFFFF" w:themeColor="background1"/>
              </w:rPr>
              <w:t xml:space="preserve"> Case/Monitor</w:t>
            </w:r>
            <w:bookmarkEnd w:id="192"/>
          </w:p>
        </w:tc>
        <w:tc>
          <w:tcPr>
            <w:tcW w:w="976" w:type="pct"/>
            <w:shd w:val="clear" w:color="auto" w:fill="31849B" w:themeFill="accent5" w:themeFillShade="BF"/>
          </w:tcPr>
          <w:p w14:paraId="15F4D2D7" w14:textId="77777777" w:rsidR="00374C61" w:rsidRPr="006B57F1" w:rsidRDefault="00374C61" w:rsidP="007A2FB6">
            <w:pPr>
              <w:rPr>
                <w:b/>
                <w:color w:val="FFFFFF" w:themeColor="background1"/>
              </w:rPr>
            </w:pPr>
            <w:bookmarkStart w:id="193" w:name="_Toc462229582"/>
            <w:proofErr w:type="spellStart"/>
            <w:r w:rsidRPr="00CE2BE1">
              <w:rPr>
                <w:b/>
                <w:color w:val="FFFFFF" w:themeColor="background1"/>
              </w:rPr>
              <w:t>Pill</w:t>
            </w:r>
            <w:proofErr w:type="spellEnd"/>
            <w:r w:rsidRPr="00CE2BE1">
              <w:rPr>
                <w:b/>
                <w:color w:val="FFFFFF" w:themeColor="background1"/>
              </w:rPr>
              <w:t xml:space="preserve"> Box </w:t>
            </w:r>
            <w:proofErr w:type="spellStart"/>
            <w:r w:rsidRPr="00CE2BE1">
              <w:rPr>
                <w:b/>
                <w:color w:val="FFFFFF" w:themeColor="background1"/>
              </w:rPr>
              <w:t>by</w:t>
            </w:r>
            <w:proofErr w:type="spellEnd"/>
            <w:r w:rsidRPr="00CE2BE1">
              <w:rPr>
                <w:b/>
                <w:color w:val="FFFFFF" w:themeColor="background1"/>
              </w:rPr>
              <w:t xml:space="preserve"> </w:t>
            </w:r>
            <w:proofErr w:type="spellStart"/>
            <w:r w:rsidRPr="00CE2BE1">
              <w:rPr>
                <w:b/>
                <w:color w:val="FFFFFF" w:themeColor="background1"/>
              </w:rPr>
              <w:t>Tricella</w:t>
            </w:r>
            <w:bookmarkEnd w:id="193"/>
            <w:proofErr w:type="spellEnd"/>
          </w:p>
          <w:p w14:paraId="6C494F5B" w14:textId="77777777" w:rsidR="00374C61" w:rsidRPr="00CE2BE1" w:rsidRDefault="00374C61" w:rsidP="007A2FB6">
            <w:pPr>
              <w:spacing w:line="360" w:lineRule="auto"/>
              <w:jc w:val="both"/>
              <w:rPr>
                <w:b/>
                <w:color w:val="FFFFFF" w:themeColor="background1"/>
              </w:rPr>
            </w:pPr>
          </w:p>
        </w:tc>
      </w:tr>
      <w:tr w:rsidR="00374C61" w:rsidRPr="00E46844" w14:paraId="39D83501" w14:textId="77777777" w:rsidTr="00374C61">
        <w:tc>
          <w:tcPr>
            <w:tcW w:w="5000" w:type="pct"/>
            <w:gridSpan w:val="4"/>
            <w:shd w:val="clear" w:color="auto" w:fill="365F91" w:themeFill="accent1" w:themeFillShade="BF"/>
          </w:tcPr>
          <w:p w14:paraId="79A7EA66" w14:textId="77777777" w:rsidR="00374C61" w:rsidRPr="00CE2BE1" w:rsidRDefault="00374C61" w:rsidP="00102987">
            <w:pPr>
              <w:spacing w:line="360" w:lineRule="auto"/>
              <w:jc w:val="both"/>
              <w:rPr>
                <w:b/>
                <w:color w:val="FFFFFF" w:themeColor="background1"/>
              </w:rPr>
            </w:pPr>
            <w:bookmarkStart w:id="194" w:name="_Toc462229583"/>
            <w:r w:rsidRPr="00CE2BE1">
              <w:rPr>
                <w:b/>
                <w:color w:val="FFFFFF" w:themeColor="background1"/>
              </w:rPr>
              <w:t>1. Produkt</w:t>
            </w:r>
            <w:bookmarkEnd w:id="194"/>
          </w:p>
        </w:tc>
      </w:tr>
      <w:tr w:rsidR="00374C61" w:rsidRPr="00E46844" w14:paraId="395B0881" w14:textId="77777777" w:rsidTr="002C018D">
        <w:tc>
          <w:tcPr>
            <w:tcW w:w="1605" w:type="pct"/>
          </w:tcPr>
          <w:p w14:paraId="36763B35" w14:textId="77777777" w:rsidR="00374C61" w:rsidRPr="00E46844" w:rsidRDefault="00374C61" w:rsidP="00CF03BC">
            <w:pPr>
              <w:spacing w:line="360" w:lineRule="auto"/>
              <w:jc w:val="both"/>
            </w:pPr>
            <w:r>
              <w:t>1.1 Preis</w:t>
            </w:r>
          </w:p>
        </w:tc>
        <w:tc>
          <w:tcPr>
            <w:tcW w:w="1374" w:type="pct"/>
          </w:tcPr>
          <w:p w14:paraId="70CA43E8" w14:textId="2C40FB7B" w:rsidR="00374C61" w:rsidRPr="00E46844" w:rsidRDefault="00FC0DED" w:rsidP="00CF03BC">
            <w:pPr>
              <w:spacing w:line="360" w:lineRule="auto"/>
              <w:jc w:val="both"/>
            </w:pPr>
            <w:r>
              <w:t>39,99 $ im Monat</w:t>
            </w:r>
          </w:p>
        </w:tc>
        <w:tc>
          <w:tcPr>
            <w:tcW w:w="1045" w:type="pct"/>
          </w:tcPr>
          <w:p w14:paraId="1A9C0B74" w14:textId="77777777" w:rsidR="00374C61" w:rsidRPr="00E46844" w:rsidRDefault="00374C61" w:rsidP="00CF03BC">
            <w:pPr>
              <w:spacing w:line="360" w:lineRule="auto"/>
              <w:jc w:val="both"/>
            </w:pPr>
            <w:r>
              <w:t>Unbekannt</w:t>
            </w:r>
          </w:p>
        </w:tc>
        <w:tc>
          <w:tcPr>
            <w:tcW w:w="976" w:type="pct"/>
          </w:tcPr>
          <w:p w14:paraId="6F701178" w14:textId="77777777" w:rsidR="00374C61" w:rsidRPr="00E46844" w:rsidRDefault="00374C61" w:rsidP="00CF03BC">
            <w:pPr>
              <w:spacing w:line="360" w:lineRule="auto"/>
              <w:jc w:val="both"/>
            </w:pPr>
            <w:r>
              <w:t>74,99 $</w:t>
            </w:r>
          </w:p>
        </w:tc>
      </w:tr>
      <w:tr w:rsidR="00374C61" w:rsidRPr="00E46844" w14:paraId="67C398D7" w14:textId="77777777" w:rsidTr="002C018D">
        <w:tc>
          <w:tcPr>
            <w:tcW w:w="1605" w:type="pct"/>
          </w:tcPr>
          <w:p w14:paraId="74620385" w14:textId="396927EB" w:rsidR="00374C61" w:rsidRDefault="0057247F" w:rsidP="00CF03BC">
            <w:pPr>
              <w:spacing w:line="360" w:lineRule="auto"/>
              <w:jc w:val="both"/>
            </w:pPr>
            <w:r>
              <w:t>1.2 An</w:t>
            </w:r>
            <w:r w:rsidR="00374C61">
              <w:t>z</w:t>
            </w:r>
            <w:r>
              <w:t>a</w:t>
            </w:r>
            <w:r w:rsidR="00374C61">
              <w:t>hl an Kammern</w:t>
            </w:r>
          </w:p>
        </w:tc>
        <w:tc>
          <w:tcPr>
            <w:tcW w:w="1374" w:type="pct"/>
          </w:tcPr>
          <w:p w14:paraId="6F2DEA2B" w14:textId="77777777" w:rsidR="00374C61" w:rsidRDefault="00374C61" w:rsidP="00CF03BC">
            <w:pPr>
              <w:spacing w:line="360" w:lineRule="auto"/>
              <w:jc w:val="both"/>
            </w:pPr>
            <w:r>
              <w:t>28</w:t>
            </w:r>
          </w:p>
        </w:tc>
        <w:tc>
          <w:tcPr>
            <w:tcW w:w="1045" w:type="pct"/>
          </w:tcPr>
          <w:p w14:paraId="4F7D6057" w14:textId="77777777" w:rsidR="00374C61" w:rsidRDefault="00374C61" w:rsidP="00CF03BC">
            <w:pPr>
              <w:spacing w:line="360" w:lineRule="auto"/>
              <w:jc w:val="both"/>
            </w:pPr>
            <w:r>
              <w:t>4</w:t>
            </w:r>
          </w:p>
        </w:tc>
        <w:tc>
          <w:tcPr>
            <w:tcW w:w="976" w:type="pct"/>
          </w:tcPr>
          <w:p w14:paraId="17E5D907" w14:textId="77777777" w:rsidR="00374C61" w:rsidRDefault="00374C61" w:rsidP="00CF03BC">
            <w:pPr>
              <w:spacing w:line="360" w:lineRule="auto"/>
              <w:jc w:val="both"/>
            </w:pPr>
            <w:r>
              <w:t>7</w:t>
            </w:r>
          </w:p>
        </w:tc>
      </w:tr>
      <w:tr w:rsidR="00374C61" w:rsidRPr="00E46844" w14:paraId="732B5738" w14:textId="77777777" w:rsidTr="00374C61">
        <w:tc>
          <w:tcPr>
            <w:tcW w:w="5000" w:type="pct"/>
            <w:gridSpan w:val="4"/>
            <w:shd w:val="clear" w:color="auto" w:fill="365F91" w:themeFill="accent1" w:themeFillShade="BF"/>
          </w:tcPr>
          <w:p w14:paraId="55CB4BE4" w14:textId="77777777" w:rsidR="00374C61" w:rsidRPr="00CE2BE1" w:rsidRDefault="00374C61" w:rsidP="00CF03BC">
            <w:pPr>
              <w:spacing w:line="360" w:lineRule="auto"/>
              <w:jc w:val="both"/>
              <w:rPr>
                <w:b/>
                <w:color w:val="FFFFFF" w:themeColor="background1"/>
              </w:rPr>
            </w:pPr>
            <w:r w:rsidRPr="00CE2BE1">
              <w:rPr>
                <w:b/>
                <w:color w:val="FFFFFF" w:themeColor="background1"/>
              </w:rPr>
              <w:t>2. Funktionalitäten</w:t>
            </w:r>
          </w:p>
        </w:tc>
      </w:tr>
      <w:tr w:rsidR="00374C61" w:rsidRPr="00E46844" w14:paraId="7EE974D6" w14:textId="77777777" w:rsidTr="002C018D">
        <w:tc>
          <w:tcPr>
            <w:tcW w:w="1605" w:type="pct"/>
          </w:tcPr>
          <w:p w14:paraId="60BE070A" w14:textId="77777777" w:rsidR="00374C61" w:rsidRPr="00E46844" w:rsidRDefault="00374C61" w:rsidP="00CF03BC">
            <w:pPr>
              <w:spacing w:line="360" w:lineRule="auto"/>
              <w:jc w:val="both"/>
            </w:pPr>
            <w:r>
              <w:t>2.1 Erinnerung bei Knappheit</w:t>
            </w:r>
          </w:p>
        </w:tc>
        <w:tc>
          <w:tcPr>
            <w:tcW w:w="1374" w:type="pct"/>
          </w:tcPr>
          <w:p w14:paraId="7520E2AC" w14:textId="03BC6DA1" w:rsidR="00374C61" w:rsidRPr="00E46844" w:rsidRDefault="00CA5460" w:rsidP="00CF03BC">
            <w:pPr>
              <w:spacing w:line="360" w:lineRule="auto"/>
              <w:jc w:val="both"/>
            </w:pPr>
            <w:r w:rsidRPr="00C0669C">
              <w:t>J</w:t>
            </w:r>
            <w:r w:rsidR="00C0669C" w:rsidRPr="00C0669C">
              <w:t>a</w:t>
            </w:r>
          </w:p>
        </w:tc>
        <w:tc>
          <w:tcPr>
            <w:tcW w:w="1045" w:type="pct"/>
          </w:tcPr>
          <w:p w14:paraId="09A4CABD" w14:textId="77777777" w:rsidR="00374C61" w:rsidRPr="00E46844" w:rsidRDefault="00374C61" w:rsidP="00CF03BC">
            <w:pPr>
              <w:spacing w:line="360" w:lineRule="auto"/>
              <w:jc w:val="both"/>
            </w:pPr>
            <w:r>
              <w:t>Ja</w:t>
            </w:r>
          </w:p>
        </w:tc>
        <w:tc>
          <w:tcPr>
            <w:tcW w:w="976" w:type="pct"/>
          </w:tcPr>
          <w:p w14:paraId="120257A8" w14:textId="0D2F3CFB" w:rsidR="00374C61" w:rsidRPr="009F64A8" w:rsidRDefault="00374C61" w:rsidP="00CF03BC">
            <w:pPr>
              <w:spacing w:line="360" w:lineRule="auto"/>
              <w:jc w:val="both"/>
            </w:pPr>
            <w:r>
              <w:rPr>
                <w:color w:val="FF0000"/>
              </w:rPr>
              <w:t xml:space="preserve"> </w:t>
            </w:r>
            <w:r w:rsidRPr="009F64A8">
              <w:t>Nein</w:t>
            </w:r>
          </w:p>
        </w:tc>
      </w:tr>
      <w:tr w:rsidR="00374C61" w:rsidRPr="00E46844" w14:paraId="1E51D1F7" w14:textId="77777777" w:rsidTr="002C018D">
        <w:tc>
          <w:tcPr>
            <w:tcW w:w="1605" w:type="pct"/>
          </w:tcPr>
          <w:p w14:paraId="5D342768" w14:textId="480C0FEA" w:rsidR="00374C61" w:rsidRDefault="00374C61" w:rsidP="00CF03BC">
            <w:pPr>
              <w:spacing w:line="360" w:lineRule="auto"/>
              <w:jc w:val="both"/>
            </w:pPr>
            <w:r>
              <w:t>2.2 Visu</w:t>
            </w:r>
            <w:r w:rsidR="005E2C97">
              <w:t>e</w:t>
            </w:r>
            <w:r>
              <w:t>lle Erinnerung</w:t>
            </w:r>
          </w:p>
        </w:tc>
        <w:tc>
          <w:tcPr>
            <w:tcW w:w="1374" w:type="pct"/>
          </w:tcPr>
          <w:p w14:paraId="34D8AFC0" w14:textId="77777777" w:rsidR="00374C61" w:rsidRPr="00E46844" w:rsidRDefault="00374C61" w:rsidP="00CF03BC">
            <w:pPr>
              <w:spacing w:line="360" w:lineRule="auto"/>
              <w:jc w:val="both"/>
            </w:pPr>
            <w:r>
              <w:t>Ja</w:t>
            </w:r>
          </w:p>
        </w:tc>
        <w:tc>
          <w:tcPr>
            <w:tcW w:w="1045" w:type="pct"/>
          </w:tcPr>
          <w:p w14:paraId="77DB32F6" w14:textId="77777777" w:rsidR="00374C61" w:rsidRPr="00E46844" w:rsidRDefault="00374C61" w:rsidP="00CF03BC">
            <w:pPr>
              <w:spacing w:line="360" w:lineRule="auto"/>
              <w:jc w:val="both"/>
            </w:pPr>
            <w:r>
              <w:t>Ja</w:t>
            </w:r>
          </w:p>
        </w:tc>
        <w:tc>
          <w:tcPr>
            <w:tcW w:w="976" w:type="pct"/>
          </w:tcPr>
          <w:p w14:paraId="2F3EFBE2" w14:textId="348C0623" w:rsidR="00374C61" w:rsidRPr="00E46844" w:rsidRDefault="000F429C" w:rsidP="00CF03BC">
            <w:pPr>
              <w:spacing w:line="360" w:lineRule="auto"/>
              <w:jc w:val="both"/>
            </w:pPr>
            <w:r>
              <w:t>Nein</w:t>
            </w:r>
          </w:p>
        </w:tc>
      </w:tr>
      <w:tr w:rsidR="00374C61" w:rsidRPr="00E46844" w14:paraId="0DBC9BEF" w14:textId="77777777" w:rsidTr="002C018D">
        <w:tc>
          <w:tcPr>
            <w:tcW w:w="1605" w:type="pct"/>
          </w:tcPr>
          <w:p w14:paraId="43F0A16F" w14:textId="77777777" w:rsidR="00374C61" w:rsidRDefault="00374C61" w:rsidP="00CF03BC">
            <w:pPr>
              <w:spacing w:line="360" w:lineRule="auto"/>
              <w:jc w:val="both"/>
            </w:pPr>
            <w:r>
              <w:t>2.3 Akustische Erinnerung</w:t>
            </w:r>
          </w:p>
        </w:tc>
        <w:tc>
          <w:tcPr>
            <w:tcW w:w="1374" w:type="pct"/>
          </w:tcPr>
          <w:p w14:paraId="016DFBB7" w14:textId="77777777" w:rsidR="00374C61" w:rsidRPr="00E46844" w:rsidRDefault="00374C61" w:rsidP="00CF03BC">
            <w:pPr>
              <w:spacing w:line="360" w:lineRule="auto"/>
              <w:jc w:val="both"/>
            </w:pPr>
            <w:r>
              <w:t>Ja</w:t>
            </w:r>
          </w:p>
        </w:tc>
        <w:tc>
          <w:tcPr>
            <w:tcW w:w="1045" w:type="pct"/>
          </w:tcPr>
          <w:p w14:paraId="735E4D88" w14:textId="77777777" w:rsidR="00374C61" w:rsidRPr="00E46844" w:rsidRDefault="00374C61" w:rsidP="00CF03BC">
            <w:pPr>
              <w:spacing w:line="360" w:lineRule="auto"/>
              <w:jc w:val="both"/>
            </w:pPr>
            <w:r>
              <w:t>Ja</w:t>
            </w:r>
          </w:p>
        </w:tc>
        <w:tc>
          <w:tcPr>
            <w:tcW w:w="976" w:type="pct"/>
          </w:tcPr>
          <w:p w14:paraId="03D14123" w14:textId="68250209" w:rsidR="00374C61" w:rsidRPr="00E46844" w:rsidRDefault="000F429C" w:rsidP="00CF03BC">
            <w:pPr>
              <w:spacing w:line="360" w:lineRule="auto"/>
              <w:jc w:val="both"/>
            </w:pPr>
            <w:r>
              <w:t>Nein</w:t>
            </w:r>
          </w:p>
        </w:tc>
      </w:tr>
      <w:tr w:rsidR="00374C61" w:rsidRPr="00E46844" w14:paraId="664AEF89" w14:textId="77777777" w:rsidTr="002C018D">
        <w:tc>
          <w:tcPr>
            <w:tcW w:w="1605" w:type="pct"/>
          </w:tcPr>
          <w:p w14:paraId="17B6C67D" w14:textId="77777777" w:rsidR="00374C61" w:rsidRDefault="00374C61" w:rsidP="00CF03BC">
            <w:pPr>
              <w:spacing w:line="360" w:lineRule="auto"/>
              <w:jc w:val="both"/>
            </w:pPr>
            <w:r>
              <w:t xml:space="preserve">2.4 Erinnerung durch zusätzliche Geräte (Handy, </w:t>
            </w:r>
            <w:proofErr w:type="spellStart"/>
            <w:r>
              <w:t>SmartWatch</w:t>
            </w:r>
            <w:proofErr w:type="spellEnd"/>
            <w:r>
              <w:t>)</w:t>
            </w:r>
          </w:p>
        </w:tc>
        <w:tc>
          <w:tcPr>
            <w:tcW w:w="1374" w:type="pct"/>
          </w:tcPr>
          <w:p w14:paraId="59E978C2" w14:textId="77777777" w:rsidR="00374C61" w:rsidRPr="00E46844" w:rsidRDefault="00374C61" w:rsidP="00CF03BC">
            <w:pPr>
              <w:spacing w:line="360" w:lineRule="auto"/>
              <w:jc w:val="both"/>
            </w:pPr>
            <w:r>
              <w:t>Ja</w:t>
            </w:r>
          </w:p>
        </w:tc>
        <w:tc>
          <w:tcPr>
            <w:tcW w:w="1045" w:type="pct"/>
          </w:tcPr>
          <w:p w14:paraId="6CCA9206" w14:textId="261060D3" w:rsidR="00374C61" w:rsidRDefault="002836C3" w:rsidP="00CF03BC">
            <w:pPr>
              <w:spacing w:line="360" w:lineRule="auto"/>
              <w:jc w:val="both"/>
            </w:pPr>
            <w:r>
              <w:t>J</w:t>
            </w:r>
            <w:r w:rsidR="003315EA">
              <w:t>a</w:t>
            </w:r>
          </w:p>
        </w:tc>
        <w:tc>
          <w:tcPr>
            <w:tcW w:w="976" w:type="pct"/>
          </w:tcPr>
          <w:p w14:paraId="3250F16F" w14:textId="5C5B8F61" w:rsidR="00374C61" w:rsidRPr="00E46844" w:rsidRDefault="000F429C" w:rsidP="00CF03BC">
            <w:pPr>
              <w:spacing w:line="360" w:lineRule="auto"/>
              <w:jc w:val="both"/>
            </w:pPr>
            <w:r>
              <w:t>Ja</w:t>
            </w:r>
          </w:p>
        </w:tc>
      </w:tr>
      <w:tr w:rsidR="00374C61" w:rsidRPr="00E46844" w14:paraId="62C74A3E" w14:textId="77777777" w:rsidTr="00374C61">
        <w:tc>
          <w:tcPr>
            <w:tcW w:w="5000" w:type="pct"/>
            <w:gridSpan w:val="4"/>
            <w:shd w:val="clear" w:color="auto" w:fill="365F91" w:themeFill="accent1" w:themeFillShade="BF"/>
          </w:tcPr>
          <w:p w14:paraId="63D44E28" w14:textId="77777777" w:rsidR="00374C61" w:rsidRPr="00927D1D" w:rsidRDefault="00374C61" w:rsidP="00CF03BC">
            <w:pPr>
              <w:spacing w:line="360" w:lineRule="auto"/>
              <w:jc w:val="both"/>
              <w:rPr>
                <w:b/>
                <w:color w:val="FFFFFF" w:themeColor="background1"/>
              </w:rPr>
            </w:pPr>
            <w:r w:rsidRPr="00927D1D">
              <w:rPr>
                <w:b/>
                <w:color w:val="FFFFFF" w:themeColor="background1"/>
              </w:rPr>
              <w:t>3. Sicherheit</w:t>
            </w:r>
          </w:p>
        </w:tc>
      </w:tr>
      <w:tr w:rsidR="00374C61" w:rsidRPr="00E46844" w14:paraId="6DFAE026" w14:textId="77777777" w:rsidTr="002C018D">
        <w:tc>
          <w:tcPr>
            <w:tcW w:w="1605" w:type="pct"/>
          </w:tcPr>
          <w:p w14:paraId="12781414" w14:textId="77777777" w:rsidR="00374C61" w:rsidRDefault="00374C61" w:rsidP="00CF03BC">
            <w:pPr>
              <w:spacing w:line="360" w:lineRule="auto"/>
              <w:jc w:val="both"/>
            </w:pPr>
            <w:r>
              <w:t>3.1 Sicherheit vor falscher Einnahme</w:t>
            </w:r>
          </w:p>
        </w:tc>
        <w:tc>
          <w:tcPr>
            <w:tcW w:w="1374" w:type="pct"/>
          </w:tcPr>
          <w:p w14:paraId="23A6F7CB" w14:textId="1D58090F" w:rsidR="00374C61" w:rsidRDefault="003315EA" w:rsidP="00CF03BC">
            <w:pPr>
              <w:spacing w:line="360" w:lineRule="auto"/>
              <w:jc w:val="both"/>
            </w:pPr>
            <w:r>
              <w:t>Ja</w:t>
            </w:r>
          </w:p>
        </w:tc>
        <w:tc>
          <w:tcPr>
            <w:tcW w:w="1045" w:type="pct"/>
          </w:tcPr>
          <w:p w14:paraId="577CE6E2" w14:textId="77777777" w:rsidR="00374C61" w:rsidRDefault="00374C61" w:rsidP="00CF03BC">
            <w:pPr>
              <w:spacing w:line="360" w:lineRule="auto"/>
              <w:jc w:val="both"/>
            </w:pPr>
            <w:r>
              <w:t>Nein</w:t>
            </w:r>
          </w:p>
        </w:tc>
        <w:tc>
          <w:tcPr>
            <w:tcW w:w="976" w:type="pct"/>
          </w:tcPr>
          <w:p w14:paraId="6DB25885" w14:textId="0C5F1589" w:rsidR="00374C61" w:rsidRPr="001F62B1" w:rsidRDefault="00DF47E3" w:rsidP="00CF03BC">
            <w:pPr>
              <w:spacing w:line="360" w:lineRule="auto"/>
              <w:jc w:val="both"/>
              <w:rPr>
                <w:vertAlign w:val="superscript"/>
              </w:rPr>
            </w:pPr>
            <w:r>
              <w:t>Nein</w:t>
            </w:r>
          </w:p>
        </w:tc>
      </w:tr>
      <w:tr w:rsidR="00374C61" w:rsidRPr="00E46844" w14:paraId="69ECD207" w14:textId="77777777" w:rsidTr="002C018D">
        <w:tc>
          <w:tcPr>
            <w:tcW w:w="1605" w:type="pct"/>
          </w:tcPr>
          <w:p w14:paraId="4C75F921" w14:textId="770E8B53" w:rsidR="00374C61" w:rsidRDefault="005E2C97" w:rsidP="00CF03BC">
            <w:pPr>
              <w:spacing w:line="360" w:lineRule="auto"/>
              <w:jc w:val="both"/>
            </w:pPr>
            <w:r>
              <w:t>3.2 Kindersicher</w:t>
            </w:r>
            <w:r w:rsidR="00374C61">
              <w:t>heit</w:t>
            </w:r>
          </w:p>
        </w:tc>
        <w:tc>
          <w:tcPr>
            <w:tcW w:w="1374" w:type="pct"/>
          </w:tcPr>
          <w:p w14:paraId="64E35368" w14:textId="77777777" w:rsidR="00374C61" w:rsidRDefault="00374C61" w:rsidP="00CF03BC">
            <w:pPr>
              <w:spacing w:line="360" w:lineRule="auto"/>
              <w:jc w:val="both"/>
            </w:pPr>
            <w:r>
              <w:t>Nein</w:t>
            </w:r>
          </w:p>
        </w:tc>
        <w:tc>
          <w:tcPr>
            <w:tcW w:w="1045" w:type="pct"/>
          </w:tcPr>
          <w:p w14:paraId="0003B69E" w14:textId="77777777" w:rsidR="00374C61" w:rsidRDefault="00374C61" w:rsidP="00CF03BC">
            <w:pPr>
              <w:spacing w:line="360" w:lineRule="auto"/>
              <w:jc w:val="both"/>
            </w:pPr>
            <w:r>
              <w:t>Nein</w:t>
            </w:r>
          </w:p>
        </w:tc>
        <w:tc>
          <w:tcPr>
            <w:tcW w:w="976" w:type="pct"/>
          </w:tcPr>
          <w:p w14:paraId="29818C37" w14:textId="77777777" w:rsidR="00374C61" w:rsidRDefault="00374C61" w:rsidP="00CF03BC">
            <w:pPr>
              <w:spacing w:line="360" w:lineRule="auto"/>
              <w:jc w:val="both"/>
            </w:pPr>
            <w:r>
              <w:t>Nein</w:t>
            </w:r>
          </w:p>
        </w:tc>
      </w:tr>
      <w:tr w:rsidR="00374C61" w:rsidRPr="00E46844" w14:paraId="3095D22C" w14:textId="77777777" w:rsidTr="00374C61">
        <w:tc>
          <w:tcPr>
            <w:tcW w:w="5000" w:type="pct"/>
            <w:gridSpan w:val="4"/>
            <w:shd w:val="clear" w:color="auto" w:fill="365F91" w:themeFill="accent1" w:themeFillShade="BF"/>
          </w:tcPr>
          <w:p w14:paraId="3D42391D" w14:textId="77777777" w:rsidR="00374C61" w:rsidRPr="00927D1D" w:rsidRDefault="00374C61" w:rsidP="00CF03BC">
            <w:pPr>
              <w:spacing w:line="360" w:lineRule="auto"/>
              <w:jc w:val="both"/>
              <w:rPr>
                <w:b/>
                <w:color w:val="FFFFFF" w:themeColor="background1"/>
              </w:rPr>
            </w:pPr>
            <w:r w:rsidRPr="00927D1D">
              <w:rPr>
                <w:b/>
                <w:color w:val="FFFFFF" w:themeColor="background1"/>
              </w:rPr>
              <w:t>4. Benutzbarkeit</w:t>
            </w:r>
          </w:p>
        </w:tc>
      </w:tr>
      <w:tr w:rsidR="00374C61" w:rsidRPr="00E46844" w14:paraId="181D2191" w14:textId="77777777" w:rsidTr="002C018D">
        <w:tc>
          <w:tcPr>
            <w:tcW w:w="1605" w:type="pct"/>
          </w:tcPr>
          <w:p w14:paraId="7EACA424" w14:textId="77777777" w:rsidR="00374C61" w:rsidRPr="00E46844" w:rsidRDefault="00374C61" w:rsidP="00CF03BC">
            <w:pPr>
              <w:spacing w:line="360" w:lineRule="auto"/>
              <w:jc w:val="both"/>
            </w:pPr>
            <w:r>
              <w:t>4.1 Portabilität</w:t>
            </w:r>
          </w:p>
        </w:tc>
        <w:tc>
          <w:tcPr>
            <w:tcW w:w="1374" w:type="pct"/>
          </w:tcPr>
          <w:p w14:paraId="40220831" w14:textId="77777777" w:rsidR="00374C61" w:rsidRPr="00E46844" w:rsidRDefault="00374C61" w:rsidP="00CF03BC">
            <w:pPr>
              <w:spacing w:line="360" w:lineRule="auto"/>
              <w:jc w:val="both"/>
            </w:pPr>
            <w:r>
              <w:t>Bedingt.  die einzelnen Fächer können abgenommen werden</w:t>
            </w:r>
          </w:p>
        </w:tc>
        <w:tc>
          <w:tcPr>
            <w:tcW w:w="1045" w:type="pct"/>
          </w:tcPr>
          <w:p w14:paraId="74A1173D" w14:textId="5F211CDC" w:rsidR="00374C61" w:rsidRDefault="00374C61" w:rsidP="00374C61">
            <w:pPr>
              <w:pStyle w:val="Listenabsatz"/>
              <w:numPr>
                <w:ilvl w:val="0"/>
                <w:numId w:val="18"/>
              </w:numPr>
              <w:spacing w:line="360" w:lineRule="auto"/>
              <w:jc w:val="both"/>
            </w:pPr>
            <w:r>
              <w:t>Eingebaute Batterie</w:t>
            </w:r>
          </w:p>
          <w:p w14:paraId="63057E63" w14:textId="77777777" w:rsidR="00374C61" w:rsidRPr="00E46844" w:rsidRDefault="00374C61" w:rsidP="00374C61">
            <w:pPr>
              <w:pStyle w:val="Listenabsatz"/>
              <w:numPr>
                <w:ilvl w:val="0"/>
                <w:numId w:val="18"/>
              </w:numPr>
              <w:spacing w:line="360" w:lineRule="auto"/>
              <w:jc w:val="both"/>
            </w:pPr>
            <w:r>
              <w:t>Handliches Design</w:t>
            </w:r>
          </w:p>
        </w:tc>
        <w:tc>
          <w:tcPr>
            <w:tcW w:w="976" w:type="pct"/>
          </w:tcPr>
          <w:p w14:paraId="64CE8649" w14:textId="09C3DEAA" w:rsidR="00374C61" w:rsidRDefault="00374C61" w:rsidP="00374C61">
            <w:pPr>
              <w:pStyle w:val="Listenabsatz"/>
              <w:numPr>
                <w:ilvl w:val="0"/>
                <w:numId w:val="18"/>
              </w:numPr>
              <w:spacing w:line="360" w:lineRule="auto"/>
              <w:jc w:val="both"/>
            </w:pPr>
            <w:r>
              <w:t>Eingebaute Batterie. (Laufzeit 1 Jahr)</w:t>
            </w:r>
          </w:p>
          <w:p w14:paraId="6202950E" w14:textId="77777777" w:rsidR="00374C61" w:rsidRPr="00E46844" w:rsidRDefault="00374C61" w:rsidP="00374C61">
            <w:pPr>
              <w:pStyle w:val="Listenabsatz"/>
              <w:numPr>
                <w:ilvl w:val="0"/>
                <w:numId w:val="18"/>
              </w:numPr>
              <w:spacing w:line="360" w:lineRule="auto"/>
              <w:jc w:val="both"/>
            </w:pPr>
            <w:r>
              <w:t>Handliches Design</w:t>
            </w:r>
          </w:p>
        </w:tc>
      </w:tr>
      <w:tr w:rsidR="00374C61" w:rsidRPr="00E46844" w14:paraId="3BB30463" w14:textId="77777777" w:rsidTr="002C018D">
        <w:tc>
          <w:tcPr>
            <w:tcW w:w="1605" w:type="pct"/>
          </w:tcPr>
          <w:p w14:paraId="309D653C" w14:textId="77777777" w:rsidR="00374C61" w:rsidRDefault="00374C61" w:rsidP="00CF03BC">
            <w:pPr>
              <w:spacing w:line="360" w:lineRule="auto"/>
              <w:jc w:val="both"/>
            </w:pPr>
            <w:r>
              <w:t>4.2 Behindertengerecht</w:t>
            </w:r>
          </w:p>
        </w:tc>
        <w:tc>
          <w:tcPr>
            <w:tcW w:w="1374" w:type="pct"/>
          </w:tcPr>
          <w:p w14:paraId="2141730F" w14:textId="77777777" w:rsidR="00374C61" w:rsidRDefault="00374C61" w:rsidP="00CF03BC">
            <w:pPr>
              <w:spacing w:line="360" w:lineRule="auto"/>
              <w:jc w:val="both"/>
            </w:pPr>
            <w:r w:rsidRPr="00892327">
              <w:rPr>
                <w:color w:val="FF0000"/>
              </w:rPr>
              <w:t>Unbekannt</w:t>
            </w:r>
          </w:p>
        </w:tc>
        <w:tc>
          <w:tcPr>
            <w:tcW w:w="1045" w:type="pct"/>
          </w:tcPr>
          <w:p w14:paraId="66E7CC21" w14:textId="77777777" w:rsidR="00374C61" w:rsidRDefault="00374C61" w:rsidP="00CF03BC">
            <w:pPr>
              <w:spacing w:line="360" w:lineRule="auto"/>
              <w:jc w:val="both"/>
            </w:pPr>
            <w:r>
              <w:t xml:space="preserve">Bietet </w:t>
            </w:r>
            <w:proofErr w:type="spellStart"/>
            <w:r>
              <w:t>Brailnumber</w:t>
            </w:r>
            <w:proofErr w:type="spellEnd"/>
          </w:p>
        </w:tc>
        <w:tc>
          <w:tcPr>
            <w:tcW w:w="976" w:type="pct"/>
          </w:tcPr>
          <w:p w14:paraId="658F0B57" w14:textId="77777777" w:rsidR="00374C61" w:rsidRDefault="00374C61" w:rsidP="00CF03BC">
            <w:pPr>
              <w:spacing w:line="360" w:lineRule="auto"/>
              <w:jc w:val="both"/>
            </w:pPr>
            <w:r>
              <w:t>Nein</w:t>
            </w:r>
          </w:p>
        </w:tc>
      </w:tr>
    </w:tbl>
    <w:p w14:paraId="594FE70F" w14:textId="27806E93" w:rsidR="002C018D" w:rsidRPr="004A3D8D" w:rsidRDefault="002C018D" w:rsidP="004A3D8D">
      <w:pPr>
        <w:pStyle w:val="berschrift2"/>
        <w:numPr>
          <w:ilvl w:val="1"/>
          <w:numId w:val="2"/>
        </w:numPr>
        <w:rPr>
          <w:rFonts w:ascii="Times New Roman" w:hAnsi="Times New Roman" w:cs="Times New Roman"/>
        </w:rPr>
      </w:pPr>
      <w:bookmarkStart w:id="195" w:name="_Toc462229584"/>
      <w:bookmarkStart w:id="196" w:name="_Toc462230400"/>
      <w:bookmarkStart w:id="197" w:name="_Toc462231029"/>
      <w:bookmarkStart w:id="198" w:name="_Toc469069431"/>
      <w:r w:rsidRPr="004A3D8D">
        <w:rPr>
          <w:rFonts w:ascii="Times New Roman" w:hAnsi="Times New Roman" w:cs="Times New Roman"/>
        </w:rPr>
        <w:lastRenderedPageBreak/>
        <w:t>Smarte Aufsätze</w:t>
      </w:r>
      <w:bookmarkEnd w:id="195"/>
      <w:bookmarkEnd w:id="196"/>
      <w:bookmarkEnd w:id="197"/>
      <w:bookmarkEnd w:id="198"/>
    </w:p>
    <w:p w14:paraId="2D9F2CF8" w14:textId="5AC5A913" w:rsidR="005E6741" w:rsidRDefault="005E6741" w:rsidP="005E6741"/>
    <w:p w14:paraId="0604794E" w14:textId="1F5B75B6" w:rsidR="002C018D" w:rsidRDefault="008665A1" w:rsidP="000F660C">
      <w:pPr>
        <w:spacing w:line="360" w:lineRule="auto"/>
        <w:jc w:val="both"/>
      </w:pPr>
      <w:r>
        <w:t xml:space="preserve">Weiterhin gibt es auch neben den smarten Medikamentenboxen, Medikamentendosen und </w:t>
      </w:r>
      <w:r w:rsidR="003C227F">
        <w:t>Medikamentenspender</w:t>
      </w:r>
      <w:r>
        <w:t>n, smarte Aufsätze. Die smarten Aufsätze sind Erweiterungen, die auf bereits bestehende Produkte angebracht werden können und durch die Ve</w:t>
      </w:r>
      <w:r w:rsidR="002E1426">
        <w:t>r</w:t>
      </w:r>
      <w:r>
        <w:t xml:space="preserve">wendung von einem Mikrokontroller und Akkus bzw. Batterien autonom agieren können. </w:t>
      </w:r>
    </w:p>
    <w:p w14:paraId="12BF8AC8" w14:textId="77777777" w:rsidR="00D310CC" w:rsidRPr="000F660C" w:rsidRDefault="00D310CC" w:rsidP="000F660C">
      <w:pPr>
        <w:spacing w:line="360" w:lineRule="auto"/>
        <w:jc w:val="both"/>
      </w:pPr>
    </w:p>
    <w:p w14:paraId="1E3B6FEE" w14:textId="75AE3C0D" w:rsidR="000F660C" w:rsidRPr="000F660C" w:rsidRDefault="000F660C" w:rsidP="000F660C">
      <w:pPr>
        <w:pStyle w:val="berschrift2"/>
        <w:numPr>
          <w:ilvl w:val="2"/>
          <w:numId w:val="2"/>
        </w:numPr>
        <w:spacing w:line="320" w:lineRule="exact"/>
        <w:rPr>
          <w:rFonts w:ascii="Times New Roman" w:hAnsi="Times New Roman" w:cs="Times New Roman"/>
        </w:rPr>
      </w:pPr>
      <w:bookmarkStart w:id="199" w:name="_Toc469069432"/>
      <w:r w:rsidRPr="000F660C">
        <w:rPr>
          <w:rFonts w:ascii="Times New Roman" w:hAnsi="Times New Roman" w:cs="Times New Roman"/>
        </w:rPr>
        <w:t>Produkte auf dem Markt</w:t>
      </w:r>
      <w:bookmarkEnd w:id="199"/>
    </w:p>
    <w:p w14:paraId="238CA311" w14:textId="77777777" w:rsidR="006F7C85" w:rsidRDefault="006F7C85" w:rsidP="006F7C85">
      <w:pPr>
        <w:rPr>
          <w:b/>
        </w:rPr>
      </w:pPr>
    </w:p>
    <w:p w14:paraId="58152871" w14:textId="18EBA7AF" w:rsidR="000F429C" w:rsidRPr="006F7C85" w:rsidRDefault="00F0007E" w:rsidP="006F7C85">
      <w:pPr>
        <w:rPr>
          <w:b/>
        </w:rPr>
      </w:pPr>
      <w:proofErr w:type="spellStart"/>
      <w:r w:rsidRPr="006F7C85">
        <w:rPr>
          <w:b/>
        </w:rPr>
        <w:t>iRr</w:t>
      </w:r>
      <w:r w:rsidR="000F429C" w:rsidRPr="006F7C85">
        <w:rPr>
          <w:b/>
        </w:rPr>
        <w:t>emember</w:t>
      </w:r>
      <w:proofErr w:type="spellEnd"/>
    </w:p>
    <w:p w14:paraId="62781EB1" w14:textId="2B178D47" w:rsidR="00F0007E" w:rsidRPr="00C23810" w:rsidRDefault="00F0007E" w:rsidP="0029433C"/>
    <w:p w14:paraId="6BF08E44" w14:textId="57F3E0C3" w:rsidR="00C23810" w:rsidRDefault="00C23810" w:rsidP="008C2668">
      <w:pPr>
        <w:spacing w:line="360" w:lineRule="auto"/>
        <w:jc w:val="both"/>
      </w:pPr>
      <w:r w:rsidRPr="00C23810">
        <w:t xml:space="preserve">Der smarte Medikamentendeckel </w:t>
      </w:r>
      <w:proofErr w:type="spellStart"/>
      <w:r w:rsidRPr="00C23810">
        <w:t>iRemember</w:t>
      </w:r>
      <w:proofErr w:type="spellEnd"/>
      <w:r w:rsidRPr="00C23810">
        <w:t xml:space="preserve"> </w:t>
      </w:r>
      <w:r>
        <w:t>ist ein</w:t>
      </w:r>
      <w:r w:rsidRPr="00C23810">
        <w:t xml:space="preserve"> smarte</w:t>
      </w:r>
      <w:r>
        <w:t>r</w:t>
      </w:r>
      <w:r w:rsidRPr="00C23810">
        <w:t xml:space="preserve"> Deckel, der auf </w:t>
      </w:r>
      <w:r>
        <w:t>bereits bestehende Medikamentendosen angebracht werden kann</w:t>
      </w:r>
      <w:r w:rsidR="00CB5925">
        <w:t xml:space="preserve"> und</w:t>
      </w:r>
      <w:r w:rsidR="009444BF">
        <w:t xml:space="preserve"> bei Amazon</w:t>
      </w:r>
      <w:r w:rsidR="00C816A3">
        <w:t xml:space="preserve"> für 35 Dollar</w:t>
      </w:r>
      <w:r w:rsidR="00CB5925">
        <w:t xml:space="preserve"> </w:t>
      </w:r>
      <w:r w:rsidR="00041C22">
        <w:t>erhä</w:t>
      </w:r>
      <w:r w:rsidR="002E1426">
        <w:t>l</w:t>
      </w:r>
      <w:r w:rsidR="00041C22">
        <w:t>tlich ist</w:t>
      </w:r>
      <w:r>
        <w:t xml:space="preserve">. </w:t>
      </w:r>
      <w:r w:rsidR="008C2668">
        <w:t xml:space="preserve">Der Deckel benötigt keine App oder Homepage zum Einrichten der Medikamente, sondern kann direkt </w:t>
      </w:r>
      <w:r w:rsidR="008C2668" w:rsidRPr="00A96421">
        <w:rPr>
          <w:color w:val="FF0000"/>
        </w:rPr>
        <w:t xml:space="preserve">an dem </w:t>
      </w:r>
      <w:r w:rsidR="00B427C9">
        <w:rPr>
          <w:color w:val="FF0000"/>
        </w:rPr>
        <w:t>(</w:t>
      </w:r>
      <w:r w:rsidR="00B427C9" w:rsidRPr="00B427C9">
        <w:rPr>
          <w:color w:val="FF0000"/>
        </w:rPr>
        <w:t>am)</w:t>
      </w:r>
      <w:r w:rsidR="00B427C9">
        <w:t xml:space="preserve"> </w:t>
      </w:r>
      <w:r w:rsidR="008C2668">
        <w:t xml:space="preserve">Deckel konfiguriert werden. Die Erinnerung kann über eine akustische Durchsage oder das Aufleuchten von den </w:t>
      </w:r>
      <w:r w:rsidR="008C2668" w:rsidRPr="00A96421">
        <w:rPr>
          <w:color w:val="FF0000"/>
        </w:rPr>
        <w:t>an dem</w:t>
      </w:r>
      <w:r w:rsidR="00A96421" w:rsidRPr="00A96421">
        <w:rPr>
          <w:color w:val="FF0000"/>
        </w:rPr>
        <w:t xml:space="preserve"> (am) </w:t>
      </w:r>
      <w:r w:rsidR="008C2668">
        <w:t xml:space="preserve">Deckel angebrachten LEDs erfolgen. Weiterhin, wenn man nicht sicher ist ob man seine Medikamente bereits eingenommen hat, so kann der </w:t>
      </w:r>
      <w:r w:rsidR="008C2668" w:rsidRPr="00A96421">
        <w:rPr>
          <w:color w:val="FF0000"/>
        </w:rPr>
        <w:t>an dem</w:t>
      </w:r>
      <w:r w:rsidR="00A96421">
        <w:rPr>
          <w:color w:val="FF0000"/>
        </w:rPr>
        <w:t xml:space="preserve"> (am)</w:t>
      </w:r>
      <w:r w:rsidR="008C2668" w:rsidRPr="00A96421">
        <w:rPr>
          <w:color w:val="FF0000"/>
        </w:rPr>
        <w:t xml:space="preserve"> </w:t>
      </w:r>
      <w:r w:rsidR="008C2668">
        <w:t>Deckel angebrachte Knopf betätigt werden, woraufhin eine Durchsage bzw. ein Statusaufleuchten erfolgt.</w:t>
      </w:r>
      <w:r w:rsidR="00CB5925">
        <w:t xml:space="preserve"> </w:t>
      </w:r>
      <w:r w:rsidR="008B5036">
        <w:fldChar w:fldCharType="begin"/>
      </w:r>
      <w:r w:rsidR="000100C2">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008B5036">
        <w:fldChar w:fldCharType="separate"/>
      </w:r>
      <w:bookmarkStart w:id="200" w:name="_CTVP001dc022ffeaa114ff5aa301c12e54c2d39"/>
      <w:r w:rsidR="000100C2">
        <w:t>(Vgl. WEALTHTAXI o. J.)</w:t>
      </w:r>
      <w:bookmarkEnd w:id="200"/>
      <w:r w:rsidR="008B5036">
        <w:fldChar w:fldCharType="end"/>
      </w:r>
    </w:p>
    <w:p w14:paraId="3E9BC30C" w14:textId="77777777" w:rsidR="00F248AB" w:rsidRDefault="00F248AB" w:rsidP="008C2668">
      <w:pPr>
        <w:spacing w:line="360" w:lineRule="auto"/>
        <w:jc w:val="both"/>
      </w:pPr>
    </w:p>
    <w:p w14:paraId="7471C40E" w14:textId="77777777" w:rsidR="005E6741" w:rsidRDefault="00681B8F" w:rsidP="005E6741">
      <w:pPr>
        <w:keepNext/>
        <w:spacing w:line="360" w:lineRule="auto"/>
        <w:jc w:val="center"/>
      </w:pPr>
      <w:r w:rsidRPr="00681B8F">
        <w:rPr>
          <w:noProof/>
        </w:rPr>
        <w:drawing>
          <wp:inline distT="0" distB="0" distL="0" distR="0" wp14:anchorId="1C42A496" wp14:editId="6E4C606B">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222113" cy="1666585"/>
                    </a:xfrm>
                    <a:prstGeom prst="rect">
                      <a:avLst/>
                    </a:prstGeom>
                  </pic:spPr>
                </pic:pic>
              </a:graphicData>
            </a:graphic>
          </wp:inline>
        </w:drawing>
      </w:r>
    </w:p>
    <w:p w14:paraId="794D777C" w14:textId="57C4B5CE" w:rsidR="005E6741" w:rsidRPr="00A577D0" w:rsidRDefault="005E6741" w:rsidP="00722B45">
      <w:pPr>
        <w:pStyle w:val="Beschriftung"/>
        <w:jc w:val="center"/>
      </w:pPr>
      <w:bookmarkStart w:id="201" w:name="_Toc466197833"/>
      <w:r>
        <w:t xml:space="preserve">Abbildung </w:t>
      </w:r>
      <w:r w:rsidR="00E05C68">
        <w:fldChar w:fldCharType="begin"/>
      </w:r>
      <w:r w:rsidR="00E05C68">
        <w:instrText xml:space="preserve"> SEQ Abbildung \* ARABIC </w:instrText>
      </w:r>
      <w:r w:rsidR="00E05C68">
        <w:fldChar w:fldCharType="separate"/>
      </w:r>
      <w:r w:rsidR="00420FBB">
        <w:rPr>
          <w:noProof/>
        </w:rPr>
        <w:t>14</w:t>
      </w:r>
      <w:r w:rsidR="00E05C68">
        <w:rPr>
          <w:noProof/>
        </w:rPr>
        <w:fldChar w:fldCharType="end"/>
      </w:r>
      <w:r>
        <w:t xml:space="preserve">: </w:t>
      </w:r>
      <w:proofErr w:type="spellStart"/>
      <w:r>
        <w:t>iRemember</w:t>
      </w:r>
      <w:proofErr w:type="spellEnd"/>
      <w:r>
        <w:t xml:space="preserve"> Aufsatz</w:t>
      </w:r>
      <w:r w:rsidR="00982971">
        <w:t xml:space="preserve"> </w:t>
      </w:r>
      <w:r w:rsidR="008B5036">
        <w:fldChar w:fldCharType="begin"/>
      </w:r>
      <w:r w:rsidR="000100C2">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008B5036">
        <w:fldChar w:fldCharType="separate"/>
      </w:r>
      <w:bookmarkStart w:id="202" w:name="_CTVP001b67bbd75d88c4edbaffb9e5c8a9d92e1"/>
      <w:r w:rsidR="000100C2">
        <w:t>(Quelle: WEALTHTAXI o. J.)</w:t>
      </w:r>
      <w:bookmarkEnd w:id="201"/>
      <w:bookmarkEnd w:id="202"/>
      <w:r w:rsidR="008B5036">
        <w:fldChar w:fldCharType="end"/>
      </w:r>
    </w:p>
    <w:p w14:paraId="5B212C17" w14:textId="79867B15" w:rsidR="004E582A" w:rsidRDefault="004E582A" w:rsidP="004E582A">
      <w:pPr>
        <w:rPr>
          <w:b/>
        </w:rPr>
      </w:pPr>
    </w:p>
    <w:p w14:paraId="3CEB4584" w14:textId="5090B94A" w:rsidR="00F12BE3" w:rsidRPr="004E582A" w:rsidRDefault="00495CDA" w:rsidP="004E582A">
      <w:pPr>
        <w:rPr>
          <w:b/>
        </w:rPr>
      </w:pPr>
      <w:proofErr w:type="spellStart"/>
      <w:r w:rsidRPr="004E582A">
        <w:rPr>
          <w:b/>
        </w:rPr>
        <w:t>GlowCap</w:t>
      </w:r>
      <w:proofErr w:type="spellEnd"/>
    </w:p>
    <w:p w14:paraId="654FFC4C" w14:textId="77777777" w:rsidR="00495CDA" w:rsidRPr="00495CDA" w:rsidRDefault="00495CDA" w:rsidP="00495CDA">
      <w:pPr>
        <w:rPr>
          <w:b/>
        </w:rPr>
      </w:pPr>
    </w:p>
    <w:p w14:paraId="4BF0FF20" w14:textId="5C9799EA" w:rsidR="000F429C" w:rsidRDefault="009F3F2B" w:rsidP="00F12BE3">
      <w:pPr>
        <w:spacing w:line="360" w:lineRule="auto"/>
        <w:jc w:val="both"/>
      </w:pPr>
      <w:r>
        <w:t xml:space="preserve">Ein weiterer smarter Aufsatz, neben </w:t>
      </w:r>
      <w:proofErr w:type="spellStart"/>
      <w:r>
        <w:t>iRemember</w:t>
      </w:r>
      <w:proofErr w:type="spellEnd"/>
      <w:r>
        <w:t xml:space="preserve">, ist </w:t>
      </w:r>
      <w:proofErr w:type="spellStart"/>
      <w:r w:rsidR="008F293F">
        <w:t>GlowCap</w:t>
      </w:r>
      <w:proofErr w:type="spellEnd"/>
      <w:r>
        <w:t>.</w:t>
      </w:r>
      <w:r w:rsidR="00E44903">
        <w:t xml:space="preserve"> </w:t>
      </w:r>
      <w:r w:rsidR="0057247F">
        <w:t>Die Erinnerungs</w:t>
      </w:r>
      <w:r w:rsidR="00F12BE3">
        <w:t xml:space="preserve">benachrichtigungen von </w:t>
      </w:r>
      <w:proofErr w:type="spellStart"/>
      <w:r w:rsidR="00F12BE3">
        <w:t>GlowCap</w:t>
      </w:r>
      <w:proofErr w:type="spellEnd"/>
      <w:r w:rsidR="00F12BE3">
        <w:t xml:space="preserve"> erfo</w:t>
      </w:r>
      <w:r w:rsidR="002836C3">
        <w:t>lg</w:t>
      </w:r>
      <w:r w:rsidR="00F12BE3">
        <w:t>en über einen Stecker</w:t>
      </w:r>
      <w:r w:rsidR="0057247F">
        <w:t>-A</w:t>
      </w:r>
      <w:r w:rsidR="00F12BE3">
        <w:t>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w:t>
      </w:r>
      <w:r w:rsidR="008B5036">
        <w:t xml:space="preserve"> </w:t>
      </w:r>
    </w:p>
    <w:p w14:paraId="7338BEDF" w14:textId="1E3694A5" w:rsidR="00E571C7" w:rsidRDefault="00E571C7" w:rsidP="00F12BE3">
      <w:pPr>
        <w:spacing w:line="360" w:lineRule="auto"/>
        <w:jc w:val="both"/>
      </w:pPr>
    </w:p>
    <w:p w14:paraId="453A648F" w14:textId="77777777" w:rsidR="008665A1" w:rsidRDefault="00E571C7" w:rsidP="008665A1">
      <w:pPr>
        <w:keepNext/>
        <w:spacing w:line="360" w:lineRule="auto"/>
        <w:jc w:val="center"/>
      </w:pPr>
      <w:r w:rsidRPr="00E571C7">
        <w:rPr>
          <w:noProof/>
        </w:rPr>
        <w:drawing>
          <wp:inline distT="0" distB="0" distL="0" distR="0" wp14:anchorId="55B24B4F" wp14:editId="4C75A725">
            <wp:extent cx="1143852" cy="1086879"/>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157375" cy="1099728"/>
                    </a:xfrm>
                    <a:prstGeom prst="rect">
                      <a:avLst/>
                    </a:prstGeom>
                  </pic:spPr>
                </pic:pic>
              </a:graphicData>
            </a:graphic>
          </wp:inline>
        </w:drawing>
      </w:r>
    </w:p>
    <w:p w14:paraId="49235E10" w14:textId="625F5DE5" w:rsidR="000F429C" w:rsidRDefault="008665A1" w:rsidP="00722B45">
      <w:pPr>
        <w:pStyle w:val="Beschriftung"/>
        <w:jc w:val="center"/>
      </w:pPr>
      <w:bookmarkStart w:id="203" w:name="_Toc466197834"/>
      <w:r>
        <w:t xml:space="preserve">Abbildung </w:t>
      </w:r>
      <w:r w:rsidR="00E05C68">
        <w:fldChar w:fldCharType="begin"/>
      </w:r>
      <w:r w:rsidR="00E05C68">
        <w:instrText xml:space="preserve"> SEQ Abbildung \* ARABIC </w:instrText>
      </w:r>
      <w:r w:rsidR="00E05C68">
        <w:fldChar w:fldCharType="separate"/>
      </w:r>
      <w:r w:rsidR="00420FBB">
        <w:rPr>
          <w:noProof/>
        </w:rPr>
        <w:t>15</w:t>
      </w:r>
      <w:r w:rsidR="00E05C68">
        <w:rPr>
          <w:noProof/>
        </w:rPr>
        <w:fldChar w:fldCharType="end"/>
      </w:r>
      <w:r>
        <w:t xml:space="preserve">: </w:t>
      </w:r>
      <w:proofErr w:type="spellStart"/>
      <w:r>
        <w:t>GlowCap</w:t>
      </w:r>
      <w:proofErr w:type="spellEnd"/>
      <w:r>
        <w:t xml:space="preserve"> Aufsatz</w:t>
      </w:r>
      <w:r w:rsidR="00982971">
        <w:t xml:space="preserve"> </w:t>
      </w:r>
      <w:r w:rsidR="00F37EE6">
        <w:t>(Quelle: g</w:t>
      </w:r>
      <w:r w:rsidR="00F37EE6" w:rsidRPr="00F37EE6">
        <w:t>lowcaps.com</w:t>
      </w:r>
      <w:r w:rsidR="00D43C80">
        <w:t xml:space="preserve"> 2016</w:t>
      </w:r>
      <w:r w:rsidR="00F37EE6">
        <w:t>)</w:t>
      </w:r>
      <w:bookmarkEnd w:id="203"/>
    </w:p>
    <w:p w14:paraId="3E162B82" w14:textId="77777777" w:rsidR="00722B45" w:rsidRPr="00722B45" w:rsidRDefault="00722B45" w:rsidP="00722B45"/>
    <w:p w14:paraId="17B625A7" w14:textId="61FE2716" w:rsidR="0066083D" w:rsidRDefault="0066083D" w:rsidP="0066083D">
      <w:pPr>
        <w:pStyle w:val="Beschriftung"/>
        <w:keepNext/>
      </w:pPr>
      <w:bookmarkStart w:id="204" w:name="_Toc466197820"/>
      <w:r>
        <w:t xml:space="preserve">Tabelle </w:t>
      </w:r>
      <w:r w:rsidR="00E05C68">
        <w:fldChar w:fldCharType="begin"/>
      </w:r>
      <w:r w:rsidR="00E05C68">
        <w:instrText xml:space="preserve"> SEQ Tabelle \* ARABIC </w:instrText>
      </w:r>
      <w:r w:rsidR="00E05C68">
        <w:fldChar w:fldCharType="separate"/>
      </w:r>
      <w:r w:rsidR="00145E5C">
        <w:rPr>
          <w:noProof/>
        </w:rPr>
        <w:t>4</w:t>
      </w:r>
      <w:r w:rsidR="00E05C68">
        <w:rPr>
          <w:noProof/>
        </w:rPr>
        <w:fldChar w:fldCharType="end"/>
      </w:r>
      <w:r>
        <w:t>: Vergleich der smarten Aufsätze</w:t>
      </w:r>
      <w:bookmarkEnd w:id="204"/>
    </w:p>
    <w:tbl>
      <w:tblPr>
        <w:tblStyle w:val="Tabellenraster"/>
        <w:tblW w:w="5155" w:type="pct"/>
        <w:tblLook w:val="04A0" w:firstRow="1" w:lastRow="0" w:firstColumn="1" w:lastColumn="0" w:noHBand="0" w:noVBand="1"/>
      </w:tblPr>
      <w:tblGrid>
        <w:gridCol w:w="2874"/>
        <w:gridCol w:w="2667"/>
        <w:gridCol w:w="1902"/>
        <w:gridCol w:w="2191"/>
      </w:tblGrid>
      <w:tr w:rsidR="002C018D" w:rsidRPr="00E46844" w14:paraId="33B3B459" w14:textId="77777777" w:rsidTr="0066083D">
        <w:tc>
          <w:tcPr>
            <w:tcW w:w="1492" w:type="pct"/>
            <w:shd w:val="clear" w:color="auto" w:fill="31849B" w:themeFill="accent5" w:themeFillShade="BF"/>
          </w:tcPr>
          <w:p w14:paraId="2A318C71" w14:textId="639725A6" w:rsidR="002C018D" w:rsidRPr="0012563D" w:rsidRDefault="002E1426" w:rsidP="00CF03BC">
            <w:pPr>
              <w:spacing w:line="360" w:lineRule="auto"/>
              <w:jc w:val="both"/>
              <w:rPr>
                <w:b/>
                <w:color w:val="FFFFFF" w:themeColor="background1"/>
              </w:rPr>
            </w:pPr>
            <w:r>
              <w:rPr>
                <w:b/>
                <w:color w:val="FFFFFF" w:themeColor="background1"/>
              </w:rPr>
              <w:t>Kriterien</w:t>
            </w:r>
          </w:p>
        </w:tc>
        <w:tc>
          <w:tcPr>
            <w:tcW w:w="1384" w:type="pct"/>
            <w:shd w:val="clear" w:color="auto" w:fill="31849B" w:themeFill="accent5" w:themeFillShade="BF"/>
          </w:tcPr>
          <w:p w14:paraId="49E58186" w14:textId="77777777" w:rsidR="002C018D" w:rsidRPr="0012563D" w:rsidRDefault="002C018D" w:rsidP="00CF03BC">
            <w:pPr>
              <w:rPr>
                <w:b/>
                <w:color w:val="FFFFFF" w:themeColor="background1"/>
              </w:rPr>
            </w:pPr>
            <w:proofErr w:type="spellStart"/>
            <w:r w:rsidRPr="0012563D">
              <w:rPr>
                <w:b/>
                <w:color w:val="FFFFFF" w:themeColor="background1"/>
              </w:rPr>
              <w:t>iRemember</w:t>
            </w:r>
            <w:proofErr w:type="spellEnd"/>
          </w:p>
        </w:tc>
        <w:tc>
          <w:tcPr>
            <w:tcW w:w="987" w:type="pct"/>
            <w:shd w:val="clear" w:color="auto" w:fill="31849B" w:themeFill="accent5" w:themeFillShade="BF"/>
          </w:tcPr>
          <w:p w14:paraId="04A6CD8C" w14:textId="77777777" w:rsidR="002C018D" w:rsidRPr="0012563D" w:rsidRDefault="002C018D" w:rsidP="001425E2">
            <w:pPr>
              <w:rPr>
                <w:b/>
                <w:color w:val="FFFFFF" w:themeColor="background1"/>
              </w:rPr>
            </w:pPr>
            <w:bookmarkStart w:id="205" w:name="_Toc462229585"/>
            <w:proofErr w:type="spellStart"/>
            <w:r w:rsidRPr="0012563D">
              <w:rPr>
                <w:b/>
                <w:color w:val="FFFFFF" w:themeColor="background1"/>
              </w:rPr>
              <w:t>GlowCap</w:t>
            </w:r>
            <w:bookmarkEnd w:id="205"/>
            <w:proofErr w:type="spellEnd"/>
          </w:p>
        </w:tc>
        <w:tc>
          <w:tcPr>
            <w:tcW w:w="1137" w:type="pct"/>
            <w:shd w:val="clear" w:color="auto" w:fill="31849B" w:themeFill="accent5" w:themeFillShade="BF"/>
          </w:tcPr>
          <w:p w14:paraId="0E281B80" w14:textId="77777777" w:rsidR="002C018D" w:rsidRPr="0012563D" w:rsidRDefault="002C018D" w:rsidP="00CF03BC">
            <w:pPr>
              <w:spacing w:line="360" w:lineRule="auto"/>
              <w:jc w:val="both"/>
              <w:rPr>
                <w:b/>
                <w:color w:val="FFFFFF" w:themeColor="background1"/>
              </w:rPr>
            </w:pPr>
          </w:p>
        </w:tc>
      </w:tr>
      <w:tr w:rsidR="002C018D" w:rsidRPr="00E46844" w14:paraId="6679B03E" w14:textId="77777777" w:rsidTr="002C018D">
        <w:tc>
          <w:tcPr>
            <w:tcW w:w="5000" w:type="pct"/>
            <w:gridSpan w:val="4"/>
            <w:shd w:val="clear" w:color="auto" w:fill="365F91" w:themeFill="accent1" w:themeFillShade="BF"/>
          </w:tcPr>
          <w:p w14:paraId="101A92AD" w14:textId="77777777" w:rsidR="002C018D" w:rsidRPr="0012563D" w:rsidRDefault="002C018D" w:rsidP="001425E2">
            <w:pPr>
              <w:rPr>
                <w:b/>
                <w:color w:val="FFFFFF" w:themeColor="background1"/>
              </w:rPr>
            </w:pPr>
            <w:r w:rsidRPr="0012563D">
              <w:rPr>
                <w:b/>
                <w:color w:val="FFFFFF" w:themeColor="background1"/>
              </w:rPr>
              <w:t>1. Produkt</w:t>
            </w:r>
          </w:p>
        </w:tc>
      </w:tr>
      <w:tr w:rsidR="002C018D" w:rsidRPr="00E46844" w14:paraId="440C3D74" w14:textId="77777777" w:rsidTr="0066083D">
        <w:tc>
          <w:tcPr>
            <w:tcW w:w="1492" w:type="pct"/>
          </w:tcPr>
          <w:p w14:paraId="656B199B" w14:textId="77777777" w:rsidR="002C018D" w:rsidRPr="00E46844" w:rsidRDefault="002C018D" w:rsidP="00CF03BC">
            <w:pPr>
              <w:spacing w:line="360" w:lineRule="auto"/>
              <w:jc w:val="both"/>
            </w:pPr>
            <w:r>
              <w:t>1.1 Preis</w:t>
            </w:r>
          </w:p>
        </w:tc>
        <w:tc>
          <w:tcPr>
            <w:tcW w:w="1384" w:type="pct"/>
          </w:tcPr>
          <w:p w14:paraId="58C23C67" w14:textId="77777777" w:rsidR="002C018D" w:rsidRPr="00E46844" w:rsidRDefault="002C018D" w:rsidP="00CF03BC">
            <w:pPr>
              <w:spacing w:line="360" w:lineRule="auto"/>
              <w:jc w:val="both"/>
            </w:pPr>
            <w:r>
              <w:t>35 $</w:t>
            </w:r>
          </w:p>
        </w:tc>
        <w:tc>
          <w:tcPr>
            <w:tcW w:w="987" w:type="pct"/>
          </w:tcPr>
          <w:p w14:paraId="2E94273E" w14:textId="40EC7EEA" w:rsidR="002C018D" w:rsidRPr="00E46844" w:rsidRDefault="002C018D" w:rsidP="00CF03BC">
            <w:pPr>
              <w:spacing w:line="360" w:lineRule="auto"/>
              <w:jc w:val="both"/>
            </w:pPr>
            <w:r>
              <w:t xml:space="preserve">80 $ </w:t>
            </w:r>
            <w:r w:rsidR="002E1426">
              <w:t>einmalig</w:t>
            </w:r>
            <w:r>
              <w:t>, danach 15 $ jeden Monat</w:t>
            </w:r>
          </w:p>
        </w:tc>
        <w:tc>
          <w:tcPr>
            <w:tcW w:w="1137" w:type="pct"/>
          </w:tcPr>
          <w:p w14:paraId="04B2379D" w14:textId="77777777" w:rsidR="002C018D" w:rsidRPr="00E46844" w:rsidRDefault="002C018D" w:rsidP="00CF03BC">
            <w:pPr>
              <w:spacing w:line="360" w:lineRule="auto"/>
              <w:jc w:val="both"/>
            </w:pPr>
          </w:p>
        </w:tc>
      </w:tr>
      <w:tr w:rsidR="002C018D" w:rsidRPr="00E46844" w14:paraId="705D271A" w14:textId="77777777" w:rsidTr="0066083D">
        <w:tc>
          <w:tcPr>
            <w:tcW w:w="1492" w:type="pct"/>
          </w:tcPr>
          <w:p w14:paraId="249E668E" w14:textId="77777777" w:rsidR="002C018D" w:rsidRDefault="002C018D" w:rsidP="00CF03BC">
            <w:pPr>
              <w:spacing w:line="360" w:lineRule="auto"/>
              <w:jc w:val="both"/>
            </w:pPr>
            <w:r>
              <w:t>1.2 Batteriedauer</w:t>
            </w:r>
          </w:p>
        </w:tc>
        <w:tc>
          <w:tcPr>
            <w:tcW w:w="1384" w:type="pct"/>
          </w:tcPr>
          <w:p w14:paraId="6BD12023" w14:textId="77777777" w:rsidR="002C018D" w:rsidRDefault="002C018D" w:rsidP="00CF03BC">
            <w:pPr>
              <w:spacing w:line="360" w:lineRule="auto"/>
              <w:jc w:val="both"/>
            </w:pPr>
            <w:r>
              <w:t>1 Monat</w:t>
            </w:r>
          </w:p>
        </w:tc>
        <w:tc>
          <w:tcPr>
            <w:tcW w:w="987" w:type="pct"/>
          </w:tcPr>
          <w:p w14:paraId="50CAD4A7" w14:textId="77777777" w:rsidR="002C018D" w:rsidRDefault="002C018D" w:rsidP="00CF03BC">
            <w:pPr>
              <w:spacing w:line="360" w:lineRule="auto"/>
              <w:jc w:val="both"/>
            </w:pPr>
          </w:p>
        </w:tc>
        <w:tc>
          <w:tcPr>
            <w:tcW w:w="1137" w:type="pct"/>
          </w:tcPr>
          <w:p w14:paraId="104CE0EA" w14:textId="77777777" w:rsidR="002C018D" w:rsidRPr="00E46844" w:rsidRDefault="002C018D" w:rsidP="00CF03BC">
            <w:pPr>
              <w:spacing w:line="360" w:lineRule="auto"/>
              <w:jc w:val="both"/>
            </w:pPr>
          </w:p>
        </w:tc>
      </w:tr>
      <w:tr w:rsidR="002C018D" w:rsidRPr="00E46844" w14:paraId="0B0A387C" w14:textId="77777777" w:rsidTr="002C018D">
        <w:tc>
          <w:tcPr>
            <w:tcW w:w="5000" w:type="pct"/>
            <w:gridSpan w:val="4"/>
            <w:shd w:val="clear" w:color="auto" w:fill="365F91" w:themeFill="accent1" w:themeFillShade="BF"/>
          </w:tcPr>
          <w:p w14:paraId="40B21631" w14:textId="5E896BBC" w:rsidR="002C018D" w:rsidRPr="00CE2BE1" w:rsidRDefault="002C018D" w:rsidP="00CF03BC">
            <w:pPr>
              <w:spacing w:line="360" w:lineRule="auto"/>
              <w:jc w:val="both"/>
              <w:rPr>
                <w:b/>
                <w:color w:val="FFFFFF" w:themeColor="background1"/>
              </w:rPr>
            </w:pPr>
            <w:r>
              <w:rPr>
                <w:b/>
                <w:color w:val="FFFFFF" w:themeColor="background1"/>
              </w:rPr>
              <w:t>2. Funktionalitäten</w:t>
            </w:r>
          </w:p>
        </w:tc>
      </w:tr>
      <w:tr w:rsidR="002C018D" w:rsidRPr="00E46844" w14:paraId="756156DD" w14:textId="77777777" w:rsidTr="0066083D">
        <w:tc>
          <w:tcPr>
            <w:tcW w:w="1492" w:type="pct"/>
          </w:tcPr>
          <w:p w14:paraId="2225A8FE" w14:textId="77777777" w:rsidR="002C018D" w:rsidRPr="00E46844" w:rsidRDefault="002C018D" w:rsidP="00CF03BC">
            <w:pPr>
              <w:spacing w:line="360" w:lineRule="auto"/>
              <w:jc w:val="both"/>
            </w:pPr>
            <w:r>
              <w:t>2.1 Erinnerung bei Knappheit</w:t>
            </w:r>
          </w:p>
        </w:tc>
        <w:tc>
          <w:tcPr>
            <w:tcW w:w="1384" w:type="pct"/>
          </w:tcPr>
          <w:p w14:paraId="19D0D7BE" w14:textId="6664360A" w:rsidR="002C018D" w:rsidRPr="00E46844" w:rsidRDefault="009F3F2B" w:rsidP="00CF03BC">
            <w:pPr>
              <w:spacing w:line="360" w:lineRule="auto"/>
              <w:jc w:val="both"/>
            </w:pPr>
            <w:r>
              <w:t>Unbekannt</w:t>
            </w:r>
          </w:p>
        </w:tc>
        <w:tc>
          <w:tcPr>
            <w:tcW w:w="987" w:type="pct"/>
          </w:tcPr>
          <w:p w14:paraId="7BF141BA" w14:textId="285BC645" w:rsidR="002C018D" w:rsidRPr="00E46844" w:rsidRDefault="003F0B62" w:rsidP="00CF03BC">
            <w:pPr>
              <w:spacing w:line="360" w:lineRule="auto"/>
              <w:jc w:val="both"/>
            </w:pPr>
            <w:r>
              <w:t>J</w:t>
            </w:r>
            <w:r w:rsidR="009F3F2B">
              <w:t>a</w:t>
            </w:r>
          </w:p>
        </w:tc>
        <w:tc>
          <w:tcPr>
            <w:tcW w:w="1137" w:type="pct"/>
          </w:tcPr>
          <w:p w14:paraId="71737521" w14:textId="77777777" w:rsidR="002C018D" w:rsidRPr="00E46844" w:rsidRDefault="002C018D" w:rsidP="00CF03BC">
            <w:pPr>
              <w:spacing w:line="360" w:lineRule="auto"/>
              <w:jc w:val="both"/>
            </w:pPr>
          </w:p>
        </w:tc>
      </w:tr>
      <w:tr w:rsidR="002C018D" w:rsidRPr="00E46844" w14:paraId="7867F24D" w14:textId="77777777" w:rsidTr="0066083D">
        <w:tc>
          <w:tcPr>
            <w:tcW w:w="1492" w:type="pct"/>
          </w:tcPr>
          <w:p w14:paraId="324E616F" w14:textId="3DC8016F" w:rsidR="002C018D" w:rsidRDefault="002E1426" w:rsidP="00CF03BC">
            <w:pPr>
              <w:spacing w:line="360" w:lineRule="auto"/>
              <w:jc w:val="both"/>
            </w:pPr>
            <w:r>
              <w:t>2.2 Visuell</w:t>
            </w:r>
            <w:r w:rsidR="002C018D">
              <w:t>e Erinnerung</w:t>
            </w:r>
          </w:p>
        </w:tc>
        <w:tc>
          <w:tcPr>
            <w:tcW w:w="1384" w:type="pct"/>
          </w:tcPr>
          <w:p w14:paraId="03FCB0A0" w14:textId="77777777" w:rsidR="002C018D" w:rsidRPr="00E46844" w:rsidRDefault="002C018D" w:rsidP="00CF03BC">
            <w:pPr>
              <w:spacing w:line="360" w:lineRule="auto"/>
              <w:jc w:val="both"/>
            </w:pPr>
            <w:r>
              <w:t>Ja</w:t>
            </w:r>
          </w:p>
        </w:tc>
        <w:tc>
          <w:tcPr>
            <w:tcW w:w="987" w:type="pct"/>
          </w:tcPr>
          <w:p w14:paraId="1010A0AD" w14:textId="77777777" w:rsidR="002C018D" w:rsidRPr="00E46844" w:rsidRDefault="002C018D" w:rsidP="00CF03BC">
            <w:pPr>
              <w:spacing w:line="360" w:lineRule="auto"/>
              <w:jc w:val="both"/>
            </w:pPr>
            <w:r>
              <w:t>Ja</w:t>
            </w:r>
          </w:p>
        </w:tc>
        <w:tc>
          <w:tcPr>
            <w:tcW w:w="1137" w:type="pct"/>
          </w:tcPr>
          <w:p w14:paraId="68F0C950" w14:textId="77777777" w:rsidR="002C018D" w:rsidRPr="00E46844" w:rsidRDefault="002C018D" w:rsidP="00CF03BC">
            <w:pPr>
              <w:spacing w:line="360" w:lineRule="auto"/>
              <w:jc w:val="both"/>
            </w:pPr>
          </w:p>
        </w:tc>
      </w:tr>
      <w:tr w:rsidR="002C018D" w:rsidRPr="00E46844" w14:paraId="4BBEA317" w14:textId="77777777" w:rsidTr="0066083D">
        <w:tc>
          <w:tcPr>
            <w:tcW w:w="1492" w:type="pct"/>
          </w:tcPr>
          <w:p w14:paraId="46C777EC" w14:textId="77777777" w:rsidR="002C018D" w:rsidRDefault="002C018D" w:rsidP="00CF03BC">
            <w:pPr>
              <w:spacing w:line="360" w:lineRule="auto"/>
              <w:jc w:val="both"/>
            </w:pPr>
            <w:r>
              <w:t>2.3 Akustische Erinnerung</w:t>
            </w:r>
          </w:p>
        </w:tc>
        <w:tc>
          <w:tcPr>
            <w:tcW w:w="1384" w:type="pct"/>
          </w:tcPr>
          <w:p w14:paraId="6D506DA0" w14:textId="77777777" w:rsidR="002C018D" w:rsidRPr="00E46844" w:rsidRDefault="002C018D" w:rsidP="00CF03BC">
            <w:pPr>
              <w:spacing w:line="360" w:lineRule="auto"/>
              <w:jc w:val="both"/>
            </w:pPr>
            <w:r>
              <w:t>Ja</w:t>
            </w:r>
          </w:p>
        </w:tc>
        <w:tc>
          <w:tcPr>
            <w:tcW w:w="987" w:type="pct"/>
          </w:tcPr>
          <w:p w14:paraId="418A8B9C" w14:textId="77777777" w:rsidR="002C018D" w:rsidRPr="00E46844" w:rsidRDefault="002C018D" w:rsidP="00CF03BC">
            <w:pPr>
              <w:spacing w:line="360" w:lineRule="auto"/>
              <w:jc w:val="both"/>
            </w:pPr>
            <w:r>
              <w:t>Ja</w:t>
            </w:r>
          </w:p>
        </w:tc>
        <w:tc>
          <w:tcPr>
            <w:tcW w:w="1137" w:type="pct"/>
          </w:tcPr>
          <w:p w14:paraId="7B1ABC81" w14:textId="77777777" w:rsidR="002C018D" w:rsidRPr="00E46844" w:rsidRDefault="002C018D" w:rsidP="00CF03BC">
            <w:pPr>
              <w:spacing w:line="360" w:lineRule="auto"/>
              <w:jc w:val="both"/>
            </w:pPr>
          </w:p>
        </w:tc>
      </w:tr>
      <w:tr w:rsidR="002C018D" w:rsidRPr="00E46844" w14:paraId="52451EBD" w14:textId="77777777" w:rsidTr="0066083D">
        <w:tc>
          <w:tcPr>
            <w:tcW w:w="1492" w:type="pct"/>
          </w:tcPr>
          <w:p w14:paraId="6B837781" w14:textId="77777777" w:rsidR="002C018D" w:rsidRDefault="002C018D" w:rsidP="00CF03BC">
            <w:pPr>
              <w:spacing w:line="360" w:lineRule="auto"/>
              <w:jc w:val="both"/>
            </w:pPr>
            <w:r>
              <w:t xml:space="preserve">2.4 Erinnerung durch zusätzliche Geräte (Handy, </w:t>
            </w:r>
            <w:proofErr w:type="spellStart"/>
            <w:r>
              <w:t>SmartWatch</w:t>
            </w:r>
            <w:proofErr w:type="spellEnd"/>
            <w:r>
              <w:t>)</w:t>
            </w:r>
          </w:p>
        </w:tc>
        <w:tc>
          <w:tcPr>
            <w:tcW w:w="1384" w:type="pct"/>
          </w:tcPr>
          <w:p w14:paraId="2D8C7B03" w14:textId="4FEC565A" w:rsidR="002C018D" w:rsidRDefault="002836C3" w:rsidP="00CF03BC">
            <w:pPr>
              <w:spacing w:line="360" w:lineRule="auto"/>
              <w:jc w:val="both"/>
            </w:pPr>
            <w:r>
              <w:t>J</w:t>
            </w:r>
            <w:r w:rsidR="009F3F2B">
              <w:t>a</w:t>
            </w:r>
          </w:p>
        </w:tc>
        <w:tc>
          <w:tcPr>
            <w:tcW w:w="987" w:type="pct"/>
          </w:tcPr>
          <w:p w14:paraId="0157F258" w14:textId="5F33D5E4" w:rsidR="002C018D" w:rsidRDefault="009F3F2B" w:rsidP="00CF03BC">
            <w:pPr>
              <w:spacing w:line="360" w:lineRule="auto"/>
              <w:jc w:val="both"/>
            </w:pPr>
            <w:r>
              <w:t>Ja</w:t>
            </w:r>
          </w:p>
        </w:tc>
        <w:tc>
          <w:tcPr>
            <w:tcW w:w="1137" w:type="pct"/>
          </w:tcPr>
          <w:p w14:paraId="25F8BBB0" w14:textId="77777777" w:rsidR="002C018D" w:rsidRPr="00E46844" w:rsidRDefault="002C018D" w:rsidP="00CF03BC">
            <w:pPr>
              <w:spacing w:line="360" w:lineRule="auto"/>
              <w:jc w:val="both"/>
            </w:pPr>
          </w:p>
        </w:tc>
      </w:tr>
      <w:tr w:rsidR="002C018D" w:rsidRPr="00E46844" w14:paraId="15934AE3" w14:textId="77777777" w:rsidTr="002C018D">
        <w:tc>
          <w:tcPr>
            <w:tcW w:w="5000" w:type="pct"/>
            <w:gridSpan w:val="4"/>
            <w:shd w:val="clear" w:color="auto" w:fill="365F91" w:themeFill="accent1" w:themeFillShade="BF"/>
          </w:tcPr>
          <w:p w14:paraId="40B908CC" w14:textId="77777777" w:rsidR="002C018D" w:rsidRPr="009B66F6" w:rsidRDefault="002C018D" w:rsidP="00CF03BC">
            <w:pPr>
              <w:spacing w:line="360" w:lineRule="auto"/>
              <w:jc w:val="both"/>
              <w:rPr>
                <w:b/>
                <w:color w:val="FFFFFF" w:themeColor="background1"/>
              </w:rPr>
            </w:pPr>
            <w:r w:rsidRPr="009B66F6">
              <w:rPr>
                <w:b/>
                <w:color w:val="FFFFFF" w:themeColor="background1"/>
              </w:rPr>
              <w:t>3. Sicherheit</w:t>
            </w:r>
          </w:p>
        </w:tc>
      </w:tr>
      <w:tr w:rsidR="002C018D" w:rsidRPr="00E46844" w14:paraId="123B814B" w14:textId="77777777" w:rsidTr="0066083D">
        <w:tc>
          <w:tcPr>
            <w:tcW w:w="1492" w:type="pct"/>
          </w:tcPr>
          <w:p w14:paraId="4EAC9299" w14:textId="77777777" w:rsidR="002C018D" w:rsidRDefault="002C018D" w:rsidP="00CF03BC">
            <w:pPr>
              <w:spacing w:line="360" w:lineRule="auto"/>
              <w:jc w:val="both"/>
            </w:pPr>
            <w:r>
              <w:t>3.1 Sicherheit vor falscher Einnahme</w:t>
            </w:r>
          </w:p>
        </w:tc>
        <w:tc>
          <w:tcPr>
            <w:tcW w:w="1384" w:type="pct"/>
          </w:tcPr>
          <w:p w14:paraId="4D80D0E5" w14:textId="2BB6BD3F" w:rsidR="002C018D" w:rsidRDefault="009F3F2B" w:rsidP="00CF03BC">
            <w:pPr>
              <w:spacing w:line="360" w:lineRule="auto"/>
              <w:jc w:val="both"/>
            </w:pPr>
            <w:r>
              <w:t>Nein</w:t>
            </w:r>
          </w:p>
        </w:tc>
        <w:tc>
          <w:tcPr>
            <w:tcW w:w="987" w:type="pct"/>
          </w:tcPr>
          <w:p w14:paraId="61DACECF" w14:textId="65AB54A0" w:rsidR="002C018D" w:rsidRDefault="009F3F2B" w:rsidP="00CF03BC">
            <w:pPr>
              <w:spacing w:line="360" w:lineRule="auto"/>
              <w:jc w:val="both"/>
            </w:pPr>
            <w:r>
              <w:t>Nein</w:t>
            </w:r>
          </w:p>
        </w:tc>
        <w:tc>
          <w:tcPr>
            <w:tcW w:w="1137" w:type="pct"/>
          </w:tcPr>
          <w:p w14:paraId="223CD170" w14:textId="77777777" w:rsidR="002C018D" w:rsidRPr="001F62B1" w:rsidRDefault="002C018D" w:rsidP="00CF03BC">
            <w:pPr>
              <w:spacing w:line="360" w:lineRule="auto"/>
              <w:jc w:val="both"/>
              <w:rPr>
                <w:vertAlign w:val="superscript"/>
              </w:rPr>
            </w:pPr>
          </w:p>
        </w:tc>
      </w:tr>
      <w:tr w:rsidR="002C018D" w:rsidRPr="00E46844" w14:paraId="14C35EA0" w14:textId="77777777" w:rsidTr="0066083D">
        <w:tc>
          <w:tcPr>
            <w:tcW w:w="1492" w:type="pct"/>
          </w:tcPr>
          <w:p w14:paraId="0FDBD84A" w14:textId="361FF707" w:rsidR="002C018D" w:rsidRDefault="002E1426" w:rsidP="00CF03BC">
            <w:pPr>
              <w:spacing w:line="360" w:lineRule="auto"/>
              <w:jc w:val="both"/>
            </w:pPr>
            <w:r>
              <w:t>3.2 Kindersicher</w:t>
            </w:r>
            <w:r w:rsidR="002C018D">
              <w:t>heit</w:t>
            </w:r>
          </w:p>
        </w:tc>
        <w:tc>
          <w:tcPr>
            <w:tcW w:w="1384" w:type="pct"/>
          </w:tcPr>
          <w:p w14:paraId="000551A6" w14:textId="37E4A99F" w:rsidR="002C018D" w:rsidRDefault="002836C3" w:rsidP="00CF03BC">
            <w:pPr>
              <w:spacing w:line="360" w:lineRule="auto"/>
              <w:jc w:val="both"/>
            </w:pPr>
            <w:r>
              <w:t>J</w:t>
            </w:r>
            <w:r w:rsidR="002C018D">
              <w:t>a</w:t>
            </w:r>
          </w:p>
        </w:tc>
        <w:tc>
          <w:tcPr>
            <w:tcW w:w="987" w:type="pct"/>
          </w:tcPr>
          <w:p w14:paraId="6719FAB6" w14:textId="6DAEDBB3" w:rsidR="002C018D" w:rsidRDefault="003F0B62" w:rsidP="00CF03BC">
            <w:pPr>
              <w:spacing w:line="360" w:lineRule="auto"/>
              <w:jc w:val="both"/>
            </w:pPr>
            <w:r>
              <w:t>J</w:t>
            </w:r>
            <w:r w:rsidR="009F3F2B">
              <w:t>a</w:t>
            </w:r>
          </w:p>
        </w:tc>
        <w:tc>
          <w:tcPr>
            <w:tcW w:w="1137" w:type="pct"/>
          </w:tcPr>
          <w:p w14:paraId="6AB3F4CD" w14:textId="77777777" w:rsidR="002C018D" w:rsidRDefault="002C018D" w:rsidP="00CF03BC">
            <w:pPr>
              <w:spacing w:line="360" w:lineRule="auto"/>
              <w:jc w:val="both"/>
            </w:pPr>
          </w:p>
        </w:tc>
      </w:tr>
    </w:tbl>
    <w:p w14:paraId="2EF9909B" w14:textId="45EBDFF5" w:rsidR="002C018D" w:rsidRDefault="002C018D" w:rsidP="0029433C"/>
    <w:p w14:paraId="04FB87C9" w14:textId="1F6A557E" w:rsidR="00D310CC" w:rsidRDefault="00D310CC" w:rsidP="0029433C"/>
    <w:p w14:paraId="4D5E7F77" w14:textId="0A8849B7" w:rsidR="00D310CC" w:rsidRDefault="00D310CC" w:rsidP="0029433C"/>
    <w:p w14:paraId="2980A868" w14:textId="78DAF4FE" w:rsidR="00D310CC" w:rsidRDefault="00D310CC" w:rsidP="0029433C"/>
    <w:p w14:paraId="02F5B9BA" w14:textId="7B941E22" w:rsidR="00D310CC" w:rsidRDefault="00D310CC" w:rsidP="0029433C"/>
    <w:p w14:paraId="7C54EC7E" w14:textId="0D40A9B4" w:rsidR="00D310CC" w:rsidRDefault="00D310CC" w:rsidP="0029433C"/>
    <w:p w14:paraId="04BB0522" w14:textId="77777777" w:rsidR="00D310CC" w:rsidRDefault="00D310CC" w:rsidP="0029433C"/>
    <w:p w14:paraId="76F3F5FF" w14:textId="675B78D6" w:rsidR="00194108" w:rsidRDefault="00194108" w:rsidP="00194108">
      <w:pPr>
        <w:pStyle w:val="berschrift1"/>
        <w:numPr>
          <w:ilvl w:val="0"/>
          <w:numId w:val="2"/>
        </w:numPr>
        <w:spacing w:line="320" w:lineRule="exact"/>
        <w:rPr>
          <w:rFonts w:ascii="Arial" w:hAnsi="Arial" w:cs="Arial"/>
        </w:rPr>
      </w:pPr>
      <w:bookmarkStart w:id="206" w:name="_Toc462229592"/>
      <w:bookmarkStart w:id="207" w:name="_Toc462230405"/>
      <w:bookmarkStart w:id="208" w:name="_Toc462231034"/>
      <w:bookmarkStart w:id="209" w:name="_Toc469069433"/>
      <w:r>
        <w:rPr>
          <w:rFonts w:ascii="Arial" w:hAnsi="Arial" w:cs="Arial"/>
        </w:rPr>
        <w:lastRenderedPageBreak/>
        <w:t>Anforderung</w:t>
      </w:r>
      <w:bookmarkEnd w:id="206"/>
      <w:bookmarkEnd w:id="207"/>
      <w:bookmarkEnd w:id="208"/>
      <w:r w:rsidR="009E1BF5">
        <w:rPr>
          <w:rFonts w:ascii="Arial" w:hAnsi="Arial" w:cs="Arial"/>
        </w:rPr>
        <w:t>sanalyse</w:t>
      </w:r>
      <w:bookmarkEnd w:id="209"/>
    </w:p>
    <w:p w14:paraId="3B379EC8" w14:textId="74916FD7" w:rsidR="00DA7CF6" w:rsidRDefault="00DA7CF6" w:rsidP="00DA7CF6"/>
    <w:p w14:paraId="0A7C83BE" w14:textId="490DC3C3" w:rsidR="00DA7CF6" w:rsidRPr="00DA7CF6" w:rsidRDefault="00DA7CF6" w:rsidP="00DA7CF6">
      <w:r>
        <w:t xml:space="preserve">Die </w:t>
      </w:r>
      <w:r w:rsidRPr="00DA7CF6">
        <w:rPr>
          <w:b/>
        </w:rPr>
        <w:t>Tabelle 5</w:t>
      </w:r>
      <w:r>
        <w:t xml:space="preserve"> beschreibt alle Anforderungen, die im Rahmen der Befragungen erhoben mit dem Pflegepersonal von stationären Pflegeeinrichtungen erhoben wurden. </w:t>
      </w:r>
    </w:p>
    <w:p w14:paraId="04A819E4" w14:textId="679381AF" w:rsidR="001C0F68" w:rsidRDefault="001C0F68" w:rsidP="001C0F68"/>
    <w:p w14:paraId="68E10E8B" w14:textId="2025BCF4" w:rsidR="00DA7CF6" w:rsidRDefault="00DA7CF6" w:rsidP="00DA7CF6">
      <w:pPr>
        <w:pStyle w:val="Beschriftung"/>
        <w:keepNext/>
      </w:pPr>
      <w:r>
        <w:t xml:space="preserve">Tabelle </w:t>
      </w:r>
      <w:r w:rsidR="00E05C68">
        <w:fldChar w:fldCharType="begin"/>
      </w:r>
      <w:r w:rsidR="00E05C68">
        <w:instrText xml:space="preserve"> SEQ Tabelle \* ARABIC </w:instrText>
      </w:r>
      <w:r w:rsidR="00E05C68">
        <w:fldChar w:fldCharType="separate"/>
      </w:r>
      <w:r w:rsidR="00145E5C">
        <w:rPr>
          <w:noProof/>
        </w:rPr>
        <w:t>5</w:t>
      </w:r>
      <w:r w:rsidR="00E05C68">
        <w:rPr>
          <w:noProof/>
        </w:rPr>
        <w:fldChar w:fldCharType="end"/>
      </w:r>
      <w:r>
        <w:t>: Anforderungen der Pflegeverantwortlichen an ein smartes Medikamentenverwaltungssystem</w:t>
      </w:r>
    </w:p>
    <w:tbl>
      <w:tblPr>
        <w:tblStyle w:val="Tabellenraster"/>
        <w:tblW w:w="9238" w:type="dxa"/>
        <w:tblLook w:val="04A0" w:firstRow="1" w:lastRow="0" w:firstColumn="1" w:lastColumn="0" w:noHBand="0" w:noVBand="1"/>
      </w:tblPr>
      <w:tblGrid>
        <w:gridCol w:w="1183"/>
        <w:gridCol w:w="8047"/>
        <w:gridCol w:w="8"/>
      </w:tblGrid>
      <w:tr w:rsidR="00DA7CF6" w14:paraId="4C74E5E6" w14:textId="77777777" w:rsidTr="005572B2">
        <w:tc>
          <w:tcPr>
            <w:tcW w:w="9238" w:type="dxa"/>
            <w:gridSpan w:val="3"/>
            <w:shd w:val="clear" w:color="auto" w:fill="C6D9F1" w:themeFill="text2" w:themeFillTint="33"/>
          </w:tcPr>
          <w:p w14:paraId="0E46C80A" w14:textId="6112D8C6" w:rsidR="00DA7CF6" w:rsidRPr="00DA7CF6" w:rsidRDefault="00DA7CF6" w:rsidP="00DA7CF6">
            <w:pPr>
              <w:jc w:val="center"/>
              <w:rPr>
                <w:b/>
              </w:rPr>
            </w:pPr>
            <w:r w:rsidRPr="00DA7CF6">
              <w:rPr>
                <w:b/>
              </w:rPr>
              <w:t>Anforderungen des Pflegepersonals</w:t>
            </w:r>
          </w:p>
        </w:tc>
      </w:tr>
      <w:tr w:rsidR="001C0F68" w14:paraId="2766A059" w14:textId="77777777" w:rsidTr="005572B2">
        <w:trPr>
          <w:gridAfter w:val="1"/>
          <w:wAfter w:w="8" w:type="dxa"/>
        </w:trPr>
        <w:tc>
          <w:tcPr>
            <w:tcW w:w="1183" w:type="dxa"/>
            <w:shd w:val="clear" w:color="auto" w:fill="DBE5F1" w:themeFill="accent1" w:themeFillTint="33"/>
          </w:tcPr>
          <w:p w14:paraId="1F768086" w14:textId="296F2C4A" w:rsidR="001C0F68" w:rsidRPr="00DA7CF6" w:rsidRDefault="00DA7CF6" w:rsidP="00DA7CF6">
            <w:pPr>
              <w:jc w:val="center"/>
              <w:rPr>
                <w:b/>
              </w:rPr>
            </w:pPr>
            <w:r w:rsidRPr="00DA7CF6">
              <w:rPr>
                <w:b/>
              </w:rPr>
              <w:t>Anf. Nr.</w:t>
            </w:r>
          </w:p>
        </w:tc>
        <w:tc>
          <w:tcPr>
            <w:tcW w:w="8047" w:type="dxa"/>
            <w:shd w:val="clear" w:color="auto" w:fill="DBE5F1" w:themeFill="accent1" w:themeFillTint="33"/>
          </w:tcPr>
          <w:p w14:paraId="202D4ADB" w14:textId="7C32ACE0" w:rsidR="001C0F68" w:rsidRPr="00DA7CF6" w:rsidRDefault="00DA7CF6" w:rsidP="00DA7CF6">
            <w:pPr>
              <w:jc w:val="center"/>
              <w:rPr>
                <w:b/>
              </w:rPr>
            </w:pPr>
            <w:r w:rsidRPr="00DA7CF6">
              <w:rPr>
                <w:b/>
              </w:rPr>
              <w:t>Anforderung</w:t>
            </w:r>
          </w:p>
        </w:tc>
      </w:tr>
      <w:tr w:rsidR="001C0F68" w14:paraId="469299B6" w14:textId="77777777" w:rsidTr="005572B2">
        <w:trPr>
          <w:gridAfter w:val="1"/>
          <w:wAfter w:w="8" w:type="dxa"/>
        </w:trPr>
        <w:tc>
          <w:tcPr>
            <w:tcW w:w="1183" w:type="dxa"/>
            <w:shd w:val="clear" w:color="auto" w:fill="DBE5F1" w:themeFill="accent1" w:themeFillTint="33"/>
          </w:tcPr>
          <w:p w14:paraId="27222BAF" w14:textId="1F9358EA" w:rsidR="001C0F68" w:rsidRDefault="00DC2FC4" w:rsidP="005572B2">
            <w:pPr>
              <w:jc w:val="center"/>
            </w:pPr>
            <w:r>
              <w:t>F-01</w:t>
            </w:r>
          </w:p>
        </w:tc>
        <w:tc>
          <w:tcPr>
            <w:tcW w:w="8047" w:type="dxa"/>
          </w:tcPr>
          <w:p w14:paraId="64F298A3" w14:textId="20B4B6E4" w:rsidR="001C0F68" w:rsidRDefault="001C0F68" w:rsidP="001C0F68">
            <w:r w:rsidRPr="00A051D3">
              <w:t>Medikament</w:t>
            </w:r>
            <w:r>
              <w:t>e nur zu den festgelegten Zeiten freigeben.</w:t>
            </w:r>
          </w:p>
        </w:tc>
      </w:tr>
      <w:tr w:rsidR="001C0F68" w14:paraId="1DD9A963" w14:textId="77777777" w:rsidTr="005572B2">
        <w:trPr>
          <w:gridAfter w:val="1"/>
          <w:wAfter w:w="8" w:type="dxa"/>
        </w:trPr>
        <w:tc>
          <w:tcPr>
            <w:tcW w:w="1183" w:type="dxa"/>
            <w:shd w:val="clear" w:color="auto" w:fill="DBE5F1" w:themeFill="accent1" w:themeFillTint="33"/>
          </w:tcPr>
          <w:p w14:paraId="09F69E87" w14:textId="5592A3D2" w:rsidR="001C0F68" w:rsidRDefault="00DC2FC4" w:rsidP="005572B2">
            <w:pPr>
              <w:jc w:val="center"/>
            </w:pPr>
            <w:r>
              <w:t>F-02</w:t>
            </w:r>
          </w:p>
        </w:tc>
        <w:tc>
          <w:tcPr>
            <w:tcW w:w="8047" w:type="dxa"/>
          </w:tcPr>
          <w:p w14:paraId="552C617B" w14:textId="2738FB13" w:rsidR="001C0F68" w:rsidRPr="00A051D3" w:rsidRDefault="001C0F68" w:rsidP="001C0F68">
            <w:r>
              <w:t>Medikamente nur in der richtigen Dosierung freigeben.</w:t>
            </w:r>
          </w:p>
        </w:tc>
      </w:tr>
      <w:tr w:rsidR="001C0F68" w14:paraId="06B2AF6D" w14:textId="77777777" w:rsidTr="005572B2">
        <w:trPr>
          <w:gridAfter w:val="1"/>
          <w:wAfter w:w="8" w:type="dxa"/>
        </w:trPr>
        <w:tc>
          <w:tcPr>
            <w:tcW w:w="1183" w:type="dxa"/>
            <w:shd w:val="clear" w:color="auto" w:fill="DBE5F1" w:themeFill="accent1" w:themeFillTint="33"/>
          </w:tcPr>
          <w:p w14:paraId="07564B2C" w14:textId="16A02DDF" w:rsidR="001C0F68" w:rsidRDefault="00DC2FC4" w:rsidP="005572B2">
            <w:pPr>
              <w:jc w:val="center"/>
            </w:pPr>
            <w:r>
              <w:t>F-03</w:t>
            </w:r>
          </w:p>
        </w:tc>
        <w:tc>
          <w:tcPr>
            <w:tcW w:w="8047" w:type="dxa"/>
          </w:tcPr>
          <w:p w14:paraId="148E9DB8" w14:textId="0004BB9E" w:rsidR="001C0F68" w:rsidRDefault="001C0F68" w:rsidP="001C0F68">
            <w:r>
              <w:t>Benachrichtigungsfunktionen bei Knappheit.</w:t>
            </w:r>
          </w:p>
        </w:tc>
      </w:tr>
      <w:tr w:rsidR="001C0F68" w14:paraId="5DA1BEDE" w14:textId="77777777" w:rsidTr="005572B2">
        <w:trPr>
          <w:gridAfter w:val="1"/>
          <w:wAfter w:w="8" w:type="dxa"/>
        </w:trPr>
        <w:tc>
          <w:tcPr>
            <w:tcW w:w="1183" w:type="dxa"/>
            <w:shd w:val="clear" w:color="auto" w:fill="DBE5F1" w:themeFill="accent1" w:themeFillTint="33"/>
          </w:tcPr>
          <w:p w14:paraId="7A204462" w14:textId="63DB4367" w:rsidR="001C0F68" w:rsidRDefault="00DC2FC4" w:rsidP="005572B2">
            <w:pPr>
              <w:jc w:val="center"/>
            </w:pPr>
            <w:r>
              <w:t>F-04</w:t>
            </w:r>
          </w:p>
        </w:tc>
        <w:tc>
          <w:tcPr>
            <w:tcW w:w="8047" w:type="dxa"/>
          </w:tcPr>
          <w:p w14:paraId="42EC6F31" w14:textId="589DFEEB" w:rsidR="001C0F68" w:rsidRDefault="00B52D5F" w:rsidP="001C0F68">
            <w:r>
              <w:t>Mobile Variante</w:t>
            </w:r>
            <w:r w:rsidR="001C0F68">
              <w:t xml:space="preserve"> (z. B. dass man beim Wochen </w:t>
            </w:r>
            <w:proofErr w:type="spellStart"/>
            <w:r w:rsidR="001C0F68">
              <w:t>Dosierer</w:t>
            </w:r>
            <w:proofErr w:type="spellEnd"/>
            <w:r w:rsidR="001C0F68">
              <w:t xml:space="preserve"> die einzelnen Boxen für die Tage abnehmen kann).</w:t>
            </w:r>
          </w:p>
        </w:tc>
      </w:tr>
      <w:tr w:rsidR="001C0F68" w14:paraId="7DEA8BC2" w14:textId="77777777" w:rsidTr="005572B2">
        <w:trPr>
          <w:gridAfter w:val="1"/>
          <w:wAfter w:w="8" w:type="dxa"/>
        </w:trPr>
        <w:tc>
          <w:tcPr>
            <w:tcW w:w="1183" w:type="dxa"/>
            <w:shd w:val="clear" w:color="auto" w:fill="DBE5F1" w:themeFill="accent1" w:themeFillTint="33"/>
          </w:tcPr>
          <w:p w14:paraId="6D5C5612" w14:textId="31AF97DA" w:rsidR="001C0F68" w:rsidRDefault="00DC2FC4" w:rsidP="005572B2">
            <w:pPr>
              <w:jc w:val="center"/>
            </w:pPr>
            <w:r>
              <w:t>F-05</w:t>
            </w:r>
          </w:p>
        </w:tc>
        <w:tc>
          <w:tcPr>
            <w:tcW w:w="8047" w:type="dxa"/>
          </w:tcPr>
          <w:p w14:paraId="0A5EE069" w14:textId="29E7B328" w:rsidR="001C0F68" w:rsidRDefault="001C0F68" w:rsidP="001C0F68">
            <w:r w:rsidRPr="000D7991">
              <w:t>E</w:t>
            </w:r>
            <w:r>
              <w:t>s müsste flexible sein. Wenn der</w:t>
            </w:r>
            <w:r w:rsidRPr="000D7991">
              <w:t xml:space="preserve"> Arzt etwas</w:t>
            </w:r>
            <w:r>
              <w:t xml:space="preserve"> verändert</w:t>
            </w:r>
            <w:r w:rsidR="00B52D5F">
              <w:t>, dann</w:t>
            </w:r>
            <w:r>
              <w:t xml:space="preserve"> muss es auch in dem System mitübernommen werden.</w:t>
            </w:r>
          </w:p>
        </w:tc>
      </w:tr>
      <w:tr w:rsidR="001C0F68" w14:paraId="3870FC1A" w14:textId="77777777" w:rsidTr="005572B2">
        <w:trPr>
          <w:gridAfter w:val="1"/>
          <w:wAfter w:w="8" w:type="dxa"/>
        </w:trPr>
        <w:tc>
          <w:tcPr>
            <w:tcW w:w="1183" w:type="dxa"/>
            <w:shd w:val="clear" w:color="auto" w:fill="DBE5F1" w:themeFill="accent1" w:themeFillTint="33"/>
          </w:tcPr>
          <w:p w14:paraId="5EBC277A" w14:textId="2C07C05B" w:rsidR="001C0F68" w:rsidRDefault="00DC2FC4" w:rsidP="005572B2">
            <w:pPr>
              <w:jc w:val="center"/>
            </w:pPr>
            <w:r>
              <w:t>F-06</w:t>
            </w:r>
          </w:p>
        </w:tc>
        <w:tc>
          <w:tcPr>
            <w:tcW w:w="8047" w:type="dxa"/>
          </w:tcPr>
          <w:p w14:paraId="73435FBD" w14:textId="3E6DE85E" w:rsidR="001C0F68" w:rsidRPr="000D7991" w:rsidRDefault="001C0F68" w:rsidP="001C0F68">
            <w:r>
              <w:t>Bezugs</w:t>
            </w:r>
            <w:r w:rsidR="00B52D5F">
              <w:t>personen werden Benachrichtigt</w:t>
            </w:r>
            <w:r>
              <w:t xml:space="preserve">, wenn eine </w:t>
            </w:r>
            <w:r w:rsidR="00B52D5F">
              <w:t xml:space="preserve">wichtige </w:t>
            </w:r>
            <w:r>
              <w:t>Medikamenteneinnahme ausgelassen wurde.</w:t>
            </w:r>
            <w:r w:rsidR="00B52D5F">
              <w:t xml:space="preserve"> </w:t>
            </w:r>
            <w:r>
              <w:t xml:space="preserve"> </w:t>
            </w:r>
          </w:p>
        </w:tc>
      </w:tr>
      <w:tr w:rsidR="001C0F68" w14:paraId="6F166404" w14:textId="77777777" w:rsidTr="005572B2">
        <w:trPr>
          <w:gridAfter w:val="1"/>
          <w:wAfter w:w="8" w:type="dxa"/>
        </w:trPr>
        <w:tc>
          <w:tcPr>
            <w:tcW w:w="1183" w:type="dxa"/>
            <w:shd w:val="clear" w:color="auto" w:fill="DBE5F1" w:themeFill="accent1" w:themeFillTint="33"/>
          </w:tcPr>
          <w:p w14:paraId="123DFE5A" w14:textId="6BD0DC68" w:rsidR="001C0F68" w:rsidRDefault="00DC2FC4" w:rsidP="005572B2">
            <w:pPr>
              <w:jc w:val="center"/>
            </w:pPr>
            <w:r>
              <w:t>F-07</w:t>
            </w:r>
          </w:p>
        </w:tc>
        <w:tc>
          <w:tcPr>
            <w:tcW w:w="8047" w:type="dxa"/>
          </w:tcPr>
          <w:p w14:paraId="6F537C9D" w14:textId="6C609C07" w:rsidR="00B52D5F" w:rsidRPr="00B52D5F" w:rsidRDefault="00B52D5F" w:rsidP="001C0F68">
            <w:pPr>
              <w:rPr>
                <w:rFonts w:ascii="Calibri" w:hAnsi="Calibri" w:cs="Calibri"/>
                <w:color w:val="000000"/>
              </w:rPr>
            </w:pPr>
            <w:r>
              <w:rPr>
                <w:rFonts w:ascii="Calibri" w:hAnsi="Calibri" w:cs="Calibri"/>
                <w:color w:val="000000"/>
              </w:rPr>
              <w:t>Die Erinnerung an die Medikamenteneinnahme sowie Einnahmeinformationen soll über eine akustische Ausgabe erfolgen.</w:t>
            </w:r>
          </w:p>
        </w:tc>
      </w:tr>
      <w:tr w:rsidR="001C0F68" w14:paraId="46C84D1F" w14:textId="77777777" w:rsidTr="005572B2">
        <w:trPr>
          <w:gridAfter w:val="1"/>
          <w:wAfter w:w="8" w:type="dxa"/>
        </w:trPr>
        <w:tc>
          <w:tcPr>
            <w:tcW w:w="1183" w:type="dxa"/>
            <w:shd w:val="clear" w:color="auto" w:fill="DBE5F1" w:themeFill="accent1" w:themeFillTint="33"/>
          </w:tcPr>
          <w:p w14:paraId="19CD5584" w14:textId="12A001BF" w:rsidR="001C0F68" w:rsidRDefault="00DC2FC4" w:rsidP="005572B2">
            <w:pPr>
              <w:jc w:val="center"/>
            </w:pPr>
            <w:r>
              <w:t>F</w:t>
            </w:r>
            <w:r w:rsidR="00544714">
              <w:t>l</w:t>
            </w:r>
            <w:r>
              <w:t>-08</w:t>
            </w:r>
          </w:p>
        </w:tc>
        <w:tc>
          <w:tcPr>
            <w:tcW w:w="8047" w:type="dxa"/>
          </w:tcPr>
          <w:p w14:paraId="75566BA3" w14:textId="7BA3C771" w:rsidR="001C0F68" w:rsidRDefault="001C0F68" w:rsidP="001C0F68">
            <w:pPr>
              <w:rPr>
                <w:rFonts w:ascii="Calibri" w:hAnsi="Calibri" w:cs="Calibri"/>
                <w:color w:val="000000"/>
              </w:rPr>
            </w:pPr>
            <w:r>
              <w:t>Automatisch ein Rezept anfordern, wenn ein bestimmter festgelegter eiserner Bestand erreicht wurde.</w:t>
            </w:r>
          </w:p>
        </w:tc>
      </w:tr>
    </w:tbl>
    <w:p w14:paraId="20E304A5" w14:textId="003C871D" w:rsidR="001C0F68" w:rsidRDefault="001C0F68" w:rsidP="001C0F68"/>
    <w:p w14:paraId="2D180DB9" w14:textId="67DDE776" w:rsidR="002F3F0C" w:rsidRDefault="002F3F0C" w:rsidP="001C0F68"/>
    <w:p w14:paraId="4705896F" w14:textId="3B5969F4" w:rsidR="002F3F0C" w:rsidRDefault="002F3F0C" w:rsidP="001C0F68"/>
    <w:p w14:paraId="704292A0" w14:textId="4DBA17F2" w:rsidR="002F3F0C" w:rsidRDefault="002F3F0C" w:rsidP="001C0F68"/>
    <w:p w14:paraId="773581BE" w14:textId="052757BD" w:rsidR="002F3F0C" w:rsidRDefault="002F3F0C" w:rsidP="001C0F68"/>
    <w:p w14:paraId="515DAC39" w14:textId="60FC4ACD" w:rsidR="002F3F0C" w:rsidRDefault="002F3F0C" w:rsidP="001C0F68"/>
    <w:p w14:paraId="49CE8C97" w14:textId="26C18B47" w:rsidR="002F3F0C" w:rsidRDefault="002F3F0C" w:rsidP="001C0F68"/>
    <w:p w14:paraId="6A08E567" w14:textId="3BC233E0" w:rsidR="002F3F0C" w:rsidRDefault="002F3F0C" w:rsidP="001C0F68"/>
    <w:p w14:paraId="244CF464" w14:textId="46730A14" w:rsidR="002F3F0C" w:rsidRDefault="002F3F0C" w:rsidP="001C0F68"/>
    <w:p w14:paraId="46568DFD" w14:textId="56BA9954" w:rsidR="002F3F0C" w:rsidRDefault="002F3F0C" w:rsidP="001C0F68"/>
    <w:p w14:paraId="4F990248" w14:textId="01BCE517" w:rsidR="002F3F0C" w:rsidRDefault="002F3F0C" w:rsidP="001C0F68"/>
    <w:p w14:paraId="46AD41A0" w14:textId="241CCC3F" w:rsidR="002F3F0C" w:rsidRDefault="002F3F0C" w:rsidP="001C0F68"/>
    <w:p w14:paraId="7FD4412F" w14:textId="57F460AC" w:rsidR="002F3F0C" w:rsidRDefault="002F3F0C" w:rsidP="001C0F68"/>
    <w:p w14:paraId="552D97A0" w14:textId="6BC93C0C" w:rsidR="002F3F0C" w:rsidRDefault="002F3F0C" w:rsidP="001C0F68"/>
    <w:p w14:paraId="22118216" w14:textId="60DBFE8B" w:rsidR="002F3F0C" w:rsidRDefault="002F3F0C" w:rsidP="001C0F68"/>
    <w:p w14:paraId="72C10D5C" w14:textId="51A5D56B" w:rsidR="002F3F0C" w:rsidRDefault="002F3F0C" w:rsidP="001C0F68"/>
    <w:p w14:paraId="61F93865" w14:textId="1F473921" w:rsidR="002F3F0C" w:rsidRDefault="002F3F0C" w:rsidP="001C0F68"/>
    <w:p w14:paraId="0A676961" w14:textId="3F302B23" w:rsidR="002F3F0C" w:rsidRDefault="002F3F0C" w:rsidP="001C0F68"/>
    <w:p w14:paraId="35F3B143" w14:textId="03887352" w:rsidR="002F3F0C" w:rsidRDefault="002F3F0C" w:rsidP="001C0F68"/>
    <w:p w14:paraId="24BCC3D1" w14:textId="5C449B9C" w:rsidR="002F3F0C" w:rsidRDefault="002F3F0C" w:rsidP="001C0F68"/>
    <w:p w14:paraId="4F129F9D" w14:textId="2B0370C7" w:rsidR="002F3F0C" w:rsidRDefault="002F3F0C" w:rsidP="001C0F68"/>
    <w:p w14:paraId="3E0A5025" w14:textId="3133F291" w:rsidR="002F3F0C" w:rsidRDefault="002F3F0C" w:rsidP="001C0F68"/>
    <w:p w14:paraId="30ED6172" w14:textId="20818CDF" w:rsidR="002F3F0C" w:rsidRDefault="002F3F0C" w:rsidP="001C0F68"/>
    <w:p w14:paraId="25061A7C" w14:textId="21850154" w:rsidR="002F3F0C" w:rsidRDefault="002F3F0C" w:rsidP="001C0F68"/>
    <w:p w14:paraId="0690AFC3" w14:textId="77777777" w:rsidR="002F3F0C" w:rsidRPr="001C0F68" w:rsidRDefault="002F3F0C" w:rsidP="001C0F68"/>
    <w:p w14:paraId="30712E61" w14:textId="5D0CBD5F" w:rsidR="002D6F44" w:rsidRPr="002F3F0C" w:rsidRDefault="00787E4B" w:rsidP="002D6F44">
      <w:pPr>
        <w:pStyle w:val="berschrift1"/>
        <w:numPr>
          <w:ilvl w:val="0"/>
          <w:numId w:val="2"/>
        </w:numPr>
        <w:spacing w:line="320" w:lineRule="exact"/>
        <w:rPr>
          <w:rFonts w:ascii="Arial" w:hAnsi="Arial" w:cs="Arial"/>
        </w:rPr>
      </w:pPr>
      <w:bookmarkStart w:id="210" w:name="_Toc462229591"/>
      <w:bookmarkStart w:id="211" w:name="_Toc462230408"/>
      <w:bookmarkStart w:id="212" w:name="_Toc462231037"/>
      <w:bookmarkStart w:id="213" w:name="_Toc469069434"/>
      <w:r>
        <w:rPr>
          <w:rFonts w:ascii="Arial" w:hAnsi="Arial" w:cs="Arial"/>
        </w:rPr>
        <w:lastRenderedPageBreak/>
        <w:t>Smarte Pillendose</w:t>
      </w:r>
      <w:bookmarkEnd w:id="210"/>
      <w:bookmarkEnd w:id="211"/>
      <w:bookmarkEnd w:id="212"/>
      <w:bookmarkEnd w:id="213"/>
    </w:p>
    <w:p w14:paraId="5FA54444" w14:textId="32BDF7F9" w:rsidR="004F7F70" w:rsidRDefault="00E42355" w:rsidP="00787E4B">
      <w:pPr>
        <w:pStyle w:val="berschrift1"/>
        <w:numPr>
          <w:ilvl w:val="1"/>
          <w:numId w:val="2"/>
        </w:numPr>
        <w:spacing w:line="320" w:lineRule="exact"/>
        <w:rPr>
          <w:rFonts w:ascii="Arial" w:hAnsi="Arial" w:cs="Arial"/>
        </w:rPr>
      </w:pPr>
      <w:bookmarkStart w:id="214" w:name="_Toc462229595"/>
      <w:bookmarkStart w:id="215" w:name="_Toc462230409"/>
      <w:bookmarkStart w:id="216" w:name="_Toc462231038"/>
      <w:bookmarkStart w:id="217" w:name="_Toc469069435"/>
      <w:r>
        <w:rPr>
          <w:rFonts w:ascii="Arial" w:hAnsi="Arial" w:cs="Arial"/>
        </w:rPr>
        <w:t>Entwurf</w:t>
      </w:r>
      <w:bookmarkEnd w:id="214"/>
      <w:r w:rsidR="00194108">
        <w:rPr>
          <w:rFonts w:ascii="Arial" w:hAnsi="Arial" w:cs="Arial"/>
        </w:rPr>
        <w:t xml:space="preserve"> </w:t>
      </w:r>
      <w:r w:rsidR="00F17B3E">
        <w:rPr>
          <w:rFonts w:ascii="Arial" w:hAnsi="Arial" w:cs="Arial"/>
        </w:rPr>
        <w:t xml:space="preserve">und Konzeption </w:t>
      </w:r>
      <w:r w:rsidR="00194108">
        <w:rPr>
          <w:rFonts w:ascii="Arial" w:hAnsi="Arial" w:cs="Arial"/>
        </w:rPr>
        <w:t>der Hardware</w:t>
      </w:r>
      <w:bookmarkEnd w:id="215"/>
      <w:bookmarkEnd w:id="216"/>
      <w:bookmarkEnd w:id="217"/>
    </w:p>
    <w:p w14:paraId="03D200EB" w14:textId="77777777" w:rsidR="00BD7DA2" w:rsidRDefault="00BD7DA2" w:rsidP="00BD7DA2"/>
    <w:p w14:paraId="3CDEDFC0" w14:textId="6F18D3C5" w:rsidR="00BD7DA2" w:rsidRPr="00BD7DA2" w:rsidRDefault="00BD7DA2" w:rsidP="00BD7DA2">
      <w:pPr>
        <w:spacing w:line="360" w:lineRule="auto"/>
        <w:jc w:val="both"/>
      </w:pPr>
      <w:r>
        <w:t xml:space="preserve">Während den durchgeführten Befragungen mit den einzelnen Pflegeeinrichtungen, wurden </w:t>
      </w:r>
      <w:r w:rsidR="0069239C">
        <w:t xml:space="preserve">den Interviewpartnern bereits auf dem Markt erhältliche smarte Medikamentenverwaltungssystem vorgestellt und gebeten diese nach einer potenziellen Einsatzbereitschaft einzuordnen. So stellte sich heraus, dass alle 5 Interviewpartner den </w:t>
      </w:r>
      <w:proofErr w:type="spellStart"/>
      <w:r w:rsidR="0069239C">
        <w:t>Medikamentendosierer</w:t>
      </w:r>
      <w:proofErr w:type="spellEnd"/>
      <w:r w:rsidR="0069239C">
        <w:t xml:space="preserve"> bevorzugten</w:t>
      </w:r>
      <w:r w:rsidR="00420FBB">
        <w:t>.</w:t>
      </w:r>
      <w:r w:rsidR="004D3273">
        <w:t xml:space="preserve"> </w:t>
      </w:r>
      <w:r w:rsidR="0069239C">
        <w:t xml:space="preserve">Dies resultiert unteranderem daraus, dass dies bei den Pflegern die bekannteste Variante darstellte, die ebenfalls </w:t>
      </w:r>
      <w:r w:rsidR="00920829">
        <w:t xml:space="preserve">laut einzelnen Aussagen </w:t>
      </w:r>
      <w:r w:rsidR="0069239C">
        <w:t xml:space="preserve">eine hohe Übersicht </w:t>
      </w:r>
      <w:r w:rsidR="00920829">
        <w:t xml:space="preserve">und Kontrolle </w:t>
      </w:r>
      <w:r w:rsidR="0069239C">
        <w:t xml:space="preserve">aufwies.  </w:t>
      </w:r>
      <w:r w:rsidR="00920829">
        <w:t xml:space="preserve">Auf dem zweiten Rang wurde der Medikamentenspender eingeordnet, da bei diesem ebenfalls ein hohes Potenzial zugeordnet werden konnte, dies jedoch den Interviewpartner noch als recht Unbekannt im Vergleich zu dem </w:t>
      </w:r>
      <w:proofErr w:type="spellStart"/>
      <w:r w:rsidR="00920829">
        <w:t>Medikamentendosierer</w:t>
      </w:r>
      <w:proofErr w:type="spellEnd"/>
      <w:r w:rsidR="00920829">
        <w:t xml:space="preserve"> vorkam. Auf dem dritten Rang wurde die Medikamentendose eingeordnet, mit der Begründung, dass die Personen kognitiv in der Lage sein musste eine Dose zu öffnen und sich hierfür die anderen Kategorien eher als vorteilhaft erwiesen. Den letzten Rang belegten die smarten Aufsätze.</w:t>
      </w:r>
      <w:r w:rsidR="00420FBB">
        <w:t xml:space="preserve"> Die Rangliste kann aus der Abbildung 16 entnommen werden. </w:t>
      </w:r>
    </w:p>
    <w:p w14:paraId="26D5D9E4" w14:textId="62F58C28" w:rsidR="002F3F0C" w:rsidRDefault="002F3F0C" w:rsidP="002D6F44"/>
    <w:p w14:paraId="5B29DD53" w14:textId="77777777" w:rsidR="00420FBB" w:rsidRDefault="00BD7DA2" w:rsidP="00420FBB">
      <w:pPr>
        <w:keepNext/>
        <w:jc w:val="center"/>
      </w:pPr>
      <w:r>
        <w:rPr>
          <w:noProof/>
        </w:rPr>
        <w:drawing>
          <wp:inline distT="0" distB="0" distL="0" distR="0" wp14:anchorId="7820BEC8" wp14:editId="6085C182">
            <wp:extent cx="4572000" cy="2743200"/>
            <wp:effectExtent l="0" t="0" r="0" b="0"/>
            <wp:docPr id="24" name="Diagramm 24">
              <a:extLst xmlns:a="http://schemas.openxmlformats.org/drawingml/2006/main">
                <a:ext uri="{FF2B5EF4-FFF2-40B4-BE49-F238E27FC236}">
                  <a16:creationId xmlns:a16="http://schemas.microsoft.com/office/drawing/2014/main" id="{04CAA3E9-CB67-4457-9F40-1985940C64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10EB75F" w14:textId="6A9B47E7" w:rsidR="00BD7DA2" w:rsidRDefault="00420FBB" w:rsidP="00420FBB">
      <w:pPr>
        <w:pStyle w:val="Beschriftung"/>
        <w:jc w:val="center"/>
      </w:pPr>
      <w:r>
        <w:t xml:space="preserve">Abbildung </w:t>
      </w:r>
      <w:r>
        <w:fldChar w:fldCharType="begin"/>
      </w:r>
      <w:r>
        <w:instrText xml:space="preserve"> SEQ Abbildung \* ARABIC </w:instrText>
      </w:r>
      <w:r>
        <w:fldChar w:fldCharType="separate"/>
      </w:r>
      <w:r>
        <w:rPr>
          <w:noProof/>
        </w:rPr>
        <w:t>16</w:t>
      </w:r>
      <w:r>
        <w:fldChar w:fldCharType="end"/>
      </w:r>
      <w:r>
        <w:t>: Rangliste der Kategorien</w:t>
      </w:r>
    </w:p>
    <w:p w14:paraId="432DA9B7" w14:textId="45773216" w:rsidR="00420FBB" w:rsidRDefault="00420FBB" w:rsidP="00420FBB"/>
    <w:p w14:paraId="08C94B6A" w14:textId="1CCF0872" w:rsidR="00420FBB" w:rsidRDefault="00420FBB" w:rsidP="00420FBB"/>
    <w:p w14:paraId="4D83BFE0" w14:textId="0247227F" w:rsidR="00420FBB" w:rsidRDefault="00420FBB" w:rsidP="00420FBB"/>
    <w:p w14:paraId="7E03110A" w14:textId="48406685" w:rsidR="00420FBB" w:rsidRDefault="00420FBB" w:rsidP="00420FBB"/>
    <w:p w14:paraId="69A9E630" w14:textId="713780FA" w:rsidR="00420FBB" w:rsidRDefault="00420FBB" w:rsidP="00420FBB"/>
    <w:p w14:paraId="795BE88F" w14:textId="68F884C8" w:rsidR="00420FBB" w:rsidRDefault="00420FBB" w:rsidP="00420FBB"/>
    <w:p w14:paraId="210ACA3E" w14:textId="7340A900" w:rsidR="00420FBB" w:rsidRDefault="00420FBB" w:rsidP="00420FBB"/>
    <w:p w14:paraId="12A06761" w14:textId="38030B69" w:rsidR="00420FBB" w:rsidRDefault="00420FBB" w:rsidP="00420FBB">
      <w:pPr>
        <w:spacing w:line="360" w:lineRule="auto"/>
        <w:jc w:val="both"/>
      </w:pPr>
      <w:r>
        <w:lastRenderedPageBreak/>
        <w:t xml:space="preserve">Anhand von der Bewertung wurde für den ersten Rang und den zweiten Rang ein Konzept erstellt (siehe </w:t>
      </w:r>
      <w:r w:rsidRPr="00420FBB">
        <w:rPr>
          <w:b/>
        </w:rPr>
        <w:t>Abschnitt 5.1.1</w:t>
      </w:r>
      <w:r>
        <w:t xml:space="preserve"> und </w:t>
      </w:r>
      <w:r w:rsidRPr="00420FBB">
        <w:rPr>
          <w:b/>
        </w:rPr>
        <w:t>5.1.2</w:t>
      </w:r>
      <w:r>
        <w:t>), dessen mögliche Funktionalitäten mit den herausgeleiteten Anforderungen aus den Befragungen verglichen wurden</w:t>
      </w:r>
      <w:r w:rsidR="0018033D">
        <w:t xml:space="preserve"> (siehe </w:t>
      </w:r>
      <w:r w:rsidR="0018033D" w:rsidRPr="0018033D">
        <w:rPr>
          <w:b/>
        </w:rPr>
        <w:t>Abschnitt 5.1.3</w:t>
      </w:r>
      <w:r w:rsidR="0018033D">
        <w:t>). Dies dient für den Zweck, das Konzept auszuwählen, welches die meisten Anforderungen erfüllt</w:t>
      </w:r>
      <w:r>
        <w:t xml:space="preserve">. </w:t>
      </w:r>
    </w:p>
    <w:p w14:paraId="535AADF2" w14:textId="08BD612B" w:rsidR="00920829" w:rsidRDefault="00920829" w:rsidP="00BD7DA2">
      <w:pPr>
        <w:jc w:val="center"/>
      </w:pPr>
    </w:p>
    <w:p w14:paraId="5EB3645B" w14:textId="375BA3E2" w:rsidR="00920829" w:rsidRPr="002D6F44" w:rsidRDefault="00920829" w:rsidP="007C6C65"/>
    <w:p w14:paraId="05F1BBB6" w14:textId="77777777" w:rsidR="002F3F0C" w:rsidRDefault="002F3F0C" w:rsidP="002F3F0C">
      <w:pPr>
        <w:pStyle w:val="berschrift2"/>
        <w:numPr>
          <w:ilvl w:val="2"/>
          <w:numId w:val="2"/>
        </w:numPr>
      </w:pPr>
      <w:bookmarkStart w:id="218" w:name="_Toc469069436"/>
      <w:r>
        <w:t>Konzept 1: Smarter Medikamentenspender</w:t>
      </w:r>
      <w:bookmarkEnd w:id="218"/>
    </w:p>
    <w:p w14:paraId="0DAF8EED" w14:textId="77777777" w:rsidR="002F3F0C" w:rsidRPr="002F3F0C" w:rsidRDefault="002F3F0C" w:rsidP="002F3F0C"/>
    <w:p w14:paraId="7CBEE71C" w14:textId="59DC2891" w:rsidR="00193FE1" w:rsidRDefault="00193FE1" w:rsidP="002F3F0C">
      <w:pPr>
        <w:jc w:val="center"/>
      </w:pPr>
      <w:r>
        <w:rPr>
          <w:noProof/>
        </w:rPr>
        <w:drawing>
          <wp:inline distT="0" distB="0" distL="0" distR="0" wp14:anchorId="5BC02541" wp14:editId="08195B3C">
            <wp:extent cx="5581650" cy="2447231"/>
            <wp:effectExtent l="0" t="0" r="0" b="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95080" cy="2453119"/>
                    </a:xfrm>
                    <a:prstGeom prst="rect">
                      <a:avLst/>
                    </a:prstGeom>
                    <a:noFill/>
                    <a:ln>
                      <a:noFill/>
                    </a:ln>
                  </pic:spPr>
                </pic:pic>
              </a:graphicData>
            </a:graphic>
          </wp:inline>
        </w:drawing>
      </w:r>
    </w:p>
    <w:p w14:paraId="62CB3CEC" w14:textId="470A7CC5" w:rsidR="002F3F0C" w:rsidRDefault="002F3F0C" w:rsidP="002F3F0C">
      <w:pPr>
        <w:pStyle w:val="berschrift2"/>
        <w:numPr>
          <w:ilvl w:val="2"/>
          <w:numId w:val="2"/>
        </w:numPr>
      </w:pPr>
      <w:bookmarkStart w:id="219" w:name="_Toc469069437"/>
      <w:r>
        <w:t xml:space="preserve">Konzept 2: Smarter </w:t>
      </w:r>
      <w:proofErr w:type="spellStart"/>
      <w:r>
        <w:t>Medikamentendosierer</w:t>
      </w:r>
      <w:bookmarkEnd w:id="219"/>
      <w:proofErr w:type="spellEnd"/>
    </w:p>
    <w:p w14:paraId="29DB0D6C" w14:textId="5729C92F" w:rsidR="00193FE1" w:rsidRDefault="00193FE1" w:rsidP="002F3F0C">
      <w:pPr>
        <w:ind w:firstLine="432"/>
      </w:pPr>
    </w:p>
    <w:p w14:paraId="237C32DB" w14:textId="7FCA6F5C" w:rsidR="002F3F0C" w:rsidRDefault="002F3F0C" w:rsidP="002F3F0C"/>
    <w:p w14:paraId="4AE2A05C" w14:textId="1DAC6B93" w:rsidR="002F3F0C" w:rsidRDefault="002F3F0C" w:rsidP="002F3F0C">
      <w:pPr>
        <w:jc w:val="center"/>
        <w:rPr>
          <w:noProof/>
        </w:rPr>
      </w:pPr>
      <w:r>
        <w:rPr>
          <w:noProof/>
          <w:sz w:val="20"/>
        </w:rPr>
        <w:drawing>
          <wp:inline distT="0" distB="0" distL="0" distR="0" wp14:anchorId="28BC93A5" wp14:editId="728BDB41">
            <wp:extent cx="3387337" cy="20955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96292" cy="2101040"/>
                    </a:xfrm>
                    <a:prstGeom prst="rect">
                      <a:avLst/>
                    </a:prstGeom>
                    <a:noFill/>
                    <a:ln>
                      <a:noFill/>
                    </a:ln>
                  </pic:spPr>
                </pic:pic>
              </a:graphicData>
            </a:graphic>
          </wp:inline>
        </w:drawing>
      </w:r>
    </w:p>
    <w:p w14:paraId="7AA7B393" w14:textId="12CA3D9F" w:rsidR="002F3F0C" w:rsidRDefault="002F3F0C" w:rsidP="002F3F0C">
      <w:pPr>
        <w:jc w:val="center"/>
        <w:rPr>
          <w:noProof/>
        </w:rPr>
      </w:pPr>
    </w:p>
    <w:p w14:paraId="73AAC24B" w14:textId="78A63AD0" w:rsidR="002F3F0C" w:rsidRDefault="002F3F0C" w:rsidP="002F3F0C">
      <w:pPr>
        <w:jc w:val="center"/>
        <w:rPr>
          <w:noProof/>
        </w:rPr>
      </w:pPr>
    </w:p>
    <w:p w14:paraId="1C2B3D3E" w14:textId="6BDB8E03" w:rsidR="002F3F0C" w:rsidRDefault="002F3F0C" w:rsidP="002F3F0C">
      <w:pPr>
        <w:jc w:val="center"/>
        <w:rPr>
          <w:noProof/>
        </w:rPr>
      </w:pPr>
      <w:bookmarkStart w:id="220" w:name="_GoBack"/>
      <w:bookmarkEnd w:id="220"/>
    </w:p>
    <w:p w14:paraId="60E3FF8D" w14:textId="701B664D" w:rsidR="002F3F0C" w:rsidRDefault="002F3F0C" w:rsidP="002F3F0C">
      <w:pPr>
        <w:jc w:val="center"/>
        <w:rPr>
          <w:noProof/>
        </w:rPr>
      </w:pPr>
    </w:p>
    <w:p w14:paraId="663084EB" w14:textId="7A81163C" w:rsidR="002F3F0C" w:rsidRDefault="002F3F0C" w:rsidP="002F3F0C">
      <w:pPr>
        <w:jc w:val="center"/>
        <w:rPr>
          <w:noProof/>
        </w:rPr>
      </w:pPr>
    </w:p>
    <w:p w14:paraId="453EEAD7" w14:textId="45AB1711" w:rsidR="002F3F0C" w:rsidRDefault="002F3F0C" w:rsidP="002F3F0C">
      <w:pPr>
        <w:jc w:val="center"/>
        <w:rPr>
          <w:noProof/>
        </w:rPr>
      </w:pPr>
    </w:p>
    <w:p w14:paraId="4FA0CEF3" w14:textId="77777777" w:rsidR="002F3F0C" w:rsidRDefault="002F3F0C" w:rsidP="002F3F0C">
      <w:pPr>
        <w:jc w:val="center"/>
      </w:pPr>
    </w:p>
    <w:p w14:paraId="645D7318" w14:textId="3E418589" w:rsidR="002F3F0C" w:rsidRDefault="002F3F0C" w:rsidP="002F3F0C"/>
    <w:p w14:paraId="72ACADBC" w14:textId="1D4B02E7" w:rsidR="002F3F0C" w:rsidRDefault="002F3F0C" w:rsidP="002F3F0C"/>
    <w:p w14:paraId="61BB1834" w14:textId="77777777" w:rsidR="00E05C68" w:rsidRDefault="00E05C68" w:rsidP="002F3F0C"/>
    <w:p w14:paraId="200D9FD0" w14:textId="77777777" w:rsidR="002F3F0C" w:rsidRDefault="002F3F0C" w:rsidP="002F3F0C"/>
    <w:p w14:paraId="58632398" w14:textId="0321D6CD" w:rsidR="002F3F0C" w:rsidRPr="002F3F0C" w:rsidRDefault="002F3F0C" w:rsidP="002F3F0C">
      <w:pPr>
        <w:pStyle w:val="berschrift2"/>
        <w:numPr>
          <w:ilvl w:val="2"/>
          <w:numId w:val="2"/>
        </w:numPr>
      </w:pPr>
      <w:bookmarkStart w:id="221" w:name="_Toc469069438"/>
      <w:r w:rsidRPr="002F3F0C">
        <w:t>Vergleich der einzelnen Konzepte</w:t>
      </w:r>
      <w:bookmarkEnd w:id="221"/>
    </w:p>
    <w:p w14:paraId="0FEC57A7" w14:textId="30A02C21" w:rsidR="002F3F0C" w:rsidRDefault="002F3F0C" w:rsidP="002F3F0C"/>
    <w:tbl>
      <w:tblPr>
        <w:tblStyle w:val="Tabellenraster"/>
        <w:tblW w:w="5064" w:type="pct"/>
        <w:tblLook w:val="04A0" w:firstRow="1" w:lastRow="0" w:firstColumn="1" w:lastColumn="0" w:noHBand="0" w:noVBand="1"/>
      </w:tblPr>
      <w:tblGrid>
        <w:gridCol w:w="4164"/>
        <w:gridCol w:w="2697"/>
        <w:gridCol w:w="2603"/>
      </w:tblGrid>
      <w:tr w:rsidR="002F3F0C" w14:paraId="1771671B" w14:textId="26BD5B2C" w:rsidTr="002F3F0C">
        <w:tc>
          <w:tcPr>
            <w:tcW w:w="2200" w:type="pct"/>
            <w:shd w:val="clear" w:color="auto" w:fill="FFFFFF" w:themeFill="background1"/>
          </w:tcPr>
          <w:p w14:paraId="79C3672D" w14:textId="70681CAB" w:rsidR="002F3F0C" w:rsidRPr="00DA7CF6" w:rsidRDefault="002F3F0C" w:rsidP="002F3F0C">
            <w:pPr>
              <w:rPr>
                <w:b/>
              </w:rPr>
            </w:pPr>
          </w:p>
        </w:tc>
        <w:tc>
          <w:tcPr>
            <w:tcW w:w="1425" w:type="pct"/>
            <w:shd w:val="clear" w:color="auto" w:fill="FFFFFF" w:themeFill="background1"/>
          </w:tcPr>
          <w:p w14:paraId="585A335D" w14:textId="6F2038DB" w:rsidR="002F3F0C" w:rsidRPr="00DA7CF6" w:rsidRDefault="002F3F0C" w:rsidP="002F3F0C">
            <w:pPr>
              <w:jc w:val="center"/>
              <w:rPr>
                <w:b/>
              </w:rPr>
            </w:pPr>
            <w:r>
              <w:rPr>
                <w:noProof/>
              </w:rPr>
              <w:drawing>
                <wp:inline distT="0" distB="0" distL="0" distR="0" wp14:anchorId="42322CC2" wp14:editId="19EBEA6B">
                  <wp:extent cx="1143000" cy="1207342"/>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49384" cy="1214085"/>
                          </a:xfrm>
                          <a:prstGeom prst="rect">
                            <a:avLst/>
                          </a:prstGeom>
                          <a:noFill/>
                          <a:ln>
                            <a:noFill/>
                          </a:ln>
                        </pic:spPr>
                      </pic:pic>
                    </a:graphicData>
                  </a:graphic>
                </wp:inline>
              </w:drawing>
            </w:r>
          </w:p>
        </w:tc>
        <w:tc>
          <w:tcPr>
            <w:tcW w:w="1375" w:type="pct"/>
          </w:tcPr>
          <w:p w14:paraId="495F7BE1" w14:textId="14F88C7C" w:rsidR="002F3F0C" w:rsidRDefault="002F3F0C" w:rsidP="002F3F0C">
            <w:pPr>
              <w:spacing w:after="200" w:line="276" w:lineRule="auto"/>
            </w:pPr>
            <w:r>
              <w:rPr>
                <w:noProof/>
                <w:lang w:eastAsia="en-US"/>
              </w:rPr>
              <w:object w:dxaOrig="0" w:dyaOrig="0" w14:anchorId="53B456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4.45pt;margin-top:24pt;width:98.25pt;height:50.25pt;z-index:251659264;mso-position-horizontal-relative:margin;mso-position-vertical-relative:margin">
                  <v:imagedata r:id="rId34" o:title=""/>
                  <w10:wrap type="square" anchorx="margin" anchory="margin"/>
                </v:shape>
                <o:OLEObject Type="Embed" ProgID="PBrush" ShapeID="_x0000_s1026" DrawAspect="Content" ObjectID="_1542813345" r:id="rId35"/>
              </w:object>
            </w:r>
          </w:p>
        </w:tc>
      </w:tr>
      <w:tr w:rsidR="002F3F0C" w14:paraId="23AECBA2" w14:textId="1E3224F9" w:rsidTr="002F3F0C">
        <w:tc>
          <w:tcPr>
            <w:tcW w:w="2200" w:type="pct"/>
            <w:shd w:val="clear" w:color="auto" w:fill="D9D9D9" w:themeFill="background1" w:themeFillShade="D9"/>
          </w:tcPr>
          <w:p w14:paraId="748D34FF" w14:textId="03CAA36F" w:rsidR="002F3F0C" w:rsidRDefault="002F3F0C" w:rsidP="002F3F0C">
            <w:r w:rsidRPr="00DA7CF6">
              <w:rPr>
                <w:b/>
              </w:rPr>
              <w:t>Anforderung</w:t>
            </w:r>
          </w:p>
        </w:tc>
        <w:tc>
          <w:tcPr>
            <w:tcW w:w="1425" w:type="pct"/>
            <w:shd w:val="clear" w:color="auto" w:fill="D9D9D9" w:themeFill="background1" w:themeFillShade="D9"/>
          </w:tcPr>
          <w:p w14:paraId="683711B2" w14:textId="0FEC8370" w:rsidR="002F3F0C" w:rsidRDefault="002F3F0C" w:rsidP="002F3F0C">
            <w:r>
              <w:rPr>
                <w:b/>
              </w:rPr>
              <w:t>Medikamentenspender</w:t>
            </w:r>
          </w:p>
        </w:tc>
        <w:tc>
          <w:tcPr>
            <w:tcW w:w="1375" w:type="pct"/>
            <w:shd w:val="clear" w:color="auto" w:fill="D9D9D9" w:themeFill="background1" w:themeFillShade="D9"/>
          </w:tcPr>
          <w:p w14:paraId="04C13994" w14:textId="7F7B164F" w:rsidR="002F3F0C" w:rsidRDefault="002F3F0C" w:rsidP="002F3F0C">
            <w:pPr>
              <w:spacing w:after="200" w:line="276" w:lineRule="auto"/>
            </w:pPr>
            <w:proofErr w:type="spellStart"/>
            <w:r>
              <w:rPr>
                <w:b/>
              </w:rPr>
              <w:t>Medikamentendosierer</w:t>
            </w:r>
            <w:proofErr w:type="spellEnd"/>
          </w:p>
        </w:tc>
      </w:tr>
      <w:tr w:rsidR="002F3F0C" w14:paraId="2A23666A" w14:textId="3013BE80" w:rsidTr="002F3F0C">
        <w:tc>
          <w:tcPr>
            <w:tcW w:w="2200" w:type="pct"/>
            <w:shd w:val="clear" w:color="auto" w:fill="D9D9D9" w:themeFill="background1" w:themeFillShade="D9"/>
          </w:tcPr>
          <w:p w14:paraId="03C6C3E5" w14:textId="48B093F0" w:rsidR="002F3F0C" w:rsidRDefault="002F3F0C" w:rsidP="002F3F0C">
            <w:pPr>
              <w:pStyle w:val="Listenabsatz"/>
              <w:numPr>
                <w:ilvl w:val="0"/>
                <w:numId w:val="26"/>
              </w:numPr>
            </w:pPr>
            <w:r w:rsidRPr="00A051D3">
              <w:t>Medikament</w:t>
            </w:r>
            <w:r>
              <w:t>e nur zu den festgelegten Zeiten freigeben.</w:t>
            </w:r>
          </w:p>
        </w:tc>
        <w:tc>
          <w:tcPr>
            <w:tcW w:w="1425" w:type="pct"/>
          </w:tcPr>
          <w:p w14:paraId="7B55EAF3" w14:textId="39282F7D" w:rsidR="002F3F0C" w:rsidRPr="00A051D3" w:rsidRDefault="002F3F0C" w:rsidP="002F3F0C">
            <w:r>
              <w:t>Ja</w:t>
            </w:r>
          </w:p>
        </w:tc>
        <w:tc>
          <w:tcPr>
            <w:tcW w:w="1375" w:type="pct"/>
          </w:tcPr>
          <w:p w14:paraId="007FFA43" w14:textId="55B2906C" w:rsidR="002F3F0C" w:rsidRDefault="002F3F0C" w:rsidP="002F3F0C">
            <w:pPr>
              <w:spacing w:after="200" w:line="276" w:lineRule="auto"/>
            </w:pPr>
            <w:r>
              <w:t>Ja</w:t>
            </w:r>
          </w:p>
        </w:tc>
      </w:tr>
      <w:tr w:rsidR="002F3F0C" w14:paraId="5466E55C" w14:textId="3E5B5A0C" w:rsidTr="002F3F0C">
        <w:tc>
          <w:tcPr>
            <w:tcW w:w="2200" w:type="pct"/>
            <w:shd w:val="clear" w:color="auto" w:fill="D9D9D9" w:themeFill="background1" w:themeFillShade="D9"/>
          </w:tcPr>
          <w:p w14:paraId="2B1CA6FB" w14:textId="2A10E45F" w:rsidR="002F3F0C" w:rsidRDefault="002F3F0C" w:rsidP="002F3F0C">
            <w:pPr>
              <w:pStyle w:val="Listenabsatz"/>
              <w:numPr>
                <w:ilvl w:val="0"/>
                <w:numId w:val="26"/>
              </w:numPr>
            </w:pPr>
            <w:r>
              <w:t>Medikamente nur in der richtigen Dosierung freigeben.</w:t>
            </w:r>
          </w:p>
        </w:tc>
        <w:tc>
          <w:tcPr>
            <w:tcW w:w="1425" w:type="pct"/>
          </w:tcPr>
          <w:p w14:paraId="053EC70D" w14:textId="6515E39B" w:rsidR="002F3F0C" w:rsidRDefault="002F3F0C" w:rsidP="002F3F0C">
            <w:r>
              <w:t>Ja</w:t>
            </w:r>
          </w:p>
        </w:tc>
        <w:tc>
          <w:tcPr>
            <w:tcW w:w="1375" w:type="pct"/>
          </w:tcPr>
          <w:p w14:paraId="519A5DE4" w14:textId="13C99C02" w:rsidR="002F3F0C" w:rsidRDefault="002F3F0C" w:rsidP="002F3F0C">
            <w:pPr>
              <w:spacing w:after="200" w:line="276" w:lineRule="auto"/>
            </w:pPr>
            <w:r>
              <w:t>Nein</w:t>
            </w:r>
          </w:p>
        </w:tc>
      </w:tr>
      <w:tr w:rsidR="002F3F0C" w14:paraId="108F4990" w14:textId="3872C561" w:rsidTr="002F3F0C">
        <w:tc>
          <w:tcPr>
            <w:tcW w:w="2200" w:type="pct"/>
            <w:shd w:val="clear" w:color="auto" w:fill="D9D9D9" w:themeFill="background1" w:themeFillShade="D9"/>
          </w:tcPr>
          <w:p w14:paraId="0A79D7A3" w14:textId="0C3720F8" w:rsidR="002F3F0C" w:rsidRDefault="002F3F0C" w:rsidP="002F3F0C">
            <w:pPr>
              <w:pStyle w:val="Listenabsatz"/>
              <w:numPr>
                <w:ilvl w:val="0"/>
                <w:numId w:val="26"/>
              </w:numPr>
            </w:pPr>
            <w:r>
              <w:t>Benachrichtigungsfunktionen bei Knappheit.</w:t>
            </w:r>
          </w:p>
        </w:tc>
        <w:tc>
          <w:tcPr>
            <w:tcW w:w="1425" w:type="pct"/>
          </w:tcPr>
          <w:p w14:paraId="7F523A30" w14:textId="39F87CBF" w:rsidR="002F3F0C" w:rsidRDefault="002F3F0C" w:rsidP="002F3F0C">
            <w:r>
              <w:t>Ja</w:t>
            </w:r>
          </w:p>
        </w:tc>
        <w:tc>
          <w:tcPr>
            <w:tcW w:w="1375" w:type="pct"/>
          </w:tcPr>
          <w:p w14:paraId="260AED1C" w14:textId="0CD67D23" w:rsidR="002F3F0C" w:rsidRDefault="002F3F0C" w:rsidP="002F3F0C">
            <w:pPr>
              <w:spacing w:after="200" w:line="276" w:lineRule="auto"/>
            </w:pPr>
            <w:r>
              <w:t>Ja</w:t>
            </w:r>
          </w:p>
        </w:tc>
      </w:tr>
      <w:tr w:rsidR="002F3F0C" w14:paraId="6717419A" w14:textId="1B8B61B6" w:rsidTr="002F3F0C">
        <w:tc>
          <w:tcPr>
            <w:tcW w:w="2200" w:type="pct"/>
            <w:shd w:val="clear" w:color="auto" w:fill="D9D9D9" w:themeFill="background1" w:themeFillShade="D9"/>
          </w:tcPr>
          <w:p w14:paraId="6405D22E" w14:textId="510F4FD5" w:rsidR="002F3F0C" w:rsidRDefault="002F3F0C" w:rsidP="002F3F0C">
            <w:pPr>
              <w:pStyle w:val="Listenabsatz"/>
              <w:numPr>
                <w:ilvl w:val="0"/>
                <w:numId w:val="26"/>
              </w:numPr>
            </w:pPr>
            <w:r>
              <w:t xml:space="preserve">Mobile Variante </w:t>
            </w:r>
          </w:p>
        </w:tc>
        <w:tc>
          <w:tcPr>
            <w:tcW w:w="1425" w:type="pct"/>
          </w:tcPr>
          <w:p w14:paraId="4E5D29BE" w14:textId="53768D32" w:rsidR="002F3F0C" w:rsidRDefault="002F3F0C" w:rsidP="002F3F0C">
            <w:r>
              <w:t>Nein</w:t>
            </w:r>
          </w:p>
        </w:tc>
        <w:tc>
          <w:tcPr>
            <w:tcW w:w="1375" w:type="pct"/>
          </w:tcPr>
          <w:p w14:paraId="4D304D39" w14:textId="0613A9CF" w:rsidR="002F3F0C" w:rsidRDefault="002F3F0C" w:rsidP="002F3F0C">
            <w:pPr>
              <w:spacing w:after="200" w:line="276" w:lineRule="auto"/>
            </w:pPr>
            <w:r>
              <w:t>Ja</w:t>
            </w:r>
          </w:p>
        </w:tc>
      </w:tr>
      <w:tr w:rsidR="002F3F0C" w14:paraId="112DB548" w14:textId="3B661A3B" w:rsidTr="002F3F0C">
        <w:tc>
          <w:tcPr>
            <w:tcW w:w="2200" w:type="pct"/>
            <w:shd w:val="clear" w:color="auto" w:fill="D9D9D9" w:themeFill="background1" w:themeFillShade="D9"/>
          </w:tcPr>
          <w:p w14:paraId="023C9A26" w14:textId="11568BBD" w:rsidR="002F3F0C" w:rsidRDefault="002F3F0C" w:rsidP="002F3F0C">
            <w:pPr>
              <w:pStyle w:val="Listenabsatz"/>
              <w:numPr>
                <w:ilvl w:val="0"/>
                <w:numId w:val="26"/>
              </w:numPr>
            </w:pPr>
            <w:r w:rsidRPr="000D7991">
              <w:t>E</w:t>
            </w:r>
            <w:r>
              <w:t>s müsste flexibel sein. Wenn der</w:t>
            </w:r>
            <w:r w:rsidRPr="000D7991">
              <w:t xml:space="preserve"> Arzt etwas</w:t>
            </w:r>
            <w:r>
              <w:t xml:space="preserve"> verändert, dann muss es auch in dem System mitübernommen werden.</w:t>
            </w:r>
          </w:p>
        </w:tc>
        <w:tc>
          <w:tcPr>
            <w:tcW w:w="1425" w:type="pct"/>
          </w:tcPr>
          <w:p w14:paraId="69F2582D" w14:textId="403B8EA7" w:rsidR="002F3F0C" w:rsidRPr="000D7991" w:rsidRDefault="002F3F0C" w:rsidP="002F3F0C">
            <w:r>
              <w:t>Ja</w:t>
            </w:r>
          </w:p>
        </w:tc>
        <w:tc>
          <w:tcPr>
            <w:tcW w:w="1375" w:type="pct"/>
          </w:tcPr>
          <w:p w14:paraId="57090D78" w14:textId="47DC70F6" w:rsidR="002F3F0C" w:rsidRDefault="002F3F0C" w:rsidP="002F3F0C">
            <w:pPr>
              <w:spacing w:after="200" w:line="276" w:lineRule="auto"/>
            </w:pPr>
            <w:r>
              <w:t>Nein</w:t>
            </w:r>
          </w:p>
        </w:tc>
      </w:tr>
      <w:tr w:rsidR="002F3F0C" w14:paraId="7B469D56" w14:textId="6EE67477" w:rsidTr="002F3F0C">
        <w:tc>
          <w:tcPr>
            <w:tcW w:w="2200" w:type="pct"/>
            <w:shd w:val="clear" w:color="auto" w:fill="D9D9D9" w:themeFill="background1" w:themeFillShade="D9"/>
          </w:tcPr>
          <w:p w14:paraId="21904A19" w14:textId="4B27ED36" w:rsidR="002F3F0C" w:rsidRDefault="002F3F0C" w:rsidP="002F3F0C">
            <w:pPr>
              <w:pStyle w:val="Listenabsatz"/>
              <w:numPr>
                <w:ilvl w:val="0"/>
                <w:numId w:val="26"/>
              </w:numPr>
            </w:pPr>
            <w:r>
              <w:t xml:space="preserve">Bezugspersonen werden Benachrichtigt, wenn eine wichtige Medikamenteneinnahme ausgelassen wurde.  </w:t>
            </w:r>
          </w:p>
        </w:tc>
        <w:tc>
          <w:tcPr>
            <w:tcW w:w="1425" w:type="pct"/>
          </w:tcPr>
          <w:p w14:paraId="37776ABD" w14:textId="55C3FB65" w:rsidR="002F3F0C" w:rsidRPr="00B52D5F" w:rsidRDefault="002F3F0C" w:rsidP="002F3F0C">
            <w:pPr>
              <w:rPr>
                <w:rFonts w:ascii="Calibri" w:hAnsi="Calibri" w:cs="Calibri"/>
                <w:color w:val="000000"/>
              </w:rPr>
            </w:pPr>
            <w:r>
              <w:t>Ja</w:t>
            </w:r>
          </w:p>
        </w:tc>
        <w:tc>
          <w:tcPr>
            <w:tcW w:w="1375" w:type="pct"/>
          </w:tcPr>
          <w:p w14:paraId="1A0EF70A" w14:textId="5A90362B" w:rsidR="002F3F0C" w:rsidRDefault="002F3F0C" w:rsidP="002F3F0C">
            <w:pPr>
              <w:spacing w:after="200" w:line="276" w:lineRule="auto"/>
            </w:pPr>
            <w:r>
              <w:t>Ja</w:t>
            </w:r>
          </w:p>
        </w:tc>
      </w:tr>
      <w:tr w:rsidR="002F3F0C" w14:paraId="5721C589" w14:textId="697AFFB6" w:rsidTr="002F3F0C">
        <w:tc>
          <w:tcPr>
            <w:tcW w:w="2200" w:type="pct"/>
            <w:shd w:val="clear" w:color="auto" w:fill="D9D9D9" w:themeFill="background1" w:themeFillShade="D9"/>
          </w:tcPr>
          <w:p w14:paraId="5F0EF3C9" w14:textId="526CD20C" w:rsidR="002F3F0C" w:rsidRDefault="002F3F0C" w:rsidP="002F3F0C">
            <w:pPr>
              <w:pStyle w:val="Listenabsatz"/>
              <w:numPr>
                <w:ilvl w:val="0"/>
                <w:numId w:val="26"/>
              </w:numPr>
            </w:pPr>
            <w:r w:rsidRPr="002F3F0C">
              <w:rPr>
                <w:rFonts w:ascii="Calibri" w:hAnsi="Calibri" w:cs="Calibri"/>
                <w:color w:val="000000"/>
              </w:rPr>
              <w:t>Die Erinnerung an die Medikamenteneinnahme sowie Einnahmeinformationen soll über eine akustische Ausgabe erfolgen.</w:t>
            </w:r>
          </w:p>
        </w:tc>
        <w:tc>
          <w:tcPr>
            <w:tcW w:w="1425" w:type="pct"/>
          </w:tcPr>
          <w:p w14:paraId="5BAB567C" w14:textId="33C30721" w:rsidR="002F3F0C" w:rsidRDefault="002F3F0C" w:rsidP="002F3F0C">
            <w:pPr>
              <w:rPr>
                <w:rFonts w:ascii="Calibri" w:hAnsi="Calibri" w:cs="Calibri"/>
                <w:color w:val="000000"/>
              </w:rPr>
            </w:pPr>
            <w:r>
              <w:rPr>
                <w:rFonts w:ascii="Calibri" w:hAnsi="Calibri" w:cs="Calibri"/>
                <w:color w:val="000000"/>
              </w:rPr>
              <w:t>Ja</w:t>
            </w:r>
          </w:p>
        </w:tc>
        <w:tc>
          <w:tcPr>
            <w:tcW w:w="1375" w:type="pct"/>
          </w:tcPr>
          <w:p w14:paraId="2EB0DF21" w14:textId="5BF53EA0" w:rsidR="002F3F0C" w:rsidRDefault="002F3F0C" w:rsidP="002F3F0C">
            <w:pPr>
              <w:spacing w:after="200" w:line="276" w:lineRule="auto"/>
            </w:pPr>
            <w:r>
              <w:rPr>
                <w:rFonts w:ascii="Calibri" w:hAnsi="Calibri" w:cs="Calibri"/>
                <w:color w:val="000000"/>
              </w:rPr>
              <w:t>Ja</w:t>
            </w:r>
          </w:p>
        </w:tc>
      </w:tr>
      <w:tr w:rsidR="002F3F0C" w14:paraId="4760DAD6" w14:textId="77777777" w:rsidTr="002F3F0C">
        <w:tc>
          <w:tcPr>
            <w:tcW w:w="2200" w:type="pct"/>
            <w:shd w:val="clear" w:color="auto" w:fill="D9D9D9" w:themeFill="background1" w:themeFillShade="D9"/>
          </w:tcPr>
          <w:p w14:paraId="311FC1AB" w14:textId="69B8266C" w:rsidR="002F3F0C" w:rsidRPr="002F3F0C" w:rsidRDefault="002F3F0C" w:rsidP="002F3F0C">
            <w:pPr>
              <w:pStyle w:val="Listenabsatz"/>
              <w:numPr>
                <w:ilvl w:val="0"/>
                <w:numId w:val="26"/>
              </w:numPr>
              <w:rPr>
                <w:rFonts w:ascii="Calibri" w:hAnsi="Calibri" w:cs="Calibri"/>
                <w:color w:val="000000"/>
              </w:rPr>
            </w:pPr>
            <w:r>
              <w:t>Das System soll in der Lage sein automatisch Medikamente nachzubestellen, wenn ein bestimmter festgelegter eiserner Bestand erreicht wurde.</w:t>
            </w:r>
          </w:p>
        </w:tc>
        <w:tc>
          <w:tcPr>
            <w:tcW w:w="1425" w:type="pct"/>
          </w:tcPr>
          <w:p w14:paraId="2A557C5D" w14:textId="58A6DF8A" w:rsidR="002F3F0C" w:rsidRDefault="002F3F0C" w:rsidP="002F3F0C">
            <w:pPr>
              <w:rPr>
                <w:rFonts w:ascii="Calibri" w:hAnsi="Calibri" w:cs="Calibri"/>
                <w:color w:val="000000"/>
              </w:rPr>
            </w:pPr>
            <w:r>
              <w:t>Ja</w:t>
            </w:r>
          </w:p>
        </w:tc>
        <w:tc>
          <w:tcPr>
            <w:tcW w:w="1375" w:type="pct"/>
          </w:tcPr>
          <w:p w14:paraId="2C90BAF4" w14:textId="14DA96F7" w:rsidR="002F3F0C" w:rsidRDefault="002F3F0C" w:rsidP="002F3F0C">
            <w:pPr>
              <w:spacing w:after="200" w:line="276" w:lineRule="auto"/>
              <w:rPr>
                <w:rFonts w:ascii="Calibri" w:hAnsi="Calibri" w:cs="Calibri"/>
                <w:color w:val="000000"/>
              </w:rPr>
            </w:pPr>
            <w:r>
              <w:t>Nein</w:t>
            </w:r>
          </w:p>
        </w:tc>
      </w:tr>
      <w:tr w:rsidR="002F3F0C" w14:paraId="48123E45" w14:textId="77777777" w:rsidTr="002F3F0C">
        <w:tc>
          <w:tcPr>
            <w:tcW w:w="2200" w:type="pct"/>
            <w:shd w:val="clear" w:color="auto" w:fill="DBE5F1" w:themeFill="accent1" w:themeFillTint="33"/>
          </w:tcPr>
          <w:p w14:paraId="6CD08E05" w14:textId="7EEBB674" w:rsidR="002F3F0C" w:rsidRDefault="002F3F0C" w:rsidP="002F3F0C">
            <w:pPr>
              <w:pStyle w:val="Listenabsatz"/>
              <w:numPr>
                <w:ilvl w:val="0"/>
                <w:numId w:val="26"/>
              </w:numPr>
            </w:pPr>
            <w:r>
              <w:t>Übersicht des Medikamenteneinnahmeplans.</w:t>
            </w:r>
          </w:p>
        </w:tc>
        <w:tc>
          <w:tcPr>
            <w:tcW w:w="1425" w:type="pct"/>
          </w:tcPr>
          <w:p w14:paraId="17E54A8F" w14:textId="33C374BB" w:rsidR="002F3F0C" w:rsidRDefault="002F3F0C" w:rsidP="002F3F0C">
            <w:r>
              <w:t>Ja</w:t>
            </w:r>
          </w:p>
        </w:tc>
        <w:tc>
          <w:tcPr>
            <w:tcW w:w="1375" w:type="pct"/>
          </w:tcPr>
          <w:p w14:paraId="526A036D" w14:textId="6C61F5AF" w:rsidR="002F3F0C" w:rsidRDefault="002F3F0C" w:rsidP="002F3F0C">
            <w:pPr>
              <w:spacing w:after="200" w:line="276" w:lineRule="auto"/>
            </w:pPr>
            <w:r>
              <w:t>Ja</w:t>
            </w:r>
          </w:p>
        </w:tc>
      </w:tr>
    </w:tbl>
    <w:p w14:paraId="0BC9BADE" w14:textId="77777777" w:rsidR="002F3F0C" w:rsidRDefault="002F3F0C" w:rsidP="002F3F0C"/>
    <w:p w14:paraId="4E41B670" w14:textId="77777777" w:rsidR="002F3F0C" w:rsidRPr="002F3F0C" w:rsidRDefault="002F3F0C" w:rsidP="002F3F0C"/>
    <w:p w14:paraId="39581205" w14:textId="6A3DD184" w:rsidR="002F3F0C" w:rsidRDefault="002F3F0C" w:rsidP="002F3F0C"/>
    <w:p w14:paraId="2C033CBF" w14:textId="7A59D13A" w:rsidR="002F3F0C" w:rsidRDefault="002F3F0C" w:rsidP="002D6F44">
      <w:pPr>
        <w:ind w:firstLine="432"/>
      </w:pPr>
    </w:p>
    <w:p w14:paraId="62BCA5D7" w14:textId="5904E71D" w:rsidR="002F3F0C" w:rsidRDefault="002F3F0C" w:rsidP="002D6F44">
      <w:pPr>
        <w:ind w:firstLine="432"/>
      </w:pPr>
    </w:p>
    <w:p w14:paraId="2C231F53" w14:textId="002ED82D" w:rsidR="002F3F0C" w:rsidRDefault="002F3F0C" w:rsidP="002D6F44">
      <w:pPr>
        <w:ind w:firstLine="432"/>
      </w:pPr>
    </w:p>
    <w:p w14:paraId="2027E63B" w14:textId="09882356" w:rsidR="002F3F0C" w:rsidRDefault="002F3F0C" w:rsidP="002D6F44">
      <w:pPr>
        <w:ind w:firstLine="432"/>
      </w:pPr>
    </w:p>
    <w:p w14:paraId="46C0573C" w14:textId="07495375" w:rsidR="002F3F0C" w:rsidRDefault="002F3F0C" w:rsidP="002D6F44">
      <w:pPr>
        <w:ind w:firstLine="432"/>
      </w:pPr>
    </w:p>
    <w:p w14:paraId="23136CA6" w14:textId="72072458" w:rsidR="002F3F0C" w:rsidRDefault="002F3F0C" w:rsidP="002D6F44">
      <w:pPr>
        <w:ind w:firstLine="432"/>
      </w:pPr>
    </w:p>
    <w:p w14:paraId="170A2AC6" w14:textId="48B9C98F" w:rsidR="002F3F0C" w:rsidRDefault="002F3F0C" w:rsidP="002D6F44">
      <w:pPr>
        <w:ind w:firstLine="432"/>
      </w:pPr>
    </w:p>
    <w:p w14:paraId="1A76570E" w14:textId="4C2726AD" w:rsidR="002F3F0C" w:rsidRDefault="002F3F0C" w:rsidP="002D6F44">
      <w:pPr>
        <w:ind w:firstLine="432"/>
      </w:pPr>
    </w:p>
    <w:p w14:paraId="150398E3" w14:textId="22B8C624" w:rsidR="002F3F0C" w:rsidRDefault="002F3F0C" w:rsidP="002D6F44">
      <w:pPr>
        <w:ind w:firstLine="432"/>
      </w:pPr>
    </w:p>
    <w:p w14:paraId="5D099439" w14:textId="77777777" w:rsidR="002F3F0C" w:rsidRDefault="002F3F0C" w:rsidP="002F3F0C">
      <w:pPr>
        <w:pStyle w:val="Listenabsatz"/>
        <w:numPr>
          <w:ilvl w:val="0"/>
          <w:numId w:val="27"/>
        </w:numPr>
        <w:spacing w:after="160" w:line="360" w:lineRule="auto"/>
        <w:jc w:val="both"/>
      </w:pPr>
      <w:r w:rsidRPr="0072257F">
        <w:rPr>
          <w:b/>
        </w:rPr>
        <w:t>Medikamente nur zu den festgelegten Zeiten freigeben:</w:t>
      </w:r>
      <w:r>
        <w:t xml:space="preserve"> Die erste Anforderung, dass Medikamente nur zu den festgelegten Zeiten freigegeben werden, erfüllen beide Varianten. Bei dem Medikamentenspender würden die einzelnen Medikamente bei dem Medikamenteneinnahmezeitpunkt ausgegeben und beim </w:t>
      </w:r>
      <w:proofErr w:type="spellStart"/>
      <w:r>
        <w:t>Medikamentendosierer</w:t>
      </w:r>
      <w:proofErr w:type="spellEnd"/>
      <w:r>
        <w:t xml:space="preserve"> öffnet sich nur die jeweilige Klappe des jeweiligen Einnahmezeitpunktes.  </w:t>
      </w:r>
    </w:p>
    <w:p w14:paraId="53882579" w14:textId="77777777" w:rsidR="002F3F0C" w:rsidRDefault="002F3F0C" w:rsidP="002F3F0C">
      <w:pPr>
        <w:pStyle w:val="Listenabsatz"/>
        <w:spacing w:line="360" w:lineRule="auto"/>
        <w:jc w:val="both"/>
      </w:pPr>
    </w:p>
    <w:p w14:paraId="291279D6" w14:textId="77777777" w:rsidR="002F3F0C" w:rsidRDefault="002F3F0C" w:rsidP="002F3F0C">
      <w:pPr>
        <w:pStyle w:val="Listenabsatz"/>
        <w:numPr>
          <w:ilvl w:val="0"/>
          <w:numId w:val="27"/>
        </w:numPr>
        <w:spacing w:after="160" w:line="360" w:lineRule="auto"/>
        <w:jc w:val="both"/>
      </w:pPr>
      <w:r w:rsidRPr="0072257F">
        <w:rPr>
          <w:b/>
        </w:rPr>
        <w:t>Medikamente nur in der richtigen Dosierung freigeben:</w:t>
      </w:r>
      <w:r>
        <w:t xml:space="preserve"> Die richtige Dosierung der Medikamente erweist sich wiederum bei einem </w:t>
      </w:r>
      <w:proofErr w:type="spellStart"/>
      <w:r>
        <w:t>Medikamentendosierer</w:t>
      </w:r>
      <w:proofErr w:type="spellEnd"/>
      <w:r>
        <w:t xml:space="preserve"> als erschwerend, da die Medikamente von den Personen selber verwaltet werden müssen und so die Personen in der Lage sein müssen die Medikamente richtig einzuordnen. Hier bietet ein Medikamentenspenden einen enormen Vorteil, da hier die Dosierung von dem System übernommen wird und die Personen die Medikamente nur in die richtigen Kammern einsortieren müssen.</w:t>
      </w:r>
    </w:p>
    <w:p w14:paraId="44D8C947" w14:textId="77777777" w:rsidR="002F3F0C" w:rsidRDefault="002F3F0C" w:rsidP="002F3F0C">
      <w:pPr>
        <w:pStyle w:val="Listenabsatz"/>
      </w:pPr>
    </w:p>
    <w:p w14:paraId="4BAE8E05" w14:textId="77777777" w:rsidR="002F3F0C" w:rsidRPr="0072257F" w:rsidRDefault="002F3F0C" w:rsidP="002F3F0C">
      <w:pPr>
        <w:pStyle w:val="Listenabsatz"/>
        <w:numPr>
          <w:ilvl w:val="0"/>
          <w:numId w:val="27"/>
        </w:numPr>
        <w:spacing w:after="160" w:line="360" w:lineRule="auto"/>
        <w:jc w:val="both"/>
        <w:rPr>
          <w:b/>
        </w:rPr>
      </w:pPr>
      <w:r w:rsidRPr="0072257F">
        <w:rPr>
          <w:b/>
        </w:rPr>
        <w:t xml:space="preserve">Benachrichtigungsfunktion bei Knappheit: </w:t>
      </w:r>
      <w:r>
        <w:rPr>
          <w:b/>
        </w:rPr>
        <w:t xml:space="preserve"> </w:t>
      </w:r>
      <w:r w:rsidRPr="0072257F">
        <w:t xml:space="preserve">Eine Benachrichtigungsfunktion bei Knappheit könnte generell bei beiden Varianten umgesetzt werden, erweist sich jedoch bei einem Medikamentenspender als einfacher und effizienter umsetzbar. Dies liegt daran, dass der Medikamentenspender die einzelnen Medikamente durch Lichtschranken und Abstandssensoren genauer berechnen kann, als im Vergleich zu einem </w:t>
      </w:r>
      <w:proofErr w:type="spellStart"/>
      <w:r w:rsidRPr="0072257F">
        <w:t>Dosierer</w:t>
      </w:r>
      <w:proofErr w:type="spellEnd"/>
      <w:r w:rsidRPr="0072257F">
        <w:t xml:space="preserve">. Bei einem </w:t>
      </w:r>
      <w:proofErr w:type="spellStart"/>
      <w:r w:rsidRPr="0072257F">
        <w:t>Dosierer</w:t>
      </w:r>
      <w:proofErr w:type="spellEnd"/>
      <w:r w:rsidRPr="0072257F">
        <w:t xml:space="preserve"> </w:t>
      </w:r>
      <w:r>
        <w:t>könnten Gewichtssensoren in Erwägung gezogen werden.</w:t>
      </w:r>
      <w:r w:rsidRPr="0072257F">
        <w:t xml:space="preserve"> </w:t>
      </w:r>
      <w:r>
        <w:t xml:space="preserve">Dies erweist sich aber bei einem </w:t>
      </w:r>
      <w:proofErr w:type="spellStart"/>
      <w:r>
        <w:t>Medikamentendosierer</w:t>
      </w:r>
      <w:proofErr w:type="spellEnd"/>
      <w:r>
        <w:t xml:space="preserve"> mit 28 Boxen als sehr zu </w:t>
      </w:r>
      <w:proofErr w:type="spellStart"/>
      <w:r>
        <w:t>kostenspielig</w:t>
      </w:r>
      <w:proofErr w:type="spellEnd"/>
      <w:r>
        <w:t xml:space="preserve"> für jede Box einen Gewichtssensor anzubringen</w:t>
      </w:r>
      <w:r w:rsidRPr="0072257F">
        <w:t>.</w:t>
      </w:r>
    </w:p>
    <w:p w14:paraId="028B3EDF" w14:textId="77777777" w:rsidR="002F3F0C" w:rsidRPr="0072257F" w:rsidRDefault="002F3F0C" w:rsidP="002F3F0C">
      <w:pPr>
        <w:pStyle w:val="Listenabsatz"/>
        <w:rPr>
          <w:b/>
        </w:rPr>
      </w:pPr>
    </w:p>
    <w:p w14:paraId="32F79773" w14:textId="77777777" w:rsidR="002F3F0C" w:rsidRPr="00DA3F7C" w:rsidRDefault="002F3F0C" w:rsidP="002F3F0C">
      <w:pPr>
        <w:pStyle w:val="Listenabsatz"/>
        <w:numPr>
          <w:ilvl w:val="0"/>
          <w:numId w:val="27"/>
        </w:numPr>
        <w:spacing w:after="160" w:line="360" w:lineRule="auto"/>
        <w:jc w:val="both"/>
        <w:rPr>
          <w:b/>
        </w:rPr>
      </w:pPr>
      <w:r>
        <w:rPr>
          <w:b/>
        </w:rPr>
        <w:t xml:space="preserve">Mobile Variante: </w:t>
      </w:r>
      <w:r w:rsidRPr="0072257F">
        <w:t xml:space="preserve">Bei diesem Punkt hat der </w:t>
      </w:r>
      <w:proofErr w:type="spellStart"/>
      <w:r w:rsidRPr="0072257F">
        <w:t>Medikamentendosierer</w:t>
      </w:r>
      <w:proofErr w:type="spellEnd"/>
      <w:r w:rsidRPr="0072257F">
        <w:t xml:space="preserve"> einen klaren Vorteil, da die einzelnen Boxen autark konzipiert werden können und dadurch die Möglichkeit besteht, dass die einzelnen Boxen autonom. Dies erweist sich bei einem Medikamentenspender als problematisch, da der Medikamentenspender mehrere Medikamente aufgeteilt in unterschiedlichen Kammern beherbergt und diese jeweils bei einem bestimmten Zeitpunkt verteilt.   </w:t>
      </w:r>
    </w:p>
    <w:p w14:paraId="5F79F796" w14:textId="77777777" w:rsidR="002F3F0C" w:rsidRPr="00DA3F7C" w:rsidRDefault="002F3F0C" w:rsidP="002F3F0C">
      <w:pPr>
        <w:pStyle w:val="Listenabsatz"/>
        <w:rPr>
          <w:b/>
        </w:rPr>
      </w:pPr>
    </w:p>
    <w:p w14:paraId="651C1A0B" w14:textId="77777777" w:rsidR="002F3F0C" w:rsidRPr="00DA3F7C" w:rsidRDefault="002F3F0C" w:rsidP="002F3F0C">
      <w:pPr>
        <w:pStyle w:val="Listenabsatz"/>
        <w:numPr>
          <w:ilvl w:val="0"/>
          <w:numId w:val="27"/>
        </w:numPr>
        <w:spacing w:after="160" w:line="360" w:lineRule="auto"/>
        <w:jc w:val="both"/>
        <w:rPr>
          <w:b/>
        </w:rPr>
      </w:pPr>
      <w:r>
        <w:rPr>
          <w:b/>
        </w:rPr>
        <w:t>Die Medikation sollte flexibel geändert werden können:</w:t>
      </w:r>
      <w:r>
        <w:t xml:space="preserve"> Bei einem Medikamentenspender könnten die Medikation einfach geregelt werden, da die Verwaltung nach den einzelnen Medikamenten erfolgt und das System die Dosierung </w:t>
      </w:r>
      <w:r>
        <w:lastRenderedPageBreak/>
        <w:t xml:space="preserve">übernimmt. Hingegen bei einem </w:t>
      </w:r>
      <w:proofErr w:type="spellStart"/>
      <w:r>
        <w:t>Medikamentendosierer</w:t>
      </w:r>
      <w:proofErr w:type="spellEnd"/>
      <w:r>
        <w:t xml:space="preserve"> erfolgt die Dosierung primär durch die Anwender und wenn bereits eine Dosierung und Einteilung der Medikamente erfolgte, so ist es im späterem Verlauf unmöglich dies flexibel zu ändern, da die Anwender dann die einzelnen Medikamente der Boxen eigenständig neu sortieren müssten. </w:t>
      </w:r>
    </w:p>
    <w:p w14:paraId="02200F10" w14:textId="77777777" w:rsidR="002F3F0C" w:rsidRPr="00DA3F7C" w:rsidRDefault="002F3F0C" w:rsidP="002F3F0C">
      <w:pPr>
        <w:pStyle w:val="Listenabsatz"/>
        <w:rPr>
          <w:b/>
        </w:rPr>
      </w:pPr>
    </w:p>
    <w:p w14:paraId="22EE7DFB" w14:textId="77777777" w:rsidR="002F3F0C" w:rsidRPr="00DA3F7C" w:rsidRDefault="002F3F0C" w:rsidP="002F3F0C">
      <w:pPr>
        <w:pStyle w:val="Listenabsatz"/>
        <w:numPr>
          <w:ilvl w:val="0"/>
          <w:numId w:val="27"/>
        </w:numPr>
        <w:spacing w:after="160" w:line="360" w:lineRule="auto"/>
        <w:jc w:val="both"/>
        <w:rPr>
          <w:b/>
        </w:rPr>
      </w:pPr>
      <w:r>
        <w:rPr>
          <w:b/>
        </w:rPr>
        <w:t xml:space="preserve">Bezugspersonen werden Benachrichtig, wenn eine wichtige Medikation ausgelassen wurde: </w:t>
      </w:r>
      <w:r w:rsidRPr="00DA3F7C">
        <w:t xml:space="preserve">Diese Anforderung kann von beiden Varianten erfüllt werden. Bei dem </w:t>
      </w:r>
      <w:proofErr w:type="spellStart"/>
      <w:r>
        <w:t>Medikamentendosierer</w:t>
      </w:r>
      <w:proofErr w:type="spellEnd"/>
      <w:r w:rsidRPr="00DA3F7C">
        <w:t xml:space="preserve"> </w:t>
      </w:r>
      <w:r>
        <w:t>können Sensoren mitverfolgen</w:t>
      </w:r>
      <w:r w:rsidRPr="00DA3F7C">
        <w:t>, ob und wann die Boxen geöffnet wurden und beim Medikamentenspender kann dies mit Distanzsensoren erfolgen, die überprüfen wann und ob ein Behälter unter die Ausgabeklappe gestellt wurde, sodass Medikamente richtig entnommen werden konnten.</w:t>
      </w:r>
    </w:p>
    <w:p w14:paraId="3263BD42" w14:textId="77777777" w:rsidR="002F3F0C" w:rsidRPr="00DA3F7C" w:rsidRDefault="002F3F0C" w:rsidP="002F3F0C">
      <w:pPr>
        <w:pStyle w:val="Listenabsatz"/>
        <w:rPr>
          <w:b/>
        </w:rPr>
      </w:pPr>
    </w:p>
    <w:p w14:paraId="37606ADD" w14:textId="77777777" w:rsidR="002F3F0C" w:rsidRPr="00326414" w:rsidRDefault="002F3F0C" w:rsidP="002F3F0C">
      <w:pPr>
        <w:pStyle w:val="Listenabsatz"/>
        <w:numPr>
          <w:ilvl w:val="0"/>
          <w:numId w:val="27"/>
        </w:numPr>
        <w:spacing w:after="160" w:line="360" w:lineRule="auto"/>
        <w:jc w:val="both"/>
        <w:rPr>
          <w:b/>
        </w:rPr>
      </w:pPr>
      <w:r>
        <w:rPr>
          <w:b/>
        </w:rPr>
        <w:t>Akustische Durchsagen:</w:t>
      </w:r>
      <w:r>
        <w:t xml:space="preserve"> Akustische Ausgaben können unabhängig von der Variante gleichermaßen umgesetzt werden.</w:t>
      </w:r>
    </w:p>
    <w:p w14:paraId="08F06A9E" w14:textId="77777777" w:rsidR="002F3F0C" w:rsidRPr="00062A96" w:rsidRDefault="002F3F0C" w:rsidP="002F3F0C">
      <w:pPr>
        <w:pStyle w:val="Listenabsatz"/>
        <w:rPr>
          <w:b/>
        </w:rPr>
      </w:pPr>
    </w:p>
    <w:p w14:paraId="0A36EA12" w14:textId="77777777" w:rsidR="002F3F0C" w:rsidRPr="00062A96" w:rsidRDefault="002F3F0C" w:rsidP="002F3F0C">
      <w:pPr>
        <w:pStyle w:val="Listenabsatz"/>
        <w:numPr>
          <w:ilvl w:val="0"/>
          <w:numId w:val="27"/>
        </w:numPr>
        <w:spacing w:after="160" w:line="360" w:lineRule="auto"/>
        <w:jc w:val="both"/>
        <w:rPr>
          <w:b/>
        </w:rPr>
      </w:pPr>
      <w:r>
        <w:rPr>
          <w:b/>
        </w:rPr>
        <w:t xml:space="preserve">Automatisch nachbestellen von Medikamenten, bei einem bestimmten eisernen Bestand: </w:t>
      </w:r>
      <w:r w:rsidRPr="00062A96">
        <w:t xml:space="preserve">Das Nachbestellen von Medikamenten bei einem bestimmten Bestand erweist sich bei dem Medikamentenspender als effizienter umsetzbar, da durch Distanzsensoren und Lichtschranken der aktuelle Stand der Medikamente bestimmt werden kann. Bei einem </w:t>
      </w:r>
      <w:proofErr w:type="spellStart"/>
      <w:r w:rsidRPr="00062A96">
        <w:t>Medikamentendosierer</w:t>
      </w:r>
      <w:proofErr w:type="spellEnd"/>
      <w:r w:rsidRPr="00062A96">
        <w:t xml:space="preserve"> wiederum </w:t>
      </w:r>
      <w:r>
        <w:t>kann dies nur anhand von Gewichtssensoren erfolgen, die unter jeder Box angebracht werden müssen und genauer überwachen ob die Medikamente tatsächlich entnommen wurden.</w:t>
      </w:r>
    </w:p>
    <w:p w14:paraId="77BE70A1" w14:textId="77777777" w:rsidR="002F3F0C" w:rsidRPr="00062A96" w:rsidRDefault="002F3F0C" w:rsidP="002F3F0C">
      <w:pPr>
        <w:pStyle w:val="Listenabsatz"/>
        <w:spacing w:line="360" w:lineRule="auto"/>
        <w:jc w:val="both"/>
        <w:rPr>
          <w:b/>
        </w:rPr>
      </w:pPr>
    </w:p>
    <w:p w14:paraId="5FF3C440" w14:textId="77777777" w:rsidR="002F3F0C" w:rsidRPr="00326414" w:rsidRDefault="002F3F0C" w:rsidP="002F3F0C">
      <w:pPr>
        <w:pStyle w:val="Listenabsatz"/>
        <w:numPr>
          <w:ilvl w:val="0"/>
          <w:numId w:val="27"/>
        </w:numPr>
        <w:spacing w:after="160" w:line="360" w:lineRule="auto"/>
        <w:jc w:val="both"/>
        <w:rPr>
          <w:b/>
        </w:rPr>
      </w:pPr>
      <w:r>
        <w:rPr>
          <w:b/>
        </w:rPr>
        <w:t>Übersicht über die Medikation:</w:t>
      </w:r>
      <w:r>
        <w:t xml:space="preserve"> Die Übersicht über die Medikation kann bei beiden Varianten gleichermaßen zum Beispiel durch einen angebrachten Bildschirm erfolgen.</w:t>
      </w:r>
    </w:p>
    <w:p w14:paraId="25BCBD84" w14:textId="77777777" w:rsidR="002F3F0C" w:rsidRPr="00326414" w:rsidRDefault="002F3F0C" w:rsidP="002F3F0C">
      <w:pPr>
        <w:pStyle w:val="Listenabsatz"/>
        <w:rPr>
          <w:b/>
        </w:rPr>
      </w:pPr>
    </w:p>
    <w:p w14:paraId="54BF4ADE" w14:textId="77777777" w:rsidR="002F3F0C" w:rsidRDefault="002F3F0C" w:rsidP="002F3F0C">
      <w:pPr>
        <w:spacing w:line="360" w:lineRule="auto"/>
        <w:jc w:val="both"/>
      </w:pPr>
      <w:r>
        <w:t>Fazit</w:t>
      </w:r>
    </w:p>
    <w:p w14:paraId="49A7FF4A" w14:textId="77777777" w:rsidR="002F3F0C" w:rsidRPr="00326414" w:rsidRDefault="002F3F0C" w:rsidP="002F3F0C">
      <w:pPr>
        <w:spacing w:line="360" w:lineRule="auto"/>
        <w:jc w:val="both"/>
        <w:rPr>
          <w:b/>
        </w:rPr>
      </w:pPr>
      <w:r>
        <w:t xml:space="preserve">Der </w:t>
      </w:r>
      <w:proofErr w:type="spellStart"/>
      <w:r>
        <w:t>Medikamentendosierer</w:t>
      </w:r>
      <w:proofErr w:type="spellEnd"/>
      <w:r>
        <w:t xml:space="preserve"> konnte nur 6 von den 9 Anforderungen erfüllen, wohingegen der Medikamentenspender 8 von 9 Anforderungen erfüllt. Demzufolge erweist sich der Medikamentenspender als die bessere Variante, um die genannten Anforderungen richtig umsetzen zu können. </w:t>
      </w:r>
    </w:p>
    <w:p w14:paraId="259604E8" w14:textId="77777777" w:rsidR="002F3F0C" w:rsidRDefault="002F3F0C" w:rsidP="002D6F44">
      <w:pPr>
        <w:ind w:firstLine="432"/>
      </w:pPr>
    </w:p>
    <w:p w14:paraId="4F745068" w14:textId="2F7B1737" w:rsidR="002F3F0C" w:rsidRDefault="002F3F0C" w:rsidP="002D6F44">
      <w:pPr>
        <w:ind w:firstLine="432"/>
      </w:pPr>
    </w:p>
    <w:p w14:paraId="20365AFF" w14:textId="42F2EA6A" w:rsidR="002F3F0C" w:rsidRDefault="002F3F0C" w:rsidP="002D6F44">
      <w:pPr>
        <w:ind w:firstLine="432"/>
      </w:pPr>
    </w:p>
    <w:p w14:paraId="7C17B56D" w14:textId="0C6353AC" w:rsidR="002F3F0C" w:rsidRDefault="002F3F0C" w:rsidP="002D6F44">
      <w:pPr>
        <w:ind w:firstLine="432"/>
      </w:pPr>
    </w:p>
    <w:p w14:paraId="598D9E1D" w14:textId="6CAA78C1" w:rsidR="002F3F0C" w:rsidRDefault="002F3F0C" w:rsidP="002D6F44">
      <w:pPr>
        <w:ind w:firstLine="432"/>
      </w:pPr>
    </w:p>
    <w:p w14:paraId="62E77A59" w14:textId="10652184" w:rsidR="002F3F0C" w:rsidRDefault="002F3F0C" w:rsidP="002D6F44">
      <w:pPr>
        <w:ind w:firstLine="432"/>
      </w:pPr>
    </w:p>
    <w:p w14:paraId="12C3762F" w14:textId="68420B6C" w:rsidR="002F3F0C" w:rsidRDefault="002F3F0C" w:rsidP="002D6F44">
      <w:pPr>
        <w:ind w:firstLine="432"/>
      </w:pPr>
    </w:p>
    <w:p w14:paraId="48BD1DBA" w14:textId="7D25C3CA" w:rsidR="002F3F0C" w:rsidRDefault="002F3F0C" w:rsidP="002D6F44">
      <w:pPr>
        <w:ind w:firstLine="432"/>
      </w:pPr>
    </w:p>
    <w:p w14:paraId="2CD5213B" w14:textId="3723EB52" w:rsidR="002F3F0C" w:rsidRDefault="002F3F0C" w:rsidP="002D6F44">
      <w:pPr>
        <w:ind w:firstLine="432"/>
      </w:pPr>
    </w:p>
    <w:p w14:paraId="78077F67" w14:textId="0631D655" w:rsidR="002F3F0C" w:rsidRDefault="002F3F0C" w:rsidP="002D6F44">
      <w:pPr>
        <w:ind w:firstLine="432"/>
      </w:pPr>
    </w:p>
    <w:p w14:paraId="40F8395F" w14:textId="5B28190F" w:rsidR="002F3F0C" w:rsidRDefault="002F3F0C" w:rsidP="002D6F44">
      <w:pPr>
        <w:ind w:firstLine="432"/>
      </w:pPr>
    </w:p>
    <w:p w14:paraId="2C563316" w14:textId="31FAFE86" w:rsidR="002F3F0C" w:rsidRDefault="002F3F0C" w:rsidP="002D6F44">
      <w:pPr>
        <w:ind w:firstLine="432"/>
      </w:pPr>
    </w:p>
    <w:p w14:paraId="0503393E" w14:textId="77777777" w:rsidR="002F3F0C" w:rsidRPr="002D6F44" w:rsidRDefault="002F3F0C" w:rsidP="002D6F44">
      <w:pPr>
        <w:ind w:firstLine="432"/>
      </w:pPr>
    </w:p>
    <w:p w14:paraId="50B260BB" w14:textId="44BE22B3" w:rsidR="00E42355" w:rsidRPr="000F2AC4" w:rsidRDefault="00E42355" w:rsidP="002F3F0C">
      <w:pPr>
        <w:pStyle w:val="berschrift1"/>
        <w:numPr>
          <w:ilvl w:val="2"/>
          <w:numId w:val="26"/>
        </w:numPr>
        <w:spacing w:line="320" w:lineRule="exact"/>
        <w:rPr>
          <w:rFonts w:ascii="Arial" w:hAnsi="Arial" w:cs="Arial"/>
        </w:rPr>
      </w:pPr>
      <w:bookmarkStart w:id="222" w:name="_Toc462229597"/>
      <w:bookmarkStart w:id="223" w:name="_Toc462230410"/>
      <w:bookmarkStart w:id="224" w:name="_Toc462231039"/>
      <w:bookmarkStart w:id="225" w:name="_Toc469069439"/>
      <w:r w:rsidRPr="000F2AC4">
        <w:rPr>
          <w:rFonts w:ascii="Arial" w:hAnsi="Arial" w:cs="Arial"/>
        </w:rPr>
        <w:t>Verwendete Bestandteile</w:t>
      </w:r>
      <w:bookmarkEnd w:id="222"/>
      <w:bookmarkEnd w:id="223"/>
      <w:bookmarkEnd w:id="224"/>
      <w:bookmarkEnd w:id="225"/>
    </w:p>
    <w:p w14:paraId="5280E76B" w14:textId="50DA75F6" w:rsidR="00A47E07" w:rsidRPr="00A47E07" w:rsidRDefault="00363B27" w:rsidP="002F3F0C">
      <w:pPr>
        <w:pStyle w:val="berschrift1"/>
        <w:numPr>
          <w:ilvl w:val="2"/>
          <w:numId w:val="26"/>
        </w:numPr>
        <w:spacing w:line="320" w:lineRule="exact"/>
        <w:rPr>
          <w:rFonts w:ascii="Arial" w:hAnsi="Arial" w:cs="Arial"/>
        </w:rPr>
      </w:pPr>
      <w:bookmarkStart w:id="226" w:name="_Toc462229598"/>
      <w:bookmarkStart w:id="227" w:name="_Toc462230411"/>
      <w:bookmarkStart w:id="228" w:name="_Toc462231040"/>
      <w:bookmarkStart w:id="229" w:name="_Toc469069440"/>
      <w:r w:rsidRPr="000F2AC4">
        <w:rPr>
          <w:rFonts w:ascii="Arial" w:hAnsi="Arial" w:cs="Arial"/>
        </w:rPr>
        <w:t>Schaltplan</w:t>
      </w:r>
      <w:bookmarkEnd w:id="226"/>
      <w:bookmarkEnd w:id="227"/>
      <w:bookmarkEnd w:id="228"/>
      <w:bookmarkEnd w:id="229"/>
    </w:p>
    <w:p w14:paraId="6F9E1EDC" w14:textId="4374AB7D" w:rsidR="00A47E07" w:rsidRDefault="00194108" w:rsidP="002F3F0C">
      <w:pPr>
        <w:pStyle w:val="berschrift1"/>
        <w:numPr>
          <w:ilvl w:val="1"/>
          <w:numId w:val="26"/>
        </w:numPr>
        <w:spacing w:line="320" w:lineRule="exact"/>
        <w:rPr>
          <w:rFonts w:ascii="Arial" w:hAnsi="Arial" w:cs="Arial"/>
        </w:rPr>
      </w:pPr>
      <w:bookmarkStart w:id="230" w:name="_Toc462229599"/>
      <w:r>
        <w:rPr>
          <w:rFonts w:ascii="Arial" w:hAnsi="Arial" w:cs="Arial"/>
        </w:rPr>
        <w:t xml:space="preserve"> </w:t>
      </w:r>
      <w:bookmarkStart w:id="231" w:name="_Toc462230412"/>
      <w:bookmarkStart w:id="232" w:name="_Toc462231041"/>
      <w:bookmarkStart w:id="233" w:name="_Toc469069441"/>
      <w:r w:rsidR="00F17B3E">
        <w:rPr>
          <w:rFonts w:ascii="Arial" w:hAnsi="Arial" w:cs="Arial"/>
        </w:rPr>
        <w:t xml:space="preserve">Entwurf und Konzeption </w:t>
      </w:r>
      <w:r>
        <w:rPr>
          <w:rFonts w:ascii="Arial" w:hAnsi="Arial" w:cs="Arial"/>
        </w:rPr>
        <w:t xml:space="preserve">der </w:t>
      </w:r>
      <w:r w:rsidR="00A47E07">
        <w:rPr>
          <w:rFonts w:ascii="Arial" w:hAnsi="Arial" w:cs="Arial"/>
        </w:rPr>
        <w:t>Software</w:t>
      </w:r>
      <w:bookmarkEnd w:id="230"/>
      <w:bookmarkEnd w:id="231"/>
      <w:bookmarkEnd w:id="232"/>
      <w:bookmarkEnd w:id="233"/>
    </w:p>
    <w:p w14:paraId="5FC0CD10" w14:textId="3DA652EB" w:rsidR="00A47E07" w:rsidRDefault="00A47E07" w:rsidP="002F3F0C">
      <w:pPr>
        <w:pStyle w:val="berschrift1"/>
        <w:numPr>
          <w:ilvl w:val="2"/>
          <w:numId w:val="26"/>
        </w:numPr>
        <w:spacing w:line="320" w:lineRule="exact"/>
        <w:rPr>
          <w:rFonts w:ascii="Arial" w:hAnsi="Arial" w:cs="Arial"/>
        </w:rPr>
      </w:pPr>
      <w:bookmarkStart w:id="234" w:name="_Toc462229600"/>
      <w:bookmarkStart w:id="235" w:name="_Toc462230413"/>
      <w:bookmarkStart w:id="236" w:name="_Toc462231042"/>
      <w:bookmarkStart w:id="237" w:name="_Toc469069442"/>
      <w:r>
        <w:rPr>
          <w:rFonts w:ascii="Arial" w:hAnsi="Arial" w:cs="Arial"/>
        </w:rPr>
        <w:t>Architektur</w:t>
      </w:r>
      <w:bookmarkEnd w:id="234"/>
      <w:bookmarkEnd w:id="235"/>
      <w:bookmarkEnd w:id="236"/>
      <w:bookmarkEnd w:id="237"/>
    </w:p>
    <w:p w14:paraId="29C4DE9E" w14:textId="68218E09" w:rsidR="00A47E07" w:rsidRDefault="00A47E07" w:rsidP="002F3F0C">
      <w:pPr>
        <w:pStyle w:val="berschrift1"/>
        <w:numPr>
          <w:ilvl w:val="2"/>
          <w:numId w:val="26"/>
        </w:numPr>
        <w:spacing w:line="320" w:lineRule="exact"/>
        <w:rPr>
          <w:rFonts w:ascii="Arial" w:hAnsi="Arial" w:cs="Arial"/>
        </w:rPr>
      </w:pPr>
      <w:bookmarkStart w:id="238" w:name="_Toc462229601"/>
      <w:bookmarkStart w:id="239" w:name="_Toc462230414"/>
      <w:bookmarkStart w:id="240" w:name="_Toc462231043"/>
      <w:bookmarkStart w:id="241" w:name="_Toc469069443"/>
      <w:r>
        <w:rPr>
          <w:rFonts w:ascii="Arial" w:hAnsi="Arial" w:cs="Arial"/>
        </w:rPr>
        <w:t>Funktionsumfang</w:t>
      </w:r>
      <w:bookmarkEnd w:id="238"/>
      <w:bookmarkEnd w:id="239"/>
      <w:bookmarkEnd w:id="240"/>
      <w:bookmarkEnd w:id="241"/>
    </w:p>
    <w:p w14:paraId="70833B97" w14:textId="18B0C840" w:rsidR="00E42355" w:rsidRDefault="00A47E07" w:rsidP="002F3F0C">
      <w:pPr>
        <w:pStyle w:val="berschrift1"/>
        <w:numPr>
          <w:ilvl w:val="1"/>
          <w:numId w:val="26"/>
        </w:numPr>
        <w:spacing w:line="320" w:lineRule="exact"/>
        <w:rPr>
          <w:rFonts w:ascii="Arial" w:hAnsi="Arial" w:cs="Arial"/>
        </w:rPr>
      </w:pPr>
      <w:bookmarkStart w:id="242" w:name="_Toc462229602"/>
      <w:bookmarkStart w:id="243" w:name="_Toc462230415"/>
      <w:bookmarkStart w:id="244" w:name="_Toc462231044"/>
      <w:bookmarkStart w:id="245" w:name="_Toc469069444"/>
      <w:r>
        <w:rPr>
          <w:rFonts w:ascii="Arial" w:hAnsi="Arial" w:cs="Arial"/>
        </w:rPr>
        <w:t>Entwicklung</w:t>
      </w:r>
      <w:bookmarkEnd w:id="242"/>
      <w:bookmarkEnd w:id="243"/>
      <w:bookmarkEnd w:id="244"/>
      <w:bookmarkEnd w:id="245"/>
    </w:p>
    <w:p w14:paraId="0F6D6271" w14:textId="14274409" w:rsidR="00A47E07" w:rsidRDefault="00F17B3E" w:rsidP="002F3F0C">
      <w:pPr>
        <w:pStyle w:val="berschrift1"/>
        <w:numPr>
          <w:ilvl w:val="1"/>
          <w:numId w:val="26"/>
        </w:numPr>
        <w:spacing w:line="320" w:lineRule="exact"/>
        <w:rPr>
          <w:rFonts w:ascii="Arial" w:hAnsi="Arial" w:cs="Arial"/>
        </w:rPr>
      </w:pPr>
      <w:bookmarkStart w:id="246" w:name="_Toc469069445"/>
      <w:r>
        <w:rPr>
          <w:rFonts w:ascii="Arial" w:hAnsi="Arial" w:cs="Arial"/>
        </w:rPr>
        <w:t>Validierung</w:t>
      </w:r>
      <w:bookmarkEnd w:id="246"/>
    </w:p>
    <w:p w14:paraId="0DE0F768" w14:textId="3CB333E1" w:rsidR="00A47E07" w:rsidRDefault="00A47E07" w:rsidP="002F3F0C">
      <w:pPr>
        <w:pStyle w:val="berschrift1"/>
        <w:numPr>
          <w:ilvl w:val="0"/>
          <w:numId w:val="26"/>
        </w:numPr>
        <w:spacing w:line="320" w:lineRule="exact"/>
        <w:rPr>
          <w:rFonts w:ascii="Arial" w:hAnsi="Arial" w:cs="Arial"/>
        </w:rPr>
      </w:pPr>
      <w:bookmarkStart w:id="247" w:name="_Toc462229604"/>
      <w:bookmarkStart w:id="248" w:name="_Toc462230417"/>
      <w:bookmarkStart w:id="249" w:name="_Toc462231046"/>
      <w:bookmarkStart w:id="250" w:name="_Toc469069446"/>
      <w:r>
        <w:rPr>
          <w:rFonts w:ascii="Arial" w:hAnsi="Arial" w:cs="Arial"/>
        </w:rPr>
        <w:t>Fazit und Ausblick</w:t>
      </w:r>
      <w:bookmarkEnd w:id="247"/>
      <w:bookmarkEnd w:id="248"/>
      <w:bookmarkEnd w:id="249"/>
      <w:bookmarkEnd w:id="250"/>
    </w:p>
    <w:p w14:paraId="30B793E2" w14:textId="17C9FD4D" w:rsidR="00BA2E06" w:rsidRDefault="00BA2E06" w:rsidP="00A47E07">
      <w:pPr>
        <w:sectPr w:rsidR="00BA2E06" w:rsidSect="00A26586">
          <w:headerReference w:type="default" r:id="rId36"/>
          <w:footerReference w:type="default" r:id="rId37"/>
          <w:pgSz w:w="11906" w:h="16838"/>
          <w:pgMar w:top="1418" w:right="851" w:bottom="1418" w:left="1701" w:header="709" w:footer="709" w:gutter="0"/>
          <w:pgNumType w:start="1"/>
          <w:cols w:space="708"/>
          <w:docGrid w:linePitch="360"/>
        </w:sectPr>
      </w:pPr>
    </w:p>
    <w:p w14:paraId="3F19191D" w14:textId="32B254B8" w:rsidR="00A47E07" w:rsidRDefault="00BA2E06" w:rsidP="00BA2E06">
      <w:pPr>
        <w:pStyle w:val="CitaviBibliographyHeading"/>
        <w:keepNext w:val="0"/>
        <w:keepLines w:val="0"/>
        <w:widowControl w:val="0"/>
      </w:pPr>
      <w:bookmarkStart w:id="251" w:name="_Toc469069447"/>
      <w:r>
        <w:lastRenderedPageBreak/>
        <w:t>Anlage</w:t>
      </w:r>
      <w:bookmarkEnd w:id="251"/>
    </w:p>
    <w:p w14:paraId="7E68F148" w14:textId="77777777" w:rsidR="00BA2E06" w:rsidRDefault="00BA2E06" w:rsidP="00A47E07"/>
    <w:p w14:paraId="1ECC0511" w14:textId="77777777" w:rsidR="00BA2E06" w:rsidRDefault="00BA2E06" w:rsidP="003D5051">
      <w:pPr>
        <w:keepNext/>
      </w:pPr>
      <w:r>
        <w:rPr>
          <w:noProof/>
        </w:rPr>
        <w:drawing>
          <wp:inline distT="0" distB="0" distL="0" distR="0" wp14:anchorId="35BDB7B4" wp14:editId="759822E1">
            <wp:extent cx="7548880" cy="4444365"/>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548880" cy="4444365"/>
                    </a:xfrm>
                    <a:prstGeom prst="rect">
                      <a:avLst/>
                    </a:prstGeom>
                    <a:noFill/>
                    <a:ln>
                      <a:noFill/>
                    </a:ln>
                  </pic:spPr>
                </pic:pic>
              </a:graphicData>
            </a:graphic>
          </wp:inline>
        </w:drawing>
      </w:r>
    </w:p>
    <w:p w14:paraId="7998C01F" w14:textId="26A768D7" w:rsidR="00BA2E06" w:rsidRDefault="00BA2E06" w:rsidP="00BA2E06">
      <w:pPr>
        <w:pStyle w:val="Beschriftung"/>
        <w:jc w:val="left"/>
      </w:pPr>
      <w:bookmarkStart w:id="252" w:name="_Toc466197835"/>
      <w:r>
        <w:t xml:space="preserve">Abbildung </w:t>
      </w:r>
      <w:r w:rsidR="00E05C68">
        <w:fldChar w:fldCharType="begin"/>
      </w:r>
      <w:r w:rsidR="00E05C68">
        <w:instrText xml:space="preserve"> SEQ Abbildung \* ARABIC </w:instrText>
      </w:r>
      <w:r w:rsidR="00E05C68">
        <w:fldChar w:fldCharType="separate"/>
      </w:r>
      <w:r w:rsidR="00420FBB">
        <w:rPr>
          <w:noProof/>
        </w:rPr>
        <w:t>17</w:t>
      </w:r>
      <w:r w:rsidR="00E05C68">
        <w:rPr>
          <w:noProof/>
        </w:rPr>
        <w:fldChar w:fldCharType="end"/>
      </w:r>
      <w:r>
        <w:t>: Zukünftige und aktuelle AAL-Technologien und Anwendungen</w:t>
      </w:r>
      <w:bookmarkEnd w:id="252"/>
    </w:p>
    <w:p w14:paraId="6B3CAF15" w14:textId="014D0D18" w:rsidR="00BA2E06" w:rsidRPr="00BA2E06" w:rsidRDefault="00BA2E06" w:rsidP="00BA2E06"/>
    <w:p w14:paraId="24A82AA6" w14:textId="5FCC66DA" w:rsidR="004F7F70" w:rsidRPr="00A47E07" w:rsidRDefault="004F7F70" w:rsidP="00BA2E06">
      <w:pPr>
        <w:pStyle w:val="berschrift1"/>
        <w:spacing w:line="320" w:lineRule="exact"/>
        <w:ind w:left="360"/>
        <w:rPr>
          <w:rFonts w:ascii="Arial" w:hAnsi="Arial" w:cs="Arial"/>
        </w:rPr>
        <w:sectPr w:rsidR="004F7F70" w:rsidRPr="00A47E07" w:rsidSect="00BA2E06">
          <w:pgSz w:w="16838" w:h="11906" w:orient="landscape"/>
          <w:pgMar w:top="1701" w:right="1418" w:bottom="851" w:left="1418" w:header="709" w:footer="709" w:gutter="0"/>
          <w:pgNumType w:start="1"/>
          <w:cols w:space="708"/>
          <w:docGrid w:linePitch="360"/>
        </w:sectPr>
      </w:pPr>
    </w:p>
    <w:p w14:paraId="52B05087" w14:textId="4F56704D" w:rsidR="00C30E37" w:rsidRDefault="009D42D9" w:rsidP="00C30E37">
      <w:pPr>
        <w:pStyle w:val="CitaviBibliographyHeading"/>
      </w:pPr>
      <w:r>
        <w:lastRenderedPageBreak/>
        <w:fldChar w:fldCharType="begin"/>
      </w:r>
      <w:r w:rsidR="00C30E37">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fldChar w:fldCharType="separate"/>
      </w:r>
      <w:bookmarkStart w:id="253" w:name="_CTVBIBLIOGRAPHY1"/>
      <w:bookmarkStart w:id="254" w:name="_Toc469069448"/>
      <w:bookmarkEnd w:id="253"/>
      <w:r w:rsidR="00C30E37">
        <w:t>Literaturverzeichnis</w:t>
      </w:r>
      <w:bookmarkEnd w:id="254"/>
    </w:p>
    <w:p w14:paraId="4E01AC9D" w14:textId="77777777" w:rsidR="00C30E37" w:rsidRDefault="00C30E37" w:rsidP="00C30E37">
      <w:pPr>
        <w:pStyle w:val="CitaviBibliographyEntry"/>
      </w:pPr>
      <w:bookmarkStart w:id="255" w:name="_CTVL00129e15c1bcfde47aa97950308a1967cc4"/>
      <w:r>
        <w:t>Abbey, Brianna; Alipour, Anahita; Camp, Christopher; Hofer, Crystal (2012): The Smart Pill Box.</w:t>
      </w:r>
    </w:p>
    <w:p w14:paraId="4DC29532" w14:textId="77777777" w:rsidR="00C30E37" w:rsidRDefault="00C30E37" w:rsidP="00C30E37">
      <w:pPr>
        <w:pStyle w:val="CitaviBibliographyEntry"/>
      </w:pPr>
      <w:bookmarkStart w:id="256" w:name="_CTVL0019ab3008107504d988c23b40c0738d118"/>
      <w:bookmarkEnd w:id="255"/>
      <w:r>
        <w:t>ABDA - Bundesvereinigung Deutscher Apothekerverbände e. V. (2007): Non-Compliance kostet 10 Millarden Euro. Apotheker verbessern Therapietreue. Online verfügbar unter https://www.abda.de/index.php?id=303, zuletzt geprüft am 02.10.2016.</w:t>
      </w:r>
    </w:p>
    <w:p w14:paraId="0801CCCE" w14:textId="77777777" w:rsidR="00C30E37" w:rsidRDefault="00C30E37" w:rsidP="00C30E37">
      <w:pPr>
        <w:pStyle w:val="CitaviBibliographyEntry"/>
      </w:pPr>
      <w:bookmarkStart w:id="257" w:name="_CTVL0014d1b7c83920f4048970555a4eefc6ffa"/>
      <w:bookmarkEnd w:id="256"/>
      <w:r>
        <w:t>Abiogenix (2016a): My uBox. Online verfügbar unter https://my-ubox.com, zuletzt geprüft am 05.10.2016.</w:t>
      </w:r>
    </w:p>
    <w:p w14:paraId="73EBE259" w14:textId="77777777" w:rsidR="00C30E37" w:rsidRDefault="00C30E37" w:rsidP="00C30E37">
      <w:pPr>
        <w:pStyle w:val="CitaviBibliographyEntry"/>
      </w:pPr>
      <w:bookmarkStart w:id="258" w:name="_CTVL001ae704835c8814846b8653727db6d0998"/>
      <w:bookmarkEnd w:id="257"/>
      <w:r>
        <w:t>Abiogenix (2016b): The uBox team. Online verfügbar unter https://my-ubox.com/uBox-team/, zuletzt geprüft am 05.10.2016.</w:t>
      </w:r>
    </w:p>
    <w:p w14:paraId="34552B6B" w14:textId="77777777" w:rsidR="00C30E37" w:rsidRDefault="00C30E37" w:rsidP="00C30E37">
      <w:pPr>
        <w:pStyle w:val="CitaviBibliographyEntry"/>
      </w:pPr>
      <w:bookmarkStart w:id="259" w:name="_CTVL001fa6642972f2540079df67edee63d8147"/>
      <w:bookmarkEnd w:id="258"/>
      <w:r>
        <w:t>AdhereTech Inc. (2015): Smart Wireless Pill Bottles. Track and Improve Adherence in Real-Time. Online verfügbar unter https://www.adheretech.com, zuletzt geprüft am 05.10.2016.</w:t>
      </w:r>
    </w:p>
    <w:p w14:paraId="6BAFFCEE" w14:textId="77777777" w:rsidR="00C30E37" w:rsidRDefault="00C30E37" w:rsidP="00C30E37">
      <w:pPr>
        <w:pStyle w:val="CitaviBibliographyEntry"/>
      </w:pPr>
      <w:bookmarkStart w:id="260" w:name="_CTVL00114d4c3eee7b64792bf2e5f216e72724b"/>
      <w:bookmarkEnd w:id="259"/>
      <w:r>
        <w:t>Andreae, S.; Hayek, D. von; Weniger, J. (2006): Krankheitslehre / Altenpflege professionell: Thieme. Online verfügbar unter https://books.google.de/books?id=juTNRLyjL0cC.</w:t>
      </w:r>
    </w:p>
    <w:p w14:paraId="4F80F4B3" w14:textId="77777777" w:rsidR="00C30E37" w:rsidRDefault="00C30E37" w:rsidP="00C30E37">
      <w:pPr>
        <w:pStyle w:val="CitaviBibliographyEntry"/>
      </w:pPr>
      <w:bookmarkStart w:id="261" w:name="_CTVL001760894a9753a48e28b861c8a4272420c"/>
      <w:bookmarkEnd w:id="260"/>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14:paraId="58AE250E" w14:textId="77777777" w:rsidR="00C30E37" w:rsidRDefault="00C30E37" w:rsidP="00C30E37">
      <w:pPr>
        <w:pStyle w:val="CitaviBibliographyEntry"/>
      </w:pPr>
      <w:bookmarkStart w:id="262" w:name="_CTVL0012447d6db4e254925b2a23ccf2ab440d8"/>
      <w:bookmarkEnd w:id="261"/>
      <w:r>
        <w:t xml:space="preserve">Blackman, Stephanie; Matlo, Claudine; Bobrovitskiy, Charisse; Waldoch, Ashley; Fang, Mei Lan; Jackson, Piper et al. (2016): Ambient Assisted Living Technologies for Aging Well. A Scoping Review. In: </w:t>
      </w:r>
      <w:bookmarkEnd w:id="262"/>
      <w:r w:rsidRPr="00C30E37">
        <w:rPr>
          <w:i/>
        </w:rPr>
        <w:t xml:space="preserve">Journal of Intelligent Systems </w:t>
      </w:r>
      <w:r w:rsidRPr="00C30E37">
        <w:t>25 (1). DOI: 10.1515/jisys-2014-0136.</w:t>
      </w:r>
    </w:p>
    <w:p w14:paraId="3831F2E2" w14:textId="77777777" w:rsidR="00C30E37" w:rsidRDefault="00C30E37" w:rsidP="00C30E37">
      <w:pPr>
        <w:pStyle w:val="CitaviBibliographyEntry"/>
      </w:pPr>
      <w:bookmarkStart w:id="263"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14:paraId="70D0BFAC" w14:textId="77777777" w:rsidR="00C30E37" w:rsidRDefault="00C30E37" w:rsidP="00C30E37">
      <w:pPr>
        <w:pStyle w:val="CitaviBibliographyEntry"/>
      </w:pPr>
      <w:bookmarkStart w:id="264" w:name="_CTVL0014afa4122ac4140299adfe5a93fb275c0"/>
      <w:bookmarkEnd w:id="263"/>
      <w:r>
        <w:t>Borrmann, Julia (2012): DAS ÖKONOMISCHE POTENTIAL VON AMBIENT ASSISTED LIVING ODER IT-BASIERTEN ASSISTENZSYSTEMEN. Hg. v. Economica Institut für Wirtschaftsforschung.</w:t>
      </w:r>
    </w:p>
    <w:p w14:paraId="6EF48F07" w14:textId="77777777" w:rsidR="00C30E37" w:rsidRDefault="00C30E37" w:rsidP="00C30E37">
      <w:pPr>
        <w:pStyle w:val="CitaviBibliographyEntry"/>
      </w:pPr>
      <w:bookmarkStart w:id="265" w:name="_CTVL00108d33f7b1c6a424881e14c1ed2980930"/>
      <w:bookmarkEnd w:id="264"/>
      <w:r>
        <w:t xml:space="preserve">Chen, K.; Chan, A.H.S.; Chan, S. C. (2012): Gerontechnology acceptance by older Hong Kong people. In: </w:t>
      </w:r>
      <w:bookmarkEnd w:id="265"/>
      <w:r w:rsidRPr="00C30E37">
        <w:rPr>
          <w:i/>
        </w:rPr>
        <w:t xml:space="preserve">Gerontechnology </w:t>
      </w:r>
      <w:r w:rsidRPr="00C30E37">
        <w:t>11 (2). DOI: 10.4017/gt.2012.11.02.524.00.</w:t>
      </w:r>
    </w:p>
    <w:p w14:paraId="2B446B53" w14:textId="77777777" w:rsidR="00C30E37" w:rsidRDefault="00C30E37" w:rsidP="00C30E37">
      <w:pPr>
        <w:pStyle w:val="CitaviBibliographyEntry"/>
      </w:pPr>
      <w:bookmarkStart w:id="266" w:name="_CTVL001130e62fd48b84559a7e34187531aff64"/>
      <w:r>
        <w:t>Circadian Design, Inc. (2016): ROUND Refill. Modernize the medicine cabinet. Online verfügbar unter https://roundhealth.co/refill/, zuletzt geprüft am 05.10.2016.</w:t>
      </w:r>
    </w:p>
    <w:p w14:paraId="49AD498E" w14:textId="77777777" w:rsidR="00C30E37" w:rsidRDefault="00C30E37" w:rsidP="00C30E37">
      <w:pPr>
        <w:pStyle w:val="CitaviBibliographyEntry"/>
      </w:pPr>
      <w:bookmarkStart w:id="267" w:name="_CTVL0017d244334e7764a40a18567b28453c319"/>
      <w:bookmarkEnd w:id="266"/>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14:paraId="4C01DD9F" w14:textId="77777777" w:rsidR="00C30E37" w:rsidRDefault="00C30E37" w:rsidP="00C30E37">
      <w:pPr>
        <w:pStyle w:val="CitaviBibliographyEntry"/>
      </w:pPr>
      <w:bookmarkStart w:id="268" w:name="_CTVL001c5a84e9d3b8b4ba9a8d49a6c653a26cc"/>
      <w:bookmarkEnd w:id="267"/>
      <w:r>
        <w:t>Dachverband Adherence e.V. (2011): Compliance vs. Adherence. Online verfügbar unter http://www.dv-adherence.de/index.php/compliance-vs-adherence.html, zuletzt aktualisiert am 08.10.2016.</w:t>
      </w:r>
    </w:p>
    <w:p w14:paraId="02E80D99" w14:textId="77777777" w:rsidR="00C30E37" w:rsidRDefault="00C30E37" w:rsidP="00C30E37">
      <w:pPr>
        <w:pStyle w:val="CitaviBibliographyEntry"/>
      </w:pPr>
      <w:bookmarkStart w:id="269" w:name="_CTVL001b609d862b96447bab23544ec0efe7292"/>
      <w:bookmarkEnd w:id="268"/>
      <w:r>
        <w:t>Doh, Michael (2012): Der ältere Mensch und die Mediatisierung – Entwicklungslinien, Potenziale und Barrieren des Internets. Online verfügbar unter http://digitale-chancen.de/assets/includes/sendtext.cfm?aus=11&amp;key=1048.</w:t>
      </w:r>
    </w:p>
    <w:p w14:paraId="1EF77E1C" w14:textId="77777777" w:rsidR="00C30E37" w:rsidRDefault="00C30E37" w:rsidP="00C30E37">
      <w:pPr>
        <w:pStyle w:val="CitaviBibliographyEntry"/>
      </w:pPr>
      <w:bookmarkStart w:id="270" w:name="_CTVL00155f5b78c31364566926dbc0dff477d13"/>
      <w:bookmarkEnd w:id="269"/>
      <w:r>
        <w:lastRenderedPageBreak/>
        <w:t>dr Poket Sp. z o.o. (o. J.): Pillbox by Dr Poket. Online verfügbar unter http://getthepillbox.com, zuletzt geprüft am 05.10.2016.</w:t>
      </w:r>
    </w:p>
    <w:p w14:paraId="618DD5AC" w14:textId="77777777" w:rsidR="00C30E37" w:rsidRDefault="00C30E37" w:rsidP="00C30E37">
      <w:pPr>
        <w:pStyle w:val="CitaviBibliographyEntry"/>
      </w:pPr>
      <w:bookmarkStart w:id="271" w:name="_CTVL0014abda80da3344ed1835f7cbbec54e901"/>
      <w:bookmarkEnd w:id="270"/>
      <w:r>
        <w:t>Ehlert, Ulrike (Hg.) (2016): Verhaltensmedizin. 2., vollständig überarbeitete und aktualisierte Auflage. Berlin, Heidelberg: Springer (Springer-Lehrbuch). Online verfügbar unter http://dx.doi.org/10.1007/978-3-662-48035-9.</w:t>
      </w:r>
    </w:p>
    <w:p w14:paraId="50D4D00C" w14:textId="77777777" w:rsidR="00C30E37" w:rsidRDefault="00C30E37" w:rsidP="00C30E37">
      <w:pPr>
        <w:pStyle w:val="CitaviBibliographyEntry"/>
      </w:pPr>
      <w:bookmarkStart w:id="272" w:name="_CTVL0017466af333e0a4a24b06f611624ae9840"/>
      <w:bookmarkEnd w:id="271"/>
      <w:r>
        <w:t>Friesdorf, W.; Heine, A. (2007): sentha - seniorengerechte Technik im häuslichen Alltag: Ein Forschungsbericht mit integriertem Roman: Springer Berlin Heidelberg. Online verfügbar unter https://books.google.de/books?id=RvkmBAAAQBAJ.</w:t>
      </w:r>
    </w:p>
    <w:p w14:paraId="779700C2" w14:textId="77777777" w:rsidR="00C30E37" w:rsidRDefault="00C30E37" w:rsidP="00C30E37">
      <w:pPr>
        <w:pStyle w:val="CitaviBibliographyEntry"/>
      </w:pPr>
      <w:bookmarkStart w:id="273" w:name="_CTVL00113cacf6c5537499d90831e5a02c3dfd8"/>
      <w:bookmarkEnd w:id="272"/>
      <w:r>
        <w:t>Füeßl, Hermann; Middeke, Martin; Würtemberger, G. (2014): Anamnese und klinische Untersuchung. [Audios zu Herz- und Lungenauskultation plus Untersuchungsfilm online ; + campus.thieme.de]. 5., aktualisierte Auflage. Stuttgart: Thieme (Duale Reihe).</w:t>
      </w:r>
    </w:p>
    <w:p w14:paraId="190E8A79" w14:textId="77777777" w:rsidR="00C30E37" w:rsidRDefault="00C30E37" w:rsidP="00C30E37">
      <w:pPr>
        <w:pStyle w:val="CitaviBibliographyEntry"/>
      </w:pPr>
      <w:bookmarkStart w:id="274" w:name="_CTVL0019bf619fe71c247a8808c95c14257adef"/>
      <w:bookmarkEnd w:id="273"/>
      <w:r>
        <w:t>Georgieff, Peter (2008): Marktpotenziale IT-unterstützter Pflege für ein selbstbestimmtes Altern: MFG Stiftung Baden-Württemberg.</w:t>
      </w:r>
    </w:p>
    <w:p w14:paraId="5838AC66" w14:textId="77777777" w:rsidR="00C30E37" w:rsidRDefault="00C30E37" w:rsidP="00C30E37">
      <w:pPr>
        <w:pStyle w:val="CitaviBibliographyEntry"/>
      </w:pPr>
      <w:bookmarkStart w:id="275" w:name="_CTVL001889e6f64af384716a310b76830e71846"/>
      <w:bookmarkEnd w:id="274"/>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14:paraId="33AD8634" w14:textId="77777777" w:rsidR="00C30E37" w:rsidRDefault="00C30E37" w:rsidP="00C30E37">
      <w:pPr>
        <w:pStyle w:val="CitaviBibliographyEntry"/>
      </w:pPr>
      <w:bookmarkStart w:id="276" w:name="_CTVL0013389f7585f7b499eaf4dce8a447aaf51"/>
      <w:bookmarkEnd w:id="275"/>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14:paraId="298B58E2" w14:textId="77777777" w:rsidR="00C30E37" w:rsidRDefault="00C30E37" w:rsidP="00C30E37">
      <w:pPr>
        <w:pStyle w:val="CitaviBibliographyEntry"/>
      </w:pPr>
      <w:bookmarkStart w:id="277" w:name="_CTVL00159cbe27619de4488bf4ca4861a97df7b"/>
      <w:bookmarkEnd w:id="276"/>
      <w:r>
        <w:t>Gould, Odette N.; Todd, Laura; Irvine-Meek, Janice (2009): Adherence devices in a community sample. How are pillboxes used? (1).</w:t>
      </w:r>
    </w:p>
    <w:p w14:paraId="516CF5A6" w14:textId="77777777" w:rsidR="00C30E37" w:rsidRDefault="00C30E37" w:rsidP="00C30E37">
      <w:pPr>
        <w:pStyle w:val="CitaviBibliographyEntry"/>
      </w:pPr>
      <w:bookmarkStart w:id="278" w:name="_CTVL00162a0b79b93b741cdb0f09d624c4e37e3"/>
      <w:bookmarkEnd w:id="277"/>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14:paraId="29968BA0" w14:textId="77777777" w:rsidR="00C30E37" w:rsidRDefault="00C30E37" w:rsidP="00C30E37">
      <w:pPr>
        <w:pStyle w:val="CitaviBibliographyEntry"/>
      </w:pPr>
      <w:bookmarkStart w:id="279" w:name="_CTVL001f83b88341bee495e8a7717b0767c220a"/>
      <w:bookmarkEnd w:id="278"/>
      <w:r>
        <w:t>Hagan, Pat (2015): THE TRUE COST OF MEDICATION NON-ADHERENCE. Online verfügbar unter http://www.letstakecareofit.com/wp-content/uploads/2015/10/The-True-Cost-of-Medication-Non-Adherence-Report.pdf.</w:t>
      </w:r>
    </w:p>
    <w:p w14:paraId="1F186B46" w14:textId="77777777" w:rsidR="00C30E37" w:rsidRDefault="00C30E37" w:rsidP="00C30E37">
      <w:pPr>
        <w:pStyle w:val="CitaviBibliographyEntry"/>
      </w:pPr>
      <w:bookmarkStart w:id="280" w:name="_CTVL001a7680e004c3c4c699743099fa4acb028"/>
      <w:bookmarkEnd w:id="279"/>
      <w:r>
        <w:t>Hayes, Tamara L.; Cobbinah, Kofi; Dishongh, Terry; Kaye, Jeffrey A.; Kimel, Janna; Labhard, Michael et al. (2009): A study of medication-taking and unobtrusive, intelligent reminding (8).</w:t>
      </w:r>
    </w:p>
    <w:p w14:paraId="01CF0C39" w14:textId="77777777" w:rsidR="00C30E37" w:rsidRDefault="00C30E37" w:rsidP="00C30E37">
      <w:pPr>
        <w:pStyle w:val="CitaviBibliographyEntry"/>
      </w:pPr>
      <w:bookmarkStart w:id="281" w:name="_CTVL001df284c37d4ca4ee09f1a3ae236a224a8"/>
      <w:bookmarkEnd w:id="280"/>
      <w:r>
        <w:t>HERO Health LLC (2016): Hero. Online verfügbar unter https://herohealth.com, zuletzt geprüft am 05.10.2016.</w:t>
      </w:r>
    </w:p>
    <w:p w14:paraId="6EC3EBA8" w14:textId="77777777" w:rsidR="00C30E37" w:rsidRDefault="00C30E37" w:rsidP="00C30E37">
      <w:pPr>
        <w:pStyle w:val="CitaviBibliographyEntry"/>
      </w:pPr>
      <w:bookmarkStart w:id="282" w:name="_CTVL0019756b140bb4948f79950206949a31b73"/>
      <w:bookmarkEnd w:id="281"/>
      <w:r>
        <w:t>Hoffmann, Elke; Gordo, Laura Romeu; Nowossadeck, Sonja (2014): Lebenssituation älterer Menschen in Deutschland. Hg. v. Deutsches Zentrum für Altersfragen.</w:t>
      </w:r>
    </w:p>
    <w:p w14:paraId="39C1059A" w14:textId="77777777" w:rsidR="00C30E37" w:rsidRDefault="00C30E37" w:rsidP="00C30E37">
      <w:pPr>
        <w:pStyle w:val="CitaviBibliographyEntry"/>
      </w:pPr>
      <w:bookmarkStart w:id="283" w:name="_CTVL001b2b2ea6be52b4f22b1c5cacc070211a8"/>
      <w:bookmarkEnd w:id="282"/>
      <w:r>
        <w:t>Joyce A. Cramer; Richard H. Mattson, M. D.; Mary L. Prevey, PhD; Richard D. Scheyer, M. D.; Valinda L. Ouellette, R. N. (1989): How Often Is Medication Taken as Prescribed? A Novel Assessment Technique. In: JAMA (Hg.): The Journal of the American Medical Association. 262. Aufl. (11).</w:t>
      </w:r>
    </w:p>
    <w:p w14:paraId="037B0F29" w14:textId="77777777" w:rsidR="00C30E37" w:rsidRDefault="00C30E37" w:rsidP="00C30E37">
      <w:pPr>
        <w:pStyle w:val="CitaviBibliographyEntry"/>
      </w:pPr>
      <w:bookmarkStart w:id="284" w:name="_CTVL00112d50ec64d90464482f8d1736cd63dd1"/>
      <w:bookmarkEnd w:id="283"/>
      <w:r>
        <w:t>Keding, Hannah; Eggen, Bernd (2011): Wohnsituation älterer Menschen in BadenWürttemberg und Deutschland. In: Statistisches Landesamt Baden-Württemberg (Hg.): Statistisches Monatsheft Baden-Württemberg. Stuttgart, S. 12–19.</w:t>
      </w:r>
    </w:p>
    <w:p w14:paraId="74CD1FC3" w14:textId="77777777" w:rsidR="00C30E37" w:rsidRDefault="00C30E37" w:rsidP="00C30E37">
      <w:pPr>
        <w:pStyle w:val="CitaviBibliographyEntry"/>
      </w:pPr>
      <w:bookmarkStart w:id="285" w:name="_CTVL0016b8b5fc0ce7e4566a8c8f741077b25e4"/>
      <w:bookmarkEnd w:id="284"/>
      <w:r>
        <w:lastRenderedPageBreak/>
        <w:t>Kirch, Wilhelm; Hoffmann, Thomas; Pfaff, Holger (2012): Prävention und Versorgung. 1. Aufl. s.l.: Georg Thieme Verlag KG. Online verfügbar unter http://ebooks.thieme.de/9783131694515.</w:t>
      </w:r>
    </w:p>
    <w:p w14:paraId="553B56E3" w14:textId="77777777" w:rsidR="00C30E37" w:rsidRDefault="00C30E37" w:rsidP="00C30E37">
      <w:pPr>
        <w:pStyle w:val="CitaviBibliographyEntry"/>
      </w:pPr>
      <w:bookmarkStart w:id="286" w:name="_CTVL001b248b480bd2c4574969f261c0030da0b"/>
      <w:bookmarkEnd w:id="285"/>
      <w:r>
        <w:t>Luga, Aurel O.; McGuire, Maura (2014): Adherence and health care costs. In: Dove Press (Hg.): Journal of Risk Management and Healthcare Policy, S. 35–44. Online verfügbar unter http://www.ncbi.nlm.nih.gov/pmc/articles/PMC3934668/pdf/rmhp-7-035.pdf.</w:t>
      </w:r>
    </w:p>
    <w:p w14:paraId="002C17A5" w14:textId="77777777" w:rsidR="00C30E37" w:rsidRDefault="00C30E37" w:rsidP="00C30E37">
      <w:pPr>
        <w:pStyle w:val="CitaviBibliographyEntry"/>
      </w:pPr>
      <w:bookmarkStart w:id="287" w:name="_CTVL001b363576cc49e4699b92ca2e329b73a4b"/>
      <w:bookmarkEnd w:id="286"/>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14:paraId="4C28B075" w14:textId="77777777" w:rsidR="00C30E37" w:rsidRDefault="00C30E37" w:rsidP="00C30E37">
      <w:pPr>
        <w:pStyle w:val="CitaviBibliographyEntry"/>
      </w:pPr>
      <w:bookmarkStart w:id="288" w:name="_CTVL00172390d328ea043f491f0e1107720a4cf"/>
      <w:bookmarkEnd w:id="287"/>
      <w:r>
        <w:t>Medminder (o. J.): Jon – Locked Pill Dispenser. Online verfügbar unter https://www.medminder.com/pill-dispensers-2/jon-locked-pill-dispenser/, zuletzt geprüft am 06.10.2016.</w:t>
      </w:r>
    </w:p>
    <w:p w14:paraId="205400DE" w14:textId="77777777" w:rsidR="00C30E37" w:rsidRDefault="00C30E37" w:rsidP="00C30E37">
      <w:pPr>
        <w:pStyle w:val="CitaviBibliographyEntry"/>
      </w:pPr>
      <w:bookmarkStart w:id="289" w:name="_CTVL001a8aa7f5d99bb4059a109cfc223362a96"/>
      <w:bookmarkEnd w:id="288"/>
      <w:r>
        <w:t>MedSignals / VitalSignals LLC (2014): MedSignals® Pill Case/Monitor. Online verfügbar unter http://www.medsignals.com/medsignals-pill-case, zuletzt geprüft am 05.10.2016.</w:t>
      </w:r>
    </w:p>
    <w:p w14:paraId="7C97416A" w14:textId="77777777" w:rsidR="00C30E37" w:rsidRDefault="00C30E37" w:rsidP="00C30E37">
      <w:pPr>
        <w:pStyle w:val="CitaviBibliographyEntry"/>
      </w:pPr>
      <w:bookmarkStart w:id="290" w:name="_CTVL001e001c1bce9e646df9b862849b6016ddf"/>
      <w:bookmarkEnd w:id="289"/>
      <w:r>
        <w:t>Müller, Lotti; Petzold, Hilarion G. (2009): Resilienz und protektive Faktoren im Alter und ihre Bedeutung für den Social Support und die Psychotherapie bei älteren Menschen. Hg. v. Europäische Akademie für psychosoziale Gesundheit.</w:t>
      </w:r>
    </w:p>
    <w:p w14:paraId="3E25CC7E" w14:textId="77777777" w:rsidR="00C30E37" w:rsidRDefault="00C30E37" w:rsidP="00C30E37">
      <w:pPr>
        <w:pStyle w:val="CitaviBibliographyEntry"/>
      </w:pPr>
      <w:bookmarkStart w:id="291" w:name="_CTVL00151a65ecac26342269711b00ad809971b"/>
      <w:bookmarkEnd w:id="290"/>
      <w:r>
        <w:t>Nadhem Kachroudi: Ambient Assisted Living.</w:t>
      </w:r>
    </w:p>
    <w:p w14:paraId="04D7FF0B" w14:textId="77777777" w:rsidR="00C30E37" w:rsidRDefault="00C30E37" w:rsidP="00C30E37">
      <w:pPr>
        <w:pStyle w:val="CitaviBibliographyEntry"/>
      </w:pPr>
      <w:bookmarkStart w:id="292" w:name="_CTVL001ee77c3c7467849f2982e5fae2293d35d"/>
      <w:bookmarkEnd w:id="291"/>
      <w:r>
        <w:t>Pack, Jochen (2000): Zukunftsreport demographischer Wandel. Innovationsfähigkeit in einer alternden Gesellschaft. Bonn: bmb+f, Bundesministerium für Bildung und Forschung.</w:t>
      </w:r>
    </w:p>
    <w:p w14:paraId="5A669271" w14:textId="77777777" w:rsidR="00C30E37" w:rsidRDefault="00C30E37" w:rsidP="00C30E37">
      <w:pPr>
        <w:pStyle w:val="CitaviBibliographyEntry"/>
      </w:pPr>
      <w:bookmarkStart w:id="293" w:name="_CTVL0015204873007f141879e0245c1ff49e189"/>
      <w:bookmarkEnd w:id="292"/>
      <w:r>
        <w:t>Peter Georgieff (2009): Aktives Alter(n) und Technik. Nutzung der Informations- und Kommunikationstechnik (IKT) zur Erhaltung und Betreuung der Gesundheit älterer Menschen zu Hause. Hg. v. Fraunhofer-Institut für System- und Innovationsforschung.</w:t>
      </w:r>
    </w:p>
    <w:p w14:paraId="0E102EC2" w14:textId="77777777" w:rsidR="00C30E37" w:rsidRDefault="00C30E37" w:rsidP="00C30E37">
      <w:pPr>
        <w:pStyle w:val="CitaviBibliographyEntry"/>
      </w:pPr>
      <w:bookmarkStart w:id="294" w:name="_CTVL00103665879cc2544cb99e76aae26cf17ed"/>
      <w:bookmarkEnd w:id="293"/>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14:paraId="2A8CBC78" w14:textId="77777777" w:rsidR="00C30E37" w:rsidRDefault="00C30E37" w:rsidP="00C30E37">
      <w:pPr>
        <w:pStyle w:val="CitaviBibliographyEntry"/>
      </w:pPr>
      <w:bookmarkStart w:id="295" w:name="_CTVL0010ab5d93200024ef080b539bb05ea4e5c"/>
      <w:bookmarkEnd w:id="294"/>
      <w:r>
        <w:t>Renteln-Kruse, W.; Frilling, B.; Neumann, L.; Kuhlmey, A. (2014): Arzneimittel im Alter: De Gruyter.</w:t>
      </w:r>
    </w:p>
    <w:p w14:paraId="035913FD" w14:textId="77777777" w:rsidR="00C30E37" w:rsidRDefault="00C30E37" w:rsidP="00C30E37">
      <w:pPr>
        <w:pStyle w:val="CitaviBibliographyEntry"/>
      </w:pPr>
      <w:bookmarkStart w:id="296" w:name="_CTVL00161109b8704304c9ab772060dded12a78"/>
      <w:bookmarkEnd w:id="295"/>
      <w:r>
        <w:t>Rödel, Susanne (2012): Adhärenz in Zahlen: großes Problem, großes Potenzial. Online verfügbar unter http://www.healthcaremarketingblog.de/non-adhaerenz-kosten-folgen-potenzial, zuletzt geprüft am 08.10.2016.</w:t>
      </w:r>
    </w:p>
    <w:p w14:paraId="41FB1A24" w14:textId="77777777" w:rsidR="00C30E37" w:rsidRDefault="00C30E37" w:rsidP="00C30E37">
      <w:pPr>
        <w:pStyle w:val="CitaviBibliographyEntry"/>
      </w:pPr>
      <w:bookmarkStart w:id="297" w:name="_CTVL0013576f2aade584cf7b22c317ea1003249"/>
      <w:bookmarkEnd w:id="296"/>
      <w:r>
        <w:t>Sackmann, Reinhold (2007): Lebenslaufanalyse und Biografieforschung. Eine Einführung. 1. Aufl. Wiesbaden: VS Verlag für Sozialwissenschaften / GWV Fachverlage GmbH Wiesbaden (Studienskripten zur Soziologie). Online verfügbar unter http://dx.doi.org/10.1007/978-3-531-90606-5.</w:t>
      </w:r>
    </w:p>
    <w:p w14:paraId="51F34014" w14:textId="77777777" w:rsidR="00C30E37" w:rsidRDefault="00C30E37" w:rsidP="00C30E37">
      <w:pPr>
        <w:pStyle w:val="CitaviBibliographyEntry"/>
      </w:pPr>
      <w:bookmarkStart w:id="298" w:name="_CTVL001582481cde3d8446d9732b85342f85cb0"/>
      <w:bookmarkEnd w:id="297"/>
      <w:r>
        <w:t xml:space="preserve">Salgia, Aakash Sunil; Ganesan, K.; Raghunath, Ashwin (2015): Smart Pill Box. In: </w:t>
      </w:r>
      <w:bookmarkEnd w:id="298"/>
      <w:r w:rsidRPr="00C30E37">
        <w:rPr>
          <w:i/>
        </w:rPr>
        <w:t xml:space="preserve">Indian Journal of Science and Technology </w:t>
      </w:r>
      <w:r w:rsidRPr="00C30E37">
        <w:t>8 (S2), S. 95. DOI: 10.17485/ijst/2015/v8iS2/58744.</w:t>
      </w:r>
    </w:p>
    <w:p w14:paraId="37F6A68B" w14:textId="77777777" w:rsidR="00C30E37" w:rsidRDefault="00C30E37" w:rsidP="00C30E37">
      <w:pPr>
        <w:pStyle w:val="CitaviBibliographyEntry"/>
      </w:pPr>
      <w:bookmarkStart w:id="299"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14:paraId="3B591C75" w14:textId="77777777" w:rsidR="00C30E37" w:rsidRDefault="00C30E37" w:rsidP="00C30E37">
      <w:pPr>
        <w:pStyle w:val="CitaviBibliographyEntry"/>
      </w:pPr>
      <w:bookmarkStart w:id="300" w:name="_CTVL001357d9b9957e04c8086afe33b4812f37e"/>
      <w:bookmarkEnd w:id="299"/>
      <w:r>
        <w:lastRenderedPageBreak/>
        <w:t>SMRXT INC (2015): SMRxT. Online verfügbar unter https://www.smrxt.com, zuletzt geprüft am 06.10.2016.</w:t>
      </w:r>
    </w:p>
    <w:p w14:paraId="740C4588" w14:textId="77777777" w:rsidR="00C30E37" w:rsidRDefault="00C30E37" w:rsidP="00C30E37">
      <w:pPr>
        <w:pStyle w:val="CitaviBibliographyEntry"/>
      </w:pPr>
      <w:bookmarkStart w:id="301" w:name="_CTVL00154d7019342664800be5d0e4067963b73"/>
      <w:bookmarkEnd w:id="300"/>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14:paraId="43264F6A" w14:textId="77777777" w:rsidR="00C30E37" w:rsidRDefault="00C30E37" w:rsidP="00C30E37">
      <w:pPr>
        <w:pStyle w:val="CitaviBibliographyEntry"/>
      </w:pPr>
      <w:bookmarkStart w:id="302" w:name="_CTVL001d8b7b6bab52c4b269523fc4682bd88cf"/>
      <w:bookmarkEnd w:id="301"/>
      <w:r>
        <w:t>Statistisches Bundesamt (2015): Koordinierte Bevölkerungsvoruasberechnung für Deutschland. Online verfügbar unter http://www.destatis.de/bevoelkerungspyramide/, zuletzt geprüft am 02.10.2016.</w:t>
      </w:r>
    </w:p>
    <w:p w14:paraId="77E03CAA" w14:textId="77777777" w:rsidR="00C30E37" w:rsidRDefault="00C30E37" w:rsidP="00C30E37">
      <w:pPr>
        <w:pStyle w:val="CitaviBibliographyEntry"/>
      </w:pPr>
      <w:bookmarkStart w:id="303" w:name="_CTVL001e04693e9b6c0486b9d9ef4c70eeb58e8"/>
      <w:bookmarkEnd w:id="302"/>
      <w:r>
        <w:t>Statistisches Landesamt Baden-Württemberg (Hg.) (2011): Statistisches Monatsheft Baden-Württemberg. Stuttgart.</w:t>
      </w:r>
    </w:p>
    <w:p w14:paraId="405B8ACA" w14:textId="77777777" w:rsidR="00C30E37" w:rsidRDefault="00C30E37" w:rsidP="00C30E37">
      <w:pPr>
        <w:pStyle w:val="CitaviBibliographyEntry"/>
      </w:pPr>
      <w:bookmarkStart w:id="304" w:name="_CTVL00187d67e6315b44b1f9a5da39ed4e2c6f1"/>
      <w:bookmarkEnd w:id="303"/>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14:paraId="78976FDE" w14:textId="77777777" w:rsidR="00C30E37" w:rsidRDefault="00C30E37" w:rsidP="00C30E37">
      <w:pPr>
        <w:pStyle w:val="CitaviBibliographyEntry"/>
      </w:pPr>
      <w:bookmarkStart w:id="305" w:name="_CTVL001fdf64d49c0374fbb9f6be55e60e0e008"/>
      <w:bookmarkEnd w:id="304"/>
      <w:r>
        <w:t>Theussig, Sören (2012): AAL für ALLE? Nutzerakzeptanz-Steigerung von altersgerechten Assistenzsystemen (AAL) durch den Ansatz des Universal Design und Nutzerintegration. Online verfügbar unter http://nullbarriere.de/aal-fuer-alle.htm, zuletzt geprüft am 14.10.2016.</w:t>
      </w:r>
    </w:p>
    <w:p w14:paraId="7FA20CEC" w14:textId="77777777" w:rsidR="00C30E37" w:rsidRDefault="00C30E37" w:rsidP="00C30E37">
      <w:pPr>
        <w:pStyle w:val="CitaviBibliographyEntry"/>
      </w:pPr>
      <w:bookmarkStart w:id="306" w:name="_CTVL0015b250e0c8efb46ae892ed3b68e8b73c7"/>
      <w:bookmarkEnd w:id="305"/>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14:paraId="4A2B89C0" w14:textId="77777777" w:rsidR="00C30E37" w:rsidRDefault="00C30E37" w:rsidP="00C30E37">
      <w:pPr>
        <w:pStyle w:val="CitaviBibliographyEntry"/>
      </w:pPr>
      <w:bookmarkStart w:id="307" w:name="_CTVL0013febbee27294488d9e98827bfba96e01"/>
      <w:bookmarkEnd w:id="306"/>
      <w:r>
        <w:t xml:space="preserve">Tomita, Machiko R.; Mann, William C.; Fraas, Linda F.; Stanton, Kathleen M. (2004): Predictors of the Use of Assistive Devices that Address Physical Impairments Among Community-Based Frail Elders. In: </w:t>
      </w:r>
      <w:bookmarkEnd w:id="307"/>
      <w:r w:rsidRPr="00C30E37">
        <w:rPr>
          <w:i/>
        </w:rPr>
        <w:t xml:space="preserve">j appl gerontol </w:t>
      </w:r>
      <w:r w:rsidRPr="00C30E37">
        <w:t>23 (2), S. 141–155. DOI: 10.1177/0733464804265606.</w:t>
      </w:r>
    </w:p>
    <w:p w14:paraId="574F5BFD" w14:textId="77777777" w:rsidR="00C30E37" w:rsidRDefault="00C30E37" w:rsidP="00C30E37">
      <w:pPr>
        <w:pStyle w:val="CitaviBibliographyEntry"/>
      </w:pPr>
      <w:bookmarkStart w:id="308" w:name="_CTVL00112c44df0467e4de1976b0abfa24e2f3b"/>
      <w:r>
        <w:t>Tricella Inc. (2015): Pillbox by Tricella. Online verfügbar unter http://www.tricella.com, zuletzt geprüft am 06.10.2016.</w:t>
      </w:r>
    </w:p>
    <w:p w14:paraId="30689DB2" w14:textId="77777777" w:rsidR="00C30E37" w:rsidRDefault="00C30E37" w:rsidP="00C30E37">
      <w:pPr>
        <w:pStyle w:val="CitaviBibliographyEntry"/>
      </w:pPr>
      <w:bookmarkStart w:id="309" w:name="_CTVL00176b99440310d4b12bdcdd447df8f14f6"/>
      <w:bookmarkEnd w:id="308"/>
      <w:r>
        <w:t xml:space="preserve">van den Boogaard, Jossy; Lyimo, Ramsey A.; Boeree, Martin J.; Kibiki, Gibson S.; Aarnoutse, Rob E. (2011): Electronic monitoring of treatment adherence and validation of alternative adherence measures in tuberculosis patients: a pilot study. In: </w:t>
      </w:r>
      <w:bookmarkEnd w:id="309"/>
      <w:r w:rsidRPr="00C30E37">
        <w:rPr>
          <w:i/>
        </w:rPr>
        <w:t xml:space="preserve">Bulletin of the World Health Organization </w:t>
      </w:r>
      <w:r w:rsidRPr="00C30E37">
        <w:t>89 (9), S. 632–639. DOI: 10.2471/BLT.11.086462.</w:t>
      </w:r>
    </w:p>
    <w:p w14:paraId="590E454F" w14:textId="77777777" w:rsidR="00C30E37" w:rsidRDefault="00C30E37" w:rsidP="00C30E37">
      <w:pPr>
        <w:pStyle w:val="CitaviBibliographyEntry"/>
      </w:pPr>
      <w:bookmarkStart w:id="310" w:name="_CTVL001a3e301fa733f4818ac48c6d44a177d19"/>
      <w:r>
        <w:t>WEALTHTAXI (o. J.): Product Description. Online verfügbar unter http://www.getiremember.com/Home/Description?Length=4, zuletzt geprüft am 06.10.2016.</w:t>
      </w:r>
    </w:p>
    <w:p w14:paraId="2940D2D6" w14:textId="1385DC71" w:rsidR="009D42D9" w:rsidRPr="00F51116" w:rsidRDefault="00C30E37" w:rsidP="00C30E37">
      <w:pPr>
        <w:pStyle w:val="CitaviBibliographyEntry"/>
      </w:pPr>
      <w:bookmarkStart w:id="311" w:name="_CTVL001158081f0142542deafaecc3d5386ad04"/>
      <w:bookmarkEnd w:id="310"/>
      <w:r>
        <w:t>Weineck, Jürgen (2004): Sportbiologie. 9. Aufl. Balingen: Spitta-Verl.</w:t>
      </w:r>
      <w:bookmarkEnd w:id="311"/>
      <w:r w:rsidR="009D42D9">
        <w:fldChar w:fldCharType="end"/>
      </w:r>
    </w:p>
    <w:p w14:paraId="0661C58A" w14:textId="77777777" w:rsidR="009D42D9" w:rsidRPr="009D42D9" w:rsidRDefault="009D42D9" w:rsidP="009D42D9"/>
    <w:p w14:paraId="5318078C" w14:textId="77777777" w:rsidR="009D42D9" w:rsidRDefault="009D42D9" w:rsidP="009D42D9">
      <w:pPr>
        <w:pStyle w:val="CitaviBibliographyEntry"/>
        <w:rPr>
          <w:b/>
        </w:rPr>
      </w:pPr>
      <w:bookmarkStart w:id="312" w:name="_CTVL001cb0080da91454f4e903a83699d3e23b8"/>
    </w:p>
    <w:bookmarkEnd w:id="312"/>
    <w:p w14:paraId="1642AB8C" w14:textId="2F8266F6" w:rsidR="000038CA" w:rsidRDefault="000038CA">
      <w:pPr>
        <w:spacing w:after="200" w:line="276" w:lineRule="auto"/>
        <w:rPr>
          <w:rFonts w:ascii="Arial" w:eastAsiaTheme="majorEastAsia" w:hAnsi="Arial" w:cs="Arial"/>
          <w:b/>
          <w:bCs/>
          <w:color w:val="4F81BD" w:themeColor="accent1"/>
          <w:sz w:val="26"/>
          <w:szCs w:val="26"/>
        </w:rPr>
      </w:pPr>
      <w:r>
        <w:rPr>
          <w:rFonts w:ascii="Arial" w:hAnsi="Arial" w:cs="Arial"/>
        </w:rPr>
        <w:br w:type="page"/>
      </w:r>
    </w:p>
    <w:p w14:paraId="57A7C7CE" w14:textId="77777777" w:rsidR="000038CA" w:rsidRPr="00E238E9" w:rsidRDefault="000038CA" w:rsidP="000038CA">
      <w:pPr>
        <w:pStyle w:val="berschrift1"/>
        <w:rPr>
          <w:color w:val="4F81BD" w:themeColor="accent1"/>
        </w:rPr>
      </w:pPr>
      <w:bookmarkStart w:id="313" w:name="_Toc314399566"/>
      <w:bookmarkStart w:id="314" w:name="_Toc428201629"/>
      <w:bookmarkStart w:id="315" w:name="_Toc462231048"/>
      <w:bookmarkStart w:id="316" w:name="_Toc469069449"/>
      <w:r w:rsidRPr="00E238E9">
        <w:rPr>
          <w:color w:val="4F81BD" w:themeColor="accent1"/>
        </w:rPr>
        <w:lastRenderedPageBreak/>
        <w:t>Ehrenwörtliche Erklärung</w:t>
      </w:r>
      <w:bookmarkEnd w:id="313"/>
      <w:bookmarkEnd w:id="314"/>
      <w:bookmarkEnd w:id="315"/>
      <w:bookmarkEnd w:id="316"/>
    </w:p>
    <w:p w14:paraId="5AA908EB" w14:textId="77777777" w:rsidR="000038CA" w:rsidRPr="002169F4" w:rsidRDefault="000038CA" w:rsidP="000038CA">
      <w:pPr>
        <w:rPr>
          <w:rFonts w:ascii="Arial" w:hAnsi="Arial" w:cs="Arial"/>
        </w:rPr>
      </w:pPr>
    </w:p>
    <w:p w14:paraId="21C80C7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12931D0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14:paraId="30CE642D"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78E5CDC3"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2313B39E"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45DE7EF4"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3B92638"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 xml:space="preserve">Ort, Datum </w:t>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t>Unterschrift</w:t>
      </w:r>
    </w:p>
    <w:p w14:paraId="70FBE212" w14:textId="77777777"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14:paraId="0A1CC16E" w14:textId="77777777" w:rsidR="000038CA" w:rsidRDefault="000038CA" w:rsidP="000038CA">
      <w:pPr>
        <w:pStyle w:val="Listenabsatz"/>
        <w:ind w:left="0"/>
      </w:pPr>
    </w:p>
    <w:sectPr w:rsidR="000038CA" w:rsidSect="00A0475D">
      <w:footerReference w:type="default" r:id="rId39"/>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E25365" w14:textId="77777777" w:rsidR="005E54E7" w:rsidRDefault="005E54E7" w:rsidP="00AD0E32">
      <w:r>
        <w:separator/>
      </w:r>
    </w:p>
  </w:endnote>
  <w:endnote w:type="continuationSeparator" w:id="0">
    <w:p w14:paraId="38DE70DC" w14:textId="77777777" w:rsidR="005E54E7" w:rsidRDefault="005E54E7"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D0664A" w14:textId="77777777" w:rsidR="00E05C68" w:rsidRDefault="00E05C6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A2E42" w14:textId="0D0DE523" w:rsidR="00E05C68" w:rsidRPr="00451896" w:rsidRDefault="00E05C6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BD7DA2" w:rsidRPr="00BD7DA2">
      <w:rPr>
        <w:rFonts w:ascii="Arial" w:eastAsiaTheme="majorEastAsia" w:hAnsi="Arial" w:cs="Arial"/>
        <w:noProof/>
        <w:sz w:val="20"/>
      </w:rPr>
      <w:t>VIII</w:t>
    </w:r>
    <w:r w:rsidRPr="00451896">
      <w:rPr>
        <w:rFonts w:ascii="Arial" w:eastAsiaTheme="majorEastAsia" w:hAnsi="Arial" w:cs="Arial"/>
        <w:sz w:val="20"/>
      </w:rPr>
      <w:fldChar w:fldCharType="end"/>
    </w:r>
  </w:p>
  <w:p w14:paraId="7B8D6833" w14:textId="77777777" w:rsidR="00E05C68" w:rsidRPr="00451896" w:rsidRDefault="00E05C68">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FD8FF1" w14:textId="77777777" w:rsidR="00E05C68" w:rsidRDefault="00E05C6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16C0F6" w14:textId="2A340D0A" w:rsidR="00E05C68" w:rsidRPr="00451896" w:rsidRDefault="00E05C68"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7C6C65" w:rsidRPr="007C6C65">
      <w:rPr>
        <w:rFonts w:ascii="Arial" w:eastAsiaTheme="majorEastAsia" w:hAnsi="Arial" w:cs="Arial"/>
        <w:noProof/>
        <w:sz w:val="20"/>
      </w:rPr>
      <w:t>30</w:t>
    </w:r>
    <w:r w:rsidRPr="00451896">
      <w:rPr>
        <w:rFonts w:ascii="Arial" w:eastAsiaTheme="majorEastAsia" w:hAnsi="Arial" w:cs="Arial"/>
        <w:sz w:val="20"/>
      </w:rPr>
      <w:fldChar w:fldCharType="end"/>
    </w:r>
  </w:p>
  <w:p w14:paraId="54F5612D" w14:textId="77777777" w:rsidR="00E05C68" w:rsidRPr="00451896" w:rsidRDefault="00E05C68">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3EAAA3" w14:textId="11B4DE6A" w:rsidR="00E05C68" w:rsidRPr="00451896" w:rsidRDefault="00E05C68"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7C6C65" w:rsidRPr="007C6C65">
      <w:rPr>
        <w:rFonts w:ascii="Arial" w:eastAsiaTheme="majorEastAsia" w:hAnsi="Arial" w:cs="Arial"/>
        <w:noProof/>
        <w:sz w:val="20"/>
      </w:rPr>
      <w:t>IX</w:t>
    </w:r>
    <w:r w:rsidRPr="00451896">
      <w:rPr>
        <w:rFonts w:ascii="Arial" w:eastAsiaTheme="majorEastAsia" w:hAnsi="Arial" w:cs="Arial"/>
        <w:sz w:val="20"/>
      </w:rPr>
      <w:fldChar w:fldCharType="end"/>
    </w:r>
  </w:p>
  <w:p w14:paraId="3724DC06" w14:textId="77777777" w:rsidR="00E05C68" w:rsidRPr="00451896" w:rsidRDefault="00E05C68">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A56C8F" w14:textId="77777777" w:rsidR="005E54E7" w:rsidRDefault="005E54E7" w:rsidP="00AD0E32">
      <w:r>
        <w:separator/>
      </w:r>
    </w:p>
  </w:footnote>
  <w:footnote w:type="continuationSeparator" w:id="0">
    <w:p w14:paraId="7FCEF6A5" w14:textId="77777777" w:rsidR="005E54E7" w:rsidRDefault="005E54E7"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C808AB" w14:textId="77777777" w:rsidR="00E05C68" w:rsidRDefault="00E05C6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27A0E8" w14:textId="20E34054" w:rsidR="00E05C68" w:rsidRPr="00451896" w:rsidRDefault="00E05C68"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BD7DA2">
      <w:rPr>
        <w:rFonts w:ascii="Arial" w:eastAsiaTheme="majorEastAsia" w:hAnsi="Arial" w:cs="Arial"/>
        <w:sz w:val="20"/>
      </w:rPr>
      <w:fldChar w:fldCharType="separate"/>
    </w:r>
    <w:r w:rsidR="00BD7DA2">
      <w:rPr>
        <w:rFonts w:ascii="Arial" w:eastAsiaTheme="majorEastAsia" w:hAnsi="Arial" w:cs="Arial"/>
        <w:noProof/>
        <w:sz w:val="20"/>
      </w:rPr>
      <w:t>Abbildungsverzeichnis</w:t>
    </w:r>
    <w:r>
      <w:rPr>
        <w:rFonts w:ascii="Arial" w:eastAsiaTheme="majorEastAsia" w:hAnsi="Arial" w:cs="Arial"/>
        <w:sz w:val="20"/>
      </w:rPr>
      <w:fldChar w:fldCharType="end"/>
    </w:r>
  </w:p>
  <w:p w14:paraId="3B439F52" w14:textId="4C14D7A5" w:rsidR="00E05C68" w:rsidRPr="004744C8" w:rsidRDefault="00E05C68"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D9C1D" w14:textId="77777777" w:rsidR="00E05C68" w:rsidRDefault="00E05C6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7D1734" w14:textId="28636CB9" w:rsidR="00E05C68" w:rsidRPr="00C8219C" w:rsidRDefault="00E05C68"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7C6C65">
      <w:rPr>
        <w:rFonts w:ascii="Arial" w:eastAsiaTheme="majorEastAsia" w:hAnsi="Arial" w:cs="Arial"/>
        <w:sz w:val="20"/>
      </w:rPr>
      <w:fldChar w:fldCharType="separate"/>
    </w:r>
    <w:r w:rsidR="007C6C65">
      <w:rPr>
        <w:rFonts w:ascii="Arial" w:eastAsiaTheme="majorEastAsia" w:hAnsi="Arial" w:cs="Arial"/>
        <w:noProof/>
        <w:sz w:val="20"/>
      </w:rPr>
      <w:t>Smarte Pillendose</w: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E5808F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39A270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7DC0C99"/>
    <w:multiLevelType w:val="hybridMultilevel"/>
    <w:tmpl w:val="307C4FFE"/>
    <w:lvl w:ilvl="0" w:tplc="2746F1B0">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8"/>
  </w:num>
  <w:num w:numId="2">
    <w:abstractNumId w:val="23"/>
  </w:num>
  <w:num w:numId="3">
    <w:abstractNumId w:val="11"/>
  </w:num>
  <w:num w:numId="4">
    <w:abstractNumId w:val="20"/>
  </w:num>
  <w:num w:numId="5">
    <w:abstractNumId w:val="10"/>
  </w:num>
  <w:num w:numId="6">
    <w:abstractNumId w:val="22"/>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19"/>
  </w:num>
  <w:num w:numId="18">
    <w:abstractNumId w:val="16"/>
  </w:num>
  <w:num w:numId="19">
    <w:abstractNumId w:val="14"/>
  </w:num>
  <w:num w:numId="20">
    <w:abstractNumId w:val="21"/>
  </w:num>
  <w:num w:numId="21">
    <w:abstractNumId w:val="12"/>
  </w:num>
  <w:num w:numId="22">
    <w:abstractNumId w:val="24"/>
  </w:num>
  <w:num w:numId="23">
    <w:abstractNumId w:val="15"/>
  </w:num>
  <w:num w:numId="24">
    <w:abstractNumId w:val="17"/>
  </w:num>
  <w:num w:numId="25">
    <w:abstractNumId w:val="13"/>
  </w:num>
  <w:num w:numId="26">
    <w:abstractNumId w:val="25"/>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2579"/>
    <w:rsid w:val="000038CA"/>
    <w:rsid w:val="00004506"/>
    <w:rsid w:val="00004E6B"/>
    <w:rsid w:val="00005748"/>
    <w:rsid w:val="000100C2"/>
    <w:rsid w:val="00010A7C"/>
    <w:rsid w:val="00011000"/>
    <w:rsid w:val="0001250A"/>
    <w:rsid w:val="0001487F"/>
    <w:rsid w:val="000159EB"/>
    <w:rsid w:val="00020AE0"/>
    <w:rsid w:val="000219F4"/>
    <w:rsid w:val="00022590"/>
    <w:rsid w:val="000249C8"/>
    <w:rsid w:val="00024D8D"/>
    <w:rsid w:val="00024E16"/>
    <w:rsid w:val="000253E5"/>
    <w:rsid w:val="00025D6B"/>
    <w:rsid w:val="00027386"/>
    <w:rsid w:val="000274E1"/>
    <w:rsid w:val="00027878"/>
    <w:rsid w:val="000303C1"/>
    <w:rsid w:val="0003040A"/>
    <w:rsid w:val="00031E32"/>
    <w:rsid w:val="000327F6"/>
    <w:rsid w:val="0003357B"/>
    <w:rsid w:val="000344FD"/>
    <w:rsid w:val="000369BD"/>
    <w:rsid w:val="00036A98"/>
    <w:rsid w:val="00041C22"/>
    <w:rsid w:val="00042611"/>
    <w:rsid w:val="00046438"/>
    <w:rsid w:val="000471CE"/>
    <w:rsid w:val="0004779D"/>
    <w:rsid w:val="000507D0"/>
    <w:rsid w:val="000546EA"/>
    <w:rsid w:val="00056945"/>
    <w:rsid w:val="00056C7C"/>
    <w:rsid w:val="0006262F"/>
    <w:rsid w:val="00065A4A"/>
    <w:rsid w:val="0006733D"/>
    <w:rsid w:val="000677EF"/>
    <w:rsid w:val="00067C97"/>
    <w:rsid w:val="000714B6"/>
    <w:rsid w:val="00071554"/>
    <w:rsid w:val="00072CB2"/>
    <w:rsid w:val="00074800"/>
    <w:rsid w:val="000756D1"/>
    <w:rsid w:val="00080135"/>
    <w:rsid w:val="00084782"/>
    <w:rsid w:val="0008698F"/>
    <w:rsid w:val="0009041A"/>
    <w:rsid w:val="00092022"/>
    <w:rsid w:val="00093A60"/>
    <w:rsid w:val="00096801"/>
    <w:rsid w:val="000A4662"/>
    <w:rsid w:val="000B0804"/>
    <w:rsid w:val="000B0BEA"/>
    <w:rsid w:val="000B334F"/>
    <w:rsid w:val="000B4D23"/>
    <w:rsid w:val="000B73FF"/>
    <w:rsid w:val="000B7BB6"/>
    <w:rsid w:val="000B7CDC"/>
    <w:rsid w:val="000C1C92"/>
    <w:rsid w:val="000C3630"/>
    <w:rsid w:val="000C3B96"/>
    <w:rsid w:val="000C716E"/>
    <w:rsid w:val="000C7D5C"/>
    <w:rsid w:val="000D0733"/>
    <w:rsid w:val="000D2031"/>
    <w:rsid w:val="000D4402"/>
    <w:rsid w:val="000D4D8A"/>
    <w:rsid w:val="000D4EBC"/>
    <w:rsid w:val="000D6DAF"/>
    <w:rsid w:val="000E10B4"/>
    <w:rsid w:val="000E4469"/>
    <w:rsid w:val="000E5945"/>
    <w:rsid w:val="000E5F99"/>
    <w:rsid w:val="000E78C8"/>
    <w:rsid w:val="000F0B60"/>
    <w:rsid w:val="000F2AC4"/>
    <w:rsid w:val="000F4120"/>
    <w:rsid w:val="000F429C"/>
    <w:rsid w:val="000F660C"/>
    <w:rsid w:val="00100ADC"/>
    <w:rsid w:val="00102987"/>
    <w:rsid w:val="00105B23"/>
    <w:rsid w:val="00105F7C"/>
    <w:rsid w:val="00110D72"/>
    <w:rsid w:val="00111605"/>
    <w:rsid w:val="00113DCC"/>
    <w:rsid w:val="00113EA8"/>
    <w:rsid w:val="00114F3C"/>
    <w:rsid w:val="00116D0B"/>
    <w:rsid w:val="00117312"/>
    <w:rsid w:val="001173BF"/>
    <w:rsid w:val="00117B55"/>
    <w:rsid w:val="00117FC4"/>
    <w:rsid w:val="00121276"/>
    <w:rsid w:val="001214BD"/>
    <w:rsid w:val="00124B71"/>
    <w:rsid w:val="00125701"/>
    <w:rsid w:val="001264D1"/>
    <w:rsid w:val="001274F5"/>
    <w:rsid w:val="001274FE"/>
    <w:rsid w:val="001316B0"/>
    <w:rsid w:val="00132A02"/>
    <w:rsid w:val="00136666"/>
    <w:rsid w:val="001421C9"/>
    <w:rsid w:val="001425E2"/>
    <w:rsid w:val="00144419"/>
    <w:rsid w:val="00145E5C"/>
    <w:rsid w:val="00146278"/>
    <w:rsid w:val="0014647E"/>
    <w:rsid w:val="00146A24"/>
    <w:rsid w:val="00153E1D"/>
    <w:rsid w:val="001660D1"/>
    <w:rsid w:val="00167695"/>
    <w:rsid w:val="00173516"/>
    <w:rsid w:val="00173F50"/>
    <w:rsid w:val="00175EC5"/>
    <w:rsid w:val="00177361"/>
    <w:rsid w:val="0017736F"/>
    <w:rsid w:val="00177E2C"/>
    <w:rsid w:val="0018033D"/>
    <w:rsid w:val="00181559"/>
    <w:rsid w:val="00182A58"/>
    <w:rsid w:val="00183DBB"/>
    <w:rsid w:val="0018585B"/>
    <w:rsid w:val="001877A4"/>
    <w:rsid w:val="00187847"/>
    <w:rsid w:val="0019090C"/>
    <w:rsid w:val="001914E7"/>
    <w:rsid w:val="00191AD5"/>
    <w:rsid w:val="0019204C"/>
    <w:rsid w:val="001932E2"/>
    <w:rsid w:val="00193FE1"/>
    <w:rsid w:val="0019405C"/>
    <w:rsid w:val="00194108"/>
    <w:rsid w:val="00194A20"/>
    <w:rsid w:val="00196004"/>
    <w:rsid w:val="001979B7"/>
    <w:rsid w:val="00197FF3"/>
    <w:rsid w:val="001A1BFA"/>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4522"/>
    <w:rsid w:val="001D577F"/>
    <w:rsid w:val="001D622F"/>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FE2"/>
    <w:rsid w:val="00204D02"/>
    <w:rsid w:val="00206640"/>
    <w:rsid w:val="00206B97"/>
    <w:rsid w:val="00207ED4"/>
    <w:rsid w:val="00212724"/>
    <w:rsid w:val="002169F4"/>
    <w:rsid w:val="002219A4"/>
    <w:rsid w:val="00225A97"/>
    <w:rsid w:val="00230640"/>
    <w:rsid w:val="002309C1"/>
    <w:rsid w:val="002323BD"/>
    <w:rsid w:val="00232D28"/>
    <w:rsid w:val="00240741"/>
    <w:rsid w:val="0024089F"/>
    <w:rsid w:val="00240C3B"/>
    <w:rsid w:val="00244AF1"/>
    <w:rsid w:val="002454EB"/>
    <w:rsid w:val="0024560A"/>
    <w:rsid w:val="00245FBB"/>
    <w:rsid w:val="002460F3"/>
    <w:rsid w:val="002539D2"/>
    <w:rsid w:val="00255A3B"/>
    <w:rsid w:val="00255ECE"/>
    <w:rsid w:val="00257212"/>
    <w:rsid w:val="0026262E"/>
    <w:rsid w:val="0026275B"/>
    <w:rsid w:val="0026321F"/>
    <w:rsid w:val="00264453"/>
    <w:rsid w:val="00264A76"/>
    <w:rsid w:val="00267651"/>
    <w:rsid w:val="0027533C"/>
    <w:rsid w:val="0027791F"/>
    <w:rsid w:val="00280A82"/>
    <w:rsid w:val="00280AB2"/>
    <w:rsid w:val="002810DD"/>
    <w:rsid w:val="002836C3"/>
    <w:rsid w:val="002859FC"/>
    <w:rsid w:val="00287946"/>
    <w:rsid w:val="002911D3"/>
    <w:rsid w:val="00292549"/>
    <w:rsid w:val="0029433C"/>
    <w:rsid w:val="00294CD1"/>
    <w:rsid w:val="002A2B15"/>
    <w:rsid w:val="002A3565"/>
    <w:rsid w:val="002A3DA4"/>
    <w:rsid w:val="002A6C8F"/>
    <w:rsid w:val="002B330E"/>
    <w:rsid w:val="002B50B7"/>
    <w:rsid w:val="002B5945"/>
    <w:rsid w:val="002B6692"/>
    <w:rsid w:val="002C018D"/>
    <w:rsid w:val="002C34A7"/>
    <w:rsid w:val="002C3EA8"/>
    <w:rsid w:val="002C5B89"/>
    <w:rsid w:val="002C7B7A"/>
    <w:rsid w:val="002D37B4"/>
    <w:rsid w:val="002D5BEA"/>
    <w:rsid w:val="002D6F44"/>
    <w:rsid w:val="002E1426"/>
    <w:rsid w:val="002E2C66"/>
    <w:rsid w:val="002E329A"/>
    <w:rsid w:val="002E55AD"/>
    <w:rsid w:val="002F05E3"/>
    <w:rsid w:val="002F0A46"/>
    <w:rsid w:val="002F29BE"/>
    <w:rsid w:val="002F3F0C"/>
    <w:rsid w:val="002F52DC"/>
    <w:rsid w:val="00301353"/>
    <w:rsid w:val="00306259"/>
    <w:rsid w:val="0030676D"/>
    <w:rsid w:val="00306A3D"/>
    <w:rsid w:val="00310459"/>
    <w:rsid w:val="00310EA2"/>
    <w:rsid w:val="00311F25"/>
    <w:rsid w:val="00313451"/>
    <w:rsid w:val="003151F0"/>
    <w:rsid w:val="00320A15"/>
    <w:rsid w:val="00324A98"/>
    <w:rsid w:val="00326706"/>
    <w:rsid w:val="003315EA"/>
    <w:rsid w:val="00331869"/>
    <w:rsid w:val="0033511B"/>
    <w:rsid w:val="003423F3"/>
    <w:rsid w:val="003430D5"/>
    <w:rsid w:val="00344BA0"/>
    <w:rsid w:val="00345ABF"/>
    <w:rsid w:val="00345E78"/>
    <w:rsid w:val="003465AE"/>
    <w:rsid w:val="00352B4C"/>
    <w:rsid w:val="00357C1B"/>
    <w:rsid w:val="003617FC"/>
    <w:rsid w:val="00361A5A"/>
    <w:rsid w:val="00361B71"/>
    <w:rsid w:val="0036267D"/>
    <w:rsid w:val="00363B27"/>
    <w:rsid w:val="003642BC"/>
    <w:rsid w:val="00364474"/>
    <w:rsid w:val="003646D3"/>
    <w:rsid w:val="00364D42"/>
    <w:rsid w:val="00367E5D"/>
    <w:rsid w:val="0037187B"/>
    <w:rsid w:val="003725FE"/>
    <w:rsid w:val="0037415B"/>
    <w:rsid w:val="003744E5"/>
    <w:rsid w:val="003746CA"/>
    <w:rsid w:val="00374C61"/>
    <w:rsid w:val="00381D8F"/>
    <w:rsid w:val="00393DF7"/>
    <w:rsid w:val="00396493"/>
    <w:rsid w:val="003A0743"/>
    <w:rsid w:val="003A0D72"/>
    <w:rsid w:val="003A33BE"/>
    <w:rsid w:val="003A49CC"/>
    <w:rsid w:val="003A54F9"/>
    <w:rsid w:val="003A7CC6"/>
    <w:rsid w:val="003B63CE"/>
    <w:rsid w:val="003C227F"/>
    <w:rsid w:val="003C4642"/>
    <w:rsid w:val="003C54E3"/>
    <w:rsid w:val="003C57CD"/>
    <w:rsid w:val="003C5E5E"/>
    <w:rsid w:val="003D4EB3"/>
    <w:rsid w:val="003D5051"/>
    <w:rsid w:val="003D67F8"/>
    <w:rsid w:val="003E6463"/>
    <w:rsid w:val="003E6518"/>
    <w:rsid w:val="003F0B62"/>
    <w:rsid w:val="003F0FC7"/>
    <w:rsid w:val="003F22BC"/>
    <w:rsid w:val="003F388C"/>
    <w:rsid w:val="003F44FB"/>
    <w:rsid w:val="003F465D"/>
    <w:rsid w:val="003F506B"/>
    <w:rsid w:val="003F6CF2"/>
    <w:rsid w:val="00401080"/>
    <w:rsid w:val="00403719"/>
    <w:rsid w:val="004042EA"/>
    <w:rsid w:val="004051C3"/>
    <w:rsid w:val="004056A0"/>
    <w:rsid w:val="0040668C"/>
    <w:rsid w:val="00406E61"/>
    <w:rsid w:val="00407440"/>
    <w:rsid w:val="0041043D"/>
    <w:rsid w:val="00410A33"/>
    <w:rsid w:val="0041164D"/>
    <w:rsid w:val="004127ED"/>
    <w:rsid w:val="00412EC5"/>
    <w:rsid w:val="00413577"/>
    <w:rsid w:val="004147EC"/>
    <w:rsid w:val="00415746"/>
    <w:rsid w:val="004159A0"/>
    <w:rsid w:val="00415E19"/>
    <w:rsid w:val="00420AC3"/>
    <w:rsid w:val="00420FBB"/>
    <w:rsid w:val="00423909"/>
    <w:rsid w:val="00424B99"/>
    <w:rsid w:val="00424E36"/>
    <w:rsid w:val="00425FD2"/>
    <w:rsid w:val="0043020D"/>
    <w:rsid w:val="00435001"/>
    <w:rsid w:val="00437529"/>
    <w:rsid w:val="0044177E"/>
    <w:rsid w:val="00445D5F"/>
    <w:rsid w:val="00451896"/>
    <w:rsid w:val="00452165"/>
    <w:rsid w:val="00455C45"/>
    <w:rsid w:val="00456249"/>
    <w:rsid w:val="00456412"/>
    <w:rsid w:val="00460505"/>
    <w:rsid w:val="00462FE3"/>
    <w:rsid w:val="004630F7"/>
    <w:rsid w:val="0046398D"/>
    <w:rsid w:val="0046529E"/>
    <w:rsid w:val="00465C54"/>
    <w:rsid w:val="00465F9B"/>
    <w:rsid w:val="004663D8"/>
    <w:rsid w:val="0047174B"/>
    <w:rsid w:val="004744C8"/>
    <w:rsid w:val="004751A8"/>
    <w:rsid w:val="004759A0"/>
    <w:rsid w:val="00482C50"/>
    <w:rsid w:val="004866A8"/>
    <w:rsid w:val="004910D5"/>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4BBB"/>
    <w:rsid w:val="004B5338"/>
    <w:rsid w:val="004C2EF0"/>
    <w:rsid w:val="004C43E2"/>
    <w:rsid w:val="004C502D"/>
    <w:rsid w:val="004C5FEE"/>
    <w:rsid w:val="004D19A7"/>
    <w:rsid w:val="004D19E2"/>
    <w:rsid w:val="004D25DC"/>
    <w:rsid w:val="004D3273"/>
    <w:rsid w:val="004D76F9"/>
    <w:rsid w:val="004E081D"/>
    <w:rsid w:val="004E09A9"/>
    <w:rsid w:val="004E157A"/>
    <w:rsid w:val="004E4245"/>
    <w:rsid w:val="004E582A"/>
    <w:rsid w:val="004E5EF6"/>
    <w:rsid w:val="004F2C38"/>
    <w:rsid w:val="004F3C9E"/>
    <w:rsid w:val="004F615E"/>
    <w:rsid w:val="004F6BD5"/>
    <w:rsid w:val="004F7F70"/>
    <w:rsid w:val="00501924"/>
    <w:rsid w:val="00502384"/>
    <w:rsid w:val="005037D0"/>
    <w:rsid w:val="00503B51"/>
    <w:rsid w:val="00503CB8"/>
    <w:rsid w:val="0050716C"/>
    <w:rsid w:val="00510D5C"/>
    <w:rsid w:val="00511D35"/>
    <w:rsid w:val="00515AD6"/>
    <w:rsid w:val="00515B9D"/>
    <w:rsid w:val="0051731D"/>
    <w:rsid w:val="00521A34"/>
    <w:rsid w:val="005311E4"/>
    <w:rsid w:val="005322B9"/>
    <w:rsid w:val="0053340C"/>
    <w:rsid w:val="005345EA"/>
    <w:rsid w:val="00543622"/>
    <w:rsid w:val="00543CD7"/>
    <w:rsid w:val="00544714"/>
    <w:rsid w:val="00546B43"/>
    <w:rsid w:val="005474A1"/>
    <w:rsid w:val="00550CDE"/>
    <w:rsid w:val="00553A52"/>
    <w:rsid w:val="00553B6B"/>
    <w:rsid w:val="00555047"/>
    <w:rsid w:val="005572B2"/>
    <w:rsid w:val="00557D6A"/>
    <w:rsid w:val="00560018"/>
    <w:rsid w:val="00560ED7"/>
    <w:rsid w:val="00564A0B"/>
    <w:rsid w:val="00565467"/>
    <w:rsid w:val="005654BB"/>
    <w:rsid w:val="00565F04"/>
    <w:rsid w:val="00570557"/>
    <w:rsid w:val="00570A3B"/>
    <w:rsid w:val="0057247F"/>
    <w:rsid w:val="0057285D"/>
    <w:rsid w:val="00572CA8"/>
    <w:rsid w:val="0057685A"/>
    <w:rsid w:val="00577457"/>
    <w:rsid w:val="005776F8"/>
    <w:rsid w:val="005801DD"/>
    <w:rsid w:val="0058042D"/>
    <w:rsid w:val="00583753"/>
    <w:rsid w:val="0058523D"/>
    <w:rsid w:val="00590814"/>
    <w:rsid w:val="00593B17"/>
    <w:rsid w:val="005953A9"/>
    <w:rsid w:val="00595D2B"/>
    <w:rsid w:val="00596600"/>
    <w:rsid w:val="005A019D"/>
    <w:rsid w:val="005A137A"/>
    <w:rsid w:val="005A3316"/>
    <w:rsid w:val="005A673A"/>
    <w:rsid w:val="005B2DF2"/>
    <w:rsid w:val="005B2E23"/>
    <w:rsid w:val="005B300A"/>
    <w:rsid w:val="005B71A8"/>
    <w:rsid w:val="005C022E"/>
    <w:rsid w:val="005C5CE5"/>
    <w:rsid w:val="005D22FD"/>
    <w:rsid w:val="005D3779"/>
    <w:rsid w:val="005E1AE1"/>
    <w:rsid w:val="005E2C97"/>
    <w:rsid w:val="005E53EF"/>
    <w:rsid w:val="005E54E7"/>
    <w:rsid w:val="005E6741"/>
    <w:rsid w:val="005E67BE"/>
    <w:rsid w:val="005E68E0"/>
    <w:rsid w:val="005E75CF"/>
    <w:rsid w:val="005F1633"/>
    <w:rsid w:val="005F20D6"/>
    <w:rsid w:val="005F72EC"/>
    <w:rsid w:val="005F7373"/>
    <w:rsid w:val="006017AF"/>
    <w:rsid w:val="00604A32"/>
    <w:rsid w:val="006058C8"/>
    <w:rsid w:val="00611637"/>
    <w:rsid w:val="0061199B"/>
    <w:rsid w:val="00614EC7"/>
    <w:rsid w:val="006164BD"/>
    <w:rsid w:val="0061753E"/>
    <w:rsid w:val="00623758"/>
    <w:rsid w:val="006305AB"/>
    <w:rsid w:val="00630632"/>
    <w:rsid w:val="00631B25"/>
    <w:rsid w:val="00633058"/>
    <w:rsid w:val="00636406"/>
    <w:rsid w:val="00636411"/>
    <w:rsid w:val="0064392A"/>
    <w:rsid w:val="00643D37"/>
    <w:rsid w:val="00644264"/>
    <w:rsid w:val="00650155"/>
    <w:rsid w:val="0065214D"/>
    <w:rsid w:val="00653CFC"/>
    <w:rsid w:val="00655E1C"/>
    <w:rsid w:val="00660347"/>
    <w:rsid w:val="0066083D"/>
    <w:rsid w:val="00661A83"/>
    <w:rsid w:val="00661EE5"/>
    <w:rsid w:val="00663F83"/>
    <w:rsid w:val="00667104"/>
    <w:rsid w:val="006721C0"/>
    <w:rsid w:val="00673A74"/>
    <w:rsid w:val="00675B9A"/>
    <w:rsid w:val="0067682E"/>
    <w:rsid w:val="00681B8F"/>
    <w:rsid w:val="00681E39"/>
    <w:rsid w:val="00684EFC"/>
    <w:rsid w:val="006905AB"/>
    <w:rsid w:val="00691567"/>
    <w:rsid w:val="0069239C"/>
    <w:rsid w:val="00693AA5"/>
    <w:rsid w:val="00695901"/>
    <w:rsid w:val="006976EF"/>
    <w:rsid w:val="006A32DB"/>
    <w:rsid w:val="006A362E"/>
    <w:rsid w:val="006A47DA"/>
    <w:rsid w:val="006B1CC7"/>
    <w:rsid w:val="006B394A"/>
    <w:rsid w:val="006B7CA0"/>
    <w:rsid w:val="006C200A"/>
    <w:rsid w:val="006C353D"/>
    <w:rsid w:val="006C4A98"/>
    <w:rsid w:val="006C4EA6"/>
    <w:rsid w:val="006D1592"/>
    <w:rsid w:val="006D20E5"/>
    <w:rsid w:val="006D2CD0"/>
    <w:rsid w:val="006E0A89"/>
    <w:rsid w:val="006E143B"/>
    <w:rsid w:val="006E2CA0"/>
    <w:rsid w:val="006E306E"/>
    <w:rsid w:val="006E30F0"/>
    <w:rsid w:val="006E5548"/>
    <w:rsid w:val="006E74D4"/>
    <w:rsid w:val="006F10B9"/>
    <w:rsid w:val="006F1905"/>
    <w:rsid w:val="006F1E23"/>
    <w:rsid w:val="006F25D3"/>
    <w:rsid w:val="006F4567"/>
    <w:rsid w:val="006F45C0"/>
    <w:rsid w:val="006F5E8A"/>
    <w:rsid w:val="006F7C85"/>
    <w:rsid w:val="006F7C93"/>
    <w:rsid w:val="00701089"/>
    <w:rsid w:val="007011F1"/>
    <w:rsid w:val="007041D3"/>
    <w:rsid w:val="0070778F"/>
    <w:rsid w:val="007134D2"/>
    <w:rsid w:val="007136F7"/>
    <w:rsid w:val="00716497"/>
    <w:rsid w:val="00717C29"/>
    <w:rsid w:val="00717FEF"/>
    <w:rsid w:val="00722B45"/>
    <w:rsid w:val="00723ABF"/>
    <w:rsid w:val="00730C61"/>
    <w:rsid w:val="007333B1"/>
    <w:rsid w:val="00733EA0"/>
    <w:rsid w:val="00736F9F"/>
    <w:rsid w:val="0073704F"/>
    <w:rsid w:val="00737373"/>
    <w:rsid w:val="007445AB"/>
    <w:rsid w:val="00745A7A"/>
    <w:rsid w:val="00746EE9"/>
    <w:rsid w:val="0074745E"/>
    <w:rsid w:val="00757D35"/>
    <w:rsid w:val="00760F62"/>
    <w:rsid w:val="007642C6"/>
    <w:rsid w:val="00765E71"/>
    <w:rsid w:val="00771804"/>
    <w:rsid w:val="007722CD"/>
    <w:rsid w:val="00773C2A"/>
    <w:rsid w:val="00781D7B"/>
    <w:rsid w:val="00782243"/>
    <w:rsid w:val="00782A69"/>
    <w:rsid w:val="007831A2"/>
    <w:rsid w:val="0078367D"/>
    <w:rsid w:val="007838EF"/>
    <w:rsid w:val="007862F9"/>
    <w:rsid w:val="00786AAA"/>
    <w:rsid w:val="00787A1A"/>
    <w:rsid w:val="00787B97"/>
    <w:rsid w:val="00787E4B"/>
    <w:rsid w:val="00787F13"/>
    <w:rsid w:val="00791637"/>
    <w:rsid w:val="007937B7"/>
    <w:rsid w:val="00794463"/>
    <w:rsid w:val="00794775"/>
    <w:rsid w:val="00794A5A"/>
    <w:rsid w:val="007956AF"/>
    <w:rsid w:val="007A03E3"/>
    <w:rsid w:val="007A2FB6"/>
    <w:rsid w:val="007A3DA1"/>
    <w:rsid w:val="007A7348"/>
    <w:rsid w:val="007B04CE"/>
    <w:rsid w:val="007B1D66"/>
    <w:rsid w:val="007B4A5E"/>
    <w:rsid w:val="007B5C67"/>
    <w:rsid w:val="007B7D7C"/>
    <w:rsid w:val="007C1751"/>
    <w:rsid w:val="007C19FF"/>
    <w:rsid w:val="007C6C65"/>
    <w:rsid w:val="007C7495"/>
    <w:rsid w:val="007D07D8"/>
    <w:rsid w:val="007D18CD"/>
    <w:rsid w:val="007D2556"/>
    <w:rsid w:val="007D39AE"/>
    <w:rsid w:val="007D4EBD"/>
    <w:rsid w:val="007D6D73"/>
    <w:rsid w:val="007D7F01"/>
    <w:rsid w:val="007E0FA8"/>
    <w:rsid w:val="007E3083"/>
    <w:rsid w:val="007E3231"/>
    <w:rsid w:val="007E7B31"/>
    <w:rsid w:val="007F0AA8"/>
    <w:rsid w:val="007F42AC"/>
    <w:rsid w:val="007F6635"/>
    <w:rsid w:val="007F6748"/>
    <w:rsid w:val="0080006B"/>
    <w:rsid w:val="00800933"/>
    <w:rsid w:val="0080184A"/>
    <w:rsid w:val="00802CD7"/>
    <w:rsid w:val="00805B3F"/>
    <w:rsid w:val="00805D31"/>
    <w:rsid w:val="008105A1"/>
    <w:rsid w:val="008105C8"/>
    <w:rsid w:val="008112B1"/>
    <w:rsid w:val="00812DF0"/>
    <w:rsid w:val="008137A6"/>
    <w:rsid w:val="00813DF7"/>
    <w:rsid w:val="00814352"/>
    <w:rsid w:val="00815FBE"/>
    <w:rsid w:val="00816C4B"/>
    <w:rsid w:val="008234F3"/>
    <w:rsid w:val="008267D4"/>
    <w:rsid w:val="00831180"/>
    <w:rsid w:val="00835759"/>
    <w:rsid w:val="00837388"/>
    <w:rsid w:val="00837A7D"/>
    <w:rsid w:val="008416EE"/>
    <w:rsid w:val="00841D93"/>
    <w:rsid w:val="00842542"/>
    <w:rsid w:val="008435D5"/>
    <w:rsid w:val="00845104"/>
    <w:rsid w:val="00845AE0"/>
    <w:rsid w:val="008473EF"/>
    <w:rsid w:val="00851FC0"/>
    <w:rsid w:val="008534FD"/>
    <w:rsid w:val="0085350B"/>
    <w:rsid w:val="0085478A"/>
    <w:rsid w:val="008602A8"/>
    <w:rsid w:val="00860F87"/>
    <w:rsid w:val="0086114D"/>
    <w:rsid w:val="008616EB"/>
    <w:rsid w:val="0086215F"/>
    <w:rsid w:val="0086337B"/>
    <w:rsid w:val="00864B83"/>
    <w:rsid w:val="008665A1"/>
    <w:rsid w:val="00872251"/>
    <w:rsid w:val="008733C1"/>
    <w:rsid w:val="008736BF"/>
    <w:rsid w:val="00874A6F"/>
    <w:rsid w:val="0087650C"/>
    <w:rsid w:val="00877866"/>
    <w:rsid w:val="00880015"/>
    <w:rsid w:val="00880A2E"/>
    <w:rsid w:val="00880CC7"/>
    <w:rsid w:val="00882142"/>
    <w:rsid w:val="008831CB"/>
    <w:rsid w:val="008833C3"/>
    <w:rsid w:val="00883A72"/>
    <w:rsid w:val="00885364"/>
    <w:rsid w:val="00885AA6"/>
    <w:rsid w:val="008902B3"/>
    <w:rsid w:val="008A0753"/>
    <w:rsid w:val="008A0A1C"/>
    <w:rsid w:val="008A6387"/>
    <w:rsid w:val="008B5036"/>
    <w:rsid w:val="008B5475"/>
    <w:rsid w:val="008C00D7"/>
    <w:rsid w:val="008C0B2C"/>
    <w:rsid w:val="008C2668"/>
    <w:rsid w:val="008D1FC2"/>
    <w:rsid w:val="008D5A93"/>
    <w:rsid w:val="008D5C55"/>
    <w:rsid w:val="008D5E62"/>
    <w:rsid w:val="008E25F1"/>
    <w:rsid w:val="008E4A61"/>
    <w:rsid w:val="008E4EF6"/>
    <w:rsid w:val="008E6219"/>
    <w:rsid w:val="008F21AA"/>
    <w:rsid w:val="008F293F"/>
    <w:rsid w:val="008F543B"/>
    <w:rsid w:val="008F772A"/>
    <w:rsid w:val="00900C8C"/>
    <w:rsid w:val="00901CD8"/>
    <w:rsid w:val="00901DF4"/>
    <w:rsid w:val="00903287"/>
    <w:rsid w:val="00903680"/>
    <w:rsid w:val="00903973"/>
    <w:rsid w:val="00905F66"/>
    <w:rsid w:val="00907720"/>
    <w:rsid w:val="00910FE0"/>
    <w:rsid w:val="0091151C"/>
    <w:rsid w:val="00912AB0"/>
    <w:rsid w:val="00913E32"/>
    <w:rsid w:val="00914F23"/>
    <w:rsid w:val="00915A82"/>
    <w:rsid w:val="009179E2"/>
    <w:rsid w:val="00920829"/>
    <w:rsid w:val="00921A91"/>
    <w:rsid w:val="00923B6F"/>
    <w:rsid w:val="009255DD"/>
    <w:rsid w:val="0092568D"/>
    <w:rsid w:val="00925CC6"/>
    <w:rsid w:val="00926A11"/>
    <w:rsid w:val="00930280"/>
    <w:rsid w:val="00930A02"/>
    <w:rsid w:val="009314FC"/>
    <w:rsid w:val="00933FC5"/>
    <w:rsid w:val="009344F0"/>
    <w:rsid w:val="00936443"/>
    <w:rsid w:val="0094026A"/>
    <w:rsid w:val="00940564"/>
    <w:rsid w:val="0094091E"/>
    <w:rsid w:val="00943057"/>
    <w:rsid w:val="0094324D"/>
    <w:rsid w:val="00943EE0"/>
    <w:rsid w:val="009441EB"/>
    <w:rsid w:val="009444BF"/>
    <w:rsid w:val="0094749B"/>
    <w:rsid w:val="00953275"/>
    <w:rsid w:val="00955993"/>
    <w:rsid w:val="00961519"/>
    <w:rsid w:val="00961711"/>
    <w:rsid w:val="00962577"/>
    <w:rsid w:val="0096319C"/>
    <w:rsid w:val="0096365C"/>
    <w:rsid w:val="00973222"/>
    <w:rsid w:val="0097380A"/>
    <w:rsid w:val="00974723"/>
    <w:rsid w:val="009809C6"/>
    <w:rsid w:val="0098147D"/>
    <w:rsid w:val="009828C8"/>
    <w:rsid w:val="00982971"/>
    <w:rsid w:val="0098321E"/>
    <w:rsid w:val="00986E2A"/>
    <w:rsid w:val="00987FDA"/>
    <w:rsid w:val="009910D8"/>
    <w:rsid w:val="009943C3"/>
    <w:rsid w:val="009A2B49"/>
    <w:rsid w:val="009A3FC4"/>
    <w:rsid w:val="009A5F73"/>
    <w:rsid w:val="009A64A9"/>
    <w:rsid w:val="009A6B6E"/>
    <w:rsid w:val="009B0997"/>
    <w:rsid w:val="009B28F6"/>
    <w:rsid w:val="009B4649"/>
    <w:rsid w:val="009B551D"/>
    <w:rsid w:val="009B58B9"/>
    <w:rsid w:val="009B6D31"/>
    <w:rsid w:val="009C02B8"/>
    <w:rsid w:val="009C1397"/>
    <w:rsid w:val="009C28AA"/>
    <w:rsid w:val="009C509E"/>
    <w:rsid w:val="009C790B"/>
    <w:rsid w:val="009D029A"/>
    <w:rsid w:val="009D0BD8"/>
    <w:rsid w:val="009D2FEF"/>
    <w:rsid w:val="009D37CD"/>
    <w:rsid w:val="009D42D9"/>
    <w:rsid w:val="009D5B14"/>
    <w:rsid w:val="009E0E09"/>
    <w:rsid w:val="009E1BF5"/>
    <w:rsid w:val="009E322A"/>
    <w:rsid w:val="009E5B66"/>
    <w:rsid w:val="009F234E"/>
    <w:rsid w:val="009F28F2"/>
    <w:rsid w:val="009F3F2B"/>
    <w:rsid w:val="009F3FD8"/>
    <w:rsid w:val="00A0137E"/>
    <w:rsid w:val="00A01B31"/>
    <w:rsid w:val="00A0475D"/>
    <w:rsid w:val="00A05AA5"/>
    <w:rsid w:val="00A06016"/>
    <w:rsid w:val="00A0683E"/>
    <w:rsid w:val="00A07CEC"/>
    <w:rsid w:val="00A108A1"/>
    <w:rsid w:val="00A128AF"/>
    <w:rsid w:val="00A13761"/>
    <w:rsid w:val="00A1658C"/>
    <w:rsid w:val="00A16C95"/>
    <w:rsid w:val="00A17A87"/>
    <w:rsid w:val="00A20A1F"/>
    <w:rsid w:val="00A21023"/>
    <w:rsid w:val="00A21206"/>
    <w:rsid w:val="00A214C6"/>
    <w:rsid w:val="00A217D6"/>
    <w:rsid w:val="00A2222E"/>
    <w:rsid w:val="00A226AE"/>
    <w:rsid w:val="00A24C2B"/>
    <w:rsid w:val="00A26586"/>
    <w:rsid w:val="00A2660F"/>
    <w:rsid w:val="00A304AE"/>
    <w:rsid w:val="00A33967"/>
    <w:rsid w:val="00A35B09"/>
    <w:rsid w:val="00A36773"/>
    <w:rsid w:val="00A3739C"/>
    <w:rsid w:val="00A42783"/>
    <w:rsid w:val="00A431C3"/>
    <w:rsid w:val="00A43329"/>
    <w:rsid w:val="00A453DE"/>
    <w:rsid w:val="00A45568"/>
    <w:rsid w:val="00A4772F"/>
    <w:rsid w:val="00A47E07"/>
    <w:rsid w:val="00A5198E"/>
    <w:rsid w:val="00A524E1"/>
    <w:rsid w:val="00A54D8A"/>
    <w:rsid w:val="00A569E3"/>
    <w:rsid w:val="00A56C3B"/>
    <w:rsid w:val="00A56E05"/>
    <w:rsid w:val="00A577D0"/>
    <w:rsid w:val="00A6076B"/>
    <w:rsid w:val="00A61942"/>
    <w:rsid w:val="00A61B49"/>
    <w:rsid w:val="00A6230B"/>
    <w:rsid w:val="00A63D6D"/>
    <w:rsid w:val="00A65DFD"/>
    <w:rsid w:val="00A70378"/>
    <w:rsid w:val="00A74971"/>
    <w:rsid w:val="00A74993"/>
    <w:rsid w:val="00A75906"/>
    <w:rsid w:val="00A76A3E"/>
    <w:rsid w:val="00A772CB"/>
    <w:rsid w:val="00A7773A"/>
    <w:rsid w:val="00A77EB7"/>
    <w:rsid w:val="00A831E4"/>
    <w:rsid w:val="00A8377A"/>
    <w:rsid w:val="00A84B59"/>
    <w:rsid w:val="00A87849"/>
    <w:rsid w:val="00A90478"/>
    <w:rsid w:val="00A9051A"/>
    <w:rsid w:val="00A915A5"/>
    <w:rsid w:val="00A93A25"/>
    <w:rsid w:val="00A947D7"/>
    <w:rsid w:val="00A951A3"/>
    <w:rsid w:val="00A951FD"/>
    <w:rsid w:val="00A9637E"/>
    <w:rsid w:val="00A96421"/>
    <w:rsid w:val="00AA1527"/>
    <w:rsid w:val="00AA3300"/>
    <w:rsid w:val="00AA6B2F"/>
    <w:rsid w:val="00AB056F"/>
    <w:rsid w:val="00AB2B9F"/>
    <w:rsid w:val="00AB5925"/>
    <w:rsid w:val="00AB69EC"/>
    <w:rsid w:val="00AB7B5A"/>
    <w:rsid w:val="00AC19B3"/>
    <w:rsid w:val="00AC25DA"/>
    <w:rsid w:val="00AC29F8"/>
    <w:rsid w:val="00AD0C8A"/>
    <w:rsid w:val="00AD0E32"/>
    <w:rsid w:val="00AD1C1A"/>
    <w:rsid w:val="00AD2DCD"/>
    <w:rsid w:val="00AD4A5B"/>
    <w:rsid w:val="00AD501D"/>
    <w:rsid w:val="00AE012A"/>
    <w:rsid w:val="00AE083C"/>
    <w:rsid w:val="00AE0912"/>
    <w:rsid w:val="00AE14F0"/>
    <w:rsid w:val="00AE3F01"/>
    <w:rsid w:val="00AE48B2"/>
    <w:rsid w:val="00AE6CAE"/>
    <w:rsid w:val="00AE77BF"/>
    <w:rsid w:val="00AF2BCA"/>
    <w:rsid w:val="00AF2ED9"/>
    <w:rsid w:val="00AF762F"/>
    <w:rsid w:val="00B012EB"/>
    <w:rsid w:val="00B02630"/>
    <w:rsid w:val="00B069EF"/>
    <w:rsid w:val="00B114EB"/>
    <w:rsid w:val="00B11D18"/>
    <w:rsid w:val="00B12ED3"/>
    <w:rsid w:val="00B21788"/>
    <w:rsid w:val="00B21D26"/>
    <w:rsid w:val="00B25242"/>
    <w:rsid w:val="00B26491"/>
    <w:rsid w:val="00B333BC"/>
    <w:rsid w:val="00B33A93"/>
    <w:rsid w:val="00B34922"/>
    <w:rsid w:val="00B34AC6"/>
    <w:rsid w:val="00B35A93"/>
    <w:rsid w:val="00B3771B"/>
    <w:rsid w:val="00B402B9"/>
    <w:rsid w:val="00B40CD4"/>
    <w:rsid w:val="00B4146A"/>
    <w:rsid w:val="00B41C3C"/>
    <w:rsid w:val="00B427C9"/>
    <w:rsid w:val="00B42F0E"/>
    <w:rsid w:val="00B453D9"/>
    <w:rsid w:val="00B47E93"/>
    <w:rsid w:val="00B50615"/>
    <w:rsid w:val="00B5166E"/>
    <w:rsid w:val="00B516BF"/>
    <w:rsid w:val="00B52D5F"/>
    <w:rsid w:val="00B53864"/>
    <w:rsid w:val="00B54198"/>
    <w:rsid w:val="00B57C10"/>
    <w:rsid w:val="00B61B76"/>
    <w:rsid w:val="00B6372A"/>
    <w:rsid w:val="00B652DB"/>
    <w:rsid w:val="00B65464"/>
    <w:rsid w:val="00B656E1"/>
    <w:rsid w:val="00B67518"/>
    <w:rsid w:val="00B7122A"/>
    <w:rsid w:val="00B720C6"/>
    <w:rsid w:val="00B835FD"/>
    <w:rsid w:val="00B8397E"/>
    <w:rsid w:val="00B84F3C"/>
    <w:rsid w:val="00B878F9"/>
    <w:rsid w:val="00B91327"/>
    <w:rsid w:val="00B9220A"/>
    <w:rsid w:val="00B94F04"/>
    <w:rsid w:val="00B95704"/>
    <w:rsid w:val="00BA258D"/>
    <w:rsid w:val="00BA2E06"/>
    <w:rsid w:val="00BA641C"/>
    <w:rsid w:val="00BB1821"/>
    <w:rsid w:val="00BB2D35"/>
    <w:rsid w:val="00BB45B2"/>
    <w:rsid w:val="00BB4720"/>
    <w:rsid w:val="00BB579A"/>
    <w:rsid w:val="00BB6080"/>
    <w:rsid w:val="00BB6690"/>
    <w:rsid w:val="00BB6F23"/>
    <w:rsid w:val="00BB7526"/>
    <w:rsid w:val="00BC4331"/>
    <w:rsid w:val="00BC4585"/>
    <w:rsid w:val="00BC6C4E"/>
    <w:rsid w:val="00BC6CC1"/>
    <w:rsid w:val="00BD0E47"/>
    <w:rsid w:val="00BD2847"/>
    <w:rsid w:val="00BD3971"/>
    <w:rsid w:val="00BD4242"/>
    <w:rsid w:val="00BD5FE6"/>
    <w:rsid w:val="00BD631D"/>
    <w:rsid w:val="00BD7462"/>
    <w:rsid w:val="00BD7681"/>
    <w:rsid w:val="00BD7DA2"/>
    <w:rsid w:val="00BE164B"/>
    <w:rsid w:val="00BE2CFD"/>
    <w:rsid w:val="00BE313C"/>
    <w:rsid w:val="00BE3FBC"/>
    <w:rsid w:val="00BE4504"/>
    <w:rsid w:val="00BE5F62"/>
    <w:rsid w:val="00BE6B10"/>
    <w:rsid w:val="00BE7676"/>
    <w:rsid w:val="00BE7C79"/>
    <w:rsid w:val="00BF6D2A"/>
    <w:rsid w:val="00BF75DD"/>
    <w:rsid w:val="00C00AD1"/>
    <w:rsid w:val="00C03F65"/>
    <w:rsid w:val="00C0669C"/>
    <w:rsid w:val="00C067AE"/>
    <w:rsid w:val="00C06E90"/>
    <w:rsid w:val="00C07C92"/>
    <w:rsid w:val="00C11C71"/>
    <w:rsid w:val="00C11E54"/>
    <w:rsid w:val="00C17276"/>
    <w:rsid w:val="00C21D92"/>
    <w:rsid w:val="00C224D9"/>
    <w:rsid w:val="00C23810"/>
    <w:rsid w:val="00C27744"/>
    <w:rsid w:val="00C27BA0"/>
    <w:rsid w:val="00C3001B"/>
    <w:rsid w:val="00C30A29"/>
    <w:rsid w:val="00C30B09"/>
    <w:rsid w:val="00C30E37"/>
    <w:rsid w:val="00C30F06"/>
    <w:rsid w:val="00C32BF9"/>
    <w:rsid w:val="00C40292"/>
    <w:rsid w:val="00C41F4F"/>
    <w:rsid w:val="00C423F8"/>
    <w:rsid w:val="00C45C2D"/>
    <w:rsid w:val="00C50E86"/>
    <w:rsid w:val="00C52383"/>
    <w:rsid w:val="00C535D8"/>
    <w:rsid w:val="00C54DD8"/>
    <w:rsid w:val="00C63632"/>
    <w:rsid w:val="00C66399"/>
    <w:rsid w:val="00C67003"/>
    <w:rsid w:val="00C67BAA"/>
    <w:rsid w:val="00C71005"/>
    <w:rsid w:val="00C72354"/>
    <w:rsid w:val="00C734F0"/>
    <w:rsid w:val="00C74B2F"/>
    <w:rsid w:val="00C816A3"/>
    <w:rsid w:val="00C820A6"/>
    <w:rsid w:val="00C8219C"/>
    <w:rsid w:val="00C8335D"/>
    <w:rsid w:val="00C8599C"/>
    <w:rsid w:val="00C91DB2"/>
    <w:rsid w:val="00C91F34"/>
    <w:rsid w:val="00C91FF2"/>
    <w:rsid w:val="00C93889"/>
    <w:rsid w:val="00C941F7"/>
    <w:rsid w:val="00C96791"/>
    <w:rsid w:val="00CA1068"/>
    <w:rsid w:val="00CA1445"/>
    <w:rsid w:val="00CA18AA"/>
    <w:rsid w:val="00CA21B9"/>
    <w:rsid w:val="00CA26FF"/>
    <w:rsid w:val="00CA271C"/>
    <w:rsid w:val="00CA2B02"/>
    <w:rsid w:val="00CA2C22"/>
    <w:rsid w:val="00CA3862"/>
    <w:rsid w:val="00CA3CB7"/>
    <w:rsid w:val="00CA5310"/>
    <w:rsid w:val="00CA5460"/>
    <w:rsid w:val="00CA5AC4"/>
    <w:rsid w:val="00CA72EC"/>
    <w:rsid w:val="00CB02A8"/>
    <w:rsid w:val="00CB0B9C"/>
    <w:rsid w:val="00CB3459"/>
    <w:rsid w:val="00CB34C9"/>
    <w:rsid w:val="00CB52B4"/>
    <w:rsid w:val="00CB590E"/>
    <w:rsid w:val="00CB5925"/>
    <w:rsid w:val="00CB6417"/>
    <w:rsid w:val="00CB6836"/>
    <w:rsid w:val="00CC0866"/>
    <w:rsid w:val="00CC1F1F"/>
    <w:rsid w:val="00CC28B5"/>
    <w:rsid w:val="00CC2DD0"/>
    <w:rsid w:val="00CC3FD2"/>
    <w:rsid w:val="00CC4187"/>
    <w:rsid w:val="00CC457F"/>
    <w:rsid w:val="00CC6CCE"/>
    <w:rsid w:val="00CC7B1A"/>
    <w:rsid w:val="00CC7DAD"/>
    <w:rsid w:val="00CD0A97"/>
    <w:rsid w:val="00CD389F"/>
    <w:rsid w:val="00CE0467"/>
    <w:rsid w:val="00CE27F5"/>
    <w:rsid w:val="00CE2FDA"/>
    <w:rsid w:val="00CE392F"/>
    <w:rsid w:val="00CE5D52"/>
    <w:rsid w:val="00CF03BC"/>
    <w:rsid w:val="00CF122A"/>
    <w:rsid w:val="00CF195E"/>
    <w:rsid w:val="00CF3BA5"/>
    <w:rsid w:val="00CF55BA"/>
    <w:rsid w:val="00CF640D"/>
    <w:rsid w:val="00CF7599"/>
    <w:rsid w:val="00CF79FE"/>
    <w:rsid w:val="00D0154D"/>
    <w:rsid w:val="00D06D16"/>
    <w:rsid w:val="00D07F1B"/>
    <w:rsid w:val="00D10A3F"/>
    <w:rsid w:val="00D10BD3"/>
    <w:rsid w:val="00D11796"/>
    <w:rsid w:val="00D12C68"/>
    <w:rsid w:val="00D17BFA"/>
    <w:rsid w:val="00D20A95"/>
    <w:rsid w:val="00D215C9"/>
    <w:rsid w:val="00D231CF"/>
    <w:rsid w:val="00D236D4"/>
    <w:rsid w:val="00D23987"/>
    <w:rsid w:val="00D24ABD"/>
    <w:rsid w:val="00D24EB7"/>
    <w:rsid w:val="00D25AA8"/>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61D7"/>
    <w:rsid w:val="00D525F4"/>
    <w:rsid w:val="00D5557B"/>
    <w:rsid w:val="00D5611D"/>
    <w:rsid w:val="00D56167"/>
    <w:rsid w:val="00D565B4"/>
    <w:rsid w:val="00D567B9"/>
    <w:rsid w:val="00D60F90"/>
    <w:rsid w:val="00D624CC"/>
    <w:rsid w:val="00D63178"/>
    <w:rsid w:val="00D653FA"/>
    <w:rsid w:val="00D7069E"/>
    <w:rsid w:val="00D70E79"/>
    <w:rsid w:val="00D71BA0"/>
    <w:rsid w:val="00D73969"/>
    <w:rsid w:val="00D749F2"/>
    <w:rsid w:val="00D76404"/>
    <w:rsid w:val="00D76F38"/>
    <w:rsid w:val="00D7789C"/>
    <w:rsid w:val="00D80769"/>
    <w:rsid w:val="00D85907"/>
    <w:rsid w:val="00D863A5"/>
    <w:rsid w:val="00D91203"/>
    <w:rsid w:val="00D9123F"/>
    <w:rsid w:val="00D9368B"/>
    <w:rsid w:val="00D94473"/>
    <w:rsid w:val="00D964CF"/>
    <w:rsid w:val="00DA052C"/>
    <w:rsid w:val="00DA15F0"/>
    <w:rsid w:val="00DA5B87"/>
    <w:rsid w:val="00DA70A8"/>
    <w:rsid w:val="00DA7CF6"/>
    <w:rsid w:val="00DB1811"/>
    <w:rsid w:val="00DB40A5"/>
    <w:rsid w:val="00DB7389"/>
    <w:rsid w:val="00DC2FC4"/>
    <w:rsid w:val="00DC611C"/>
    <w:rsid w:val="00DC644C"/>
    <w:rsid w:val="00DC7643"/>
    <w:rsid w:val="00DD0288"/>
    <w:rsid w:val="00DD17DC"/>
    <w:rsid w:val="00DD74AD"/>
    <w:rsid w:val="00DD7E92"/>
    <w:rsid w:val="00DE39D9"/>
    <w:rsid w:val="00DE5476"/>
    <w:rsid w:val="00DE6313"/>
    <w:rsid w:val="00DE6EA4"/>
    <w:rsid w:val="00DE7B2F"/>
    <w:rsid w:val="00DF3B62"/>
    <w:rsid w:val="00DF41B0"/>
    <w:rsid w:val="00DF47E3"/>
    <w:rsid w:val="00DF6C76"/>
    <w:rsid w:val="00DF70ED"/>
    <w:rsid w:val="00DF7ADC"/>
    <w:rsid w:val="00E009F1"/>
    <w:rsid w:val="00E00C97"/>
    <w:rsid w:val="00E00F88"/>
    <w:rsid w:val="00E01FEF"/>
    <w:rsid w:val="00E030FB"/>
    <w:rsid w:val="00E03B72"/>
    <w:rsid w:val="00E058A4"/>
    <w:rsid w:val="00E05BD6"/>
    <w:rsid w:val="00E05C68"/>
    <w:rsid w:val="00E0732B"/>
    <w:rsid w:val="00E07D6D"/>
    <w:rsid w:val="00E10AAB"/>
    <w:rsid w:val="00E11B17"/>
    <w:rsid w:val="00E132CD"/>
    <w:rsid w:val="00E17B9F"/>
    <w:rsid w:val="00E20679"/>
    <w:rsid w:val="00E25D14"/>
    <w:rsid w:val="00E264C5"/>
    <w:rsid w:val="00E27061"/>
    <w:rsid w:val="00E303A1"/>
    <w:rsid w:val="00E30A6A"/>
    <w:rsid w:val="00E30D29"/>
    <w:rsid w:val="00E3141F"/>
    <w:rsid w:val="00E3205E"/>
    <w:rsid w:val="00E320D5"/>
    <w:rsid w:val="00E3213B"/>
    <w:rsid w:val="00E35C21"/>
    <w:rsid w:val="00E40313"/>
    <w:rsid w:val="00E41C4B"/>
    <w:rsid w:val="00E42355"/>
    <w:rsid w:val="00E42740"/>
    <w:rsid w:val="00E4451F"/>
    <w:rsid w:val="00E44566"/>
    <w:rsid w:val="00E44903"/>
    <w:rsid w:val="00E479E3"/>
    <w:rsid w:val="00E510F2"/>
    <w:rsid w:val="00E51470"/>
    <w:rsid w:val="00E543F1"/>
    <w:rsid w:val="00E55C96"/>
    <w:rsid w:val="00E571C7"/>
    <w:rsid w:val="00E57E01"/>
    <w:rsid w:val="00E6079E"/>
    <w:rsid w:val="00E60E9B"/>
    <w:rsid w:val="00E62BCB"/>
    <w:rsid w:val="00E659E2"/>
    <w:rsid w:val="00E6773B"/>
    <w:rsid w:val="00E73FF4"/>
    <w:rsid w:val="00E75ABB"/>
    <w:rsid w:val="00E776FB"/>
    <w:rsid w:val="00E77DC2"/>
    <w:rsid w:val="00E80F59"/>
    <w:rsid w:val="00E82A3E"/>
    <w:rsid w:val="00E8369A"/>
    <w:rsid w:val="00E84984"/>
    <w:rsid w:val="00E8516C"/>
    <w:rsid w:val="00E85372"/>
    <w:rsid w:val="00E8655B"/>
    <w:rsid w:val="00E86E9A"/>
    <w:rsid w:val="00E87608"/>
    <w:rsid w:val="00E915E8"/>
    <w:rsid w:val="00E93EEE"/>
    <w:rsid w:val="00E97547"/>
    <w:rsid w:val="00EA0041"/>
    <w:rsid w:val="00EA02CC"/>
    <w:rsid w:val="00EA085A"/>
    <w:rsid w:val="00EA2F33"/>
    <w:rsid w:val="00EA3E6F"/>
    <w:rsid w:val="00EA740C"/>
    <w:rsid w:val="00EB4ED3"/>
    <w:rsid w:val="00EB52D2"/>
    <w:rsid w:val="00EB65B6"/>
    <w:rsid w:val="00EB70F9"/>
    <w:rsid w:val="00EC3CF0"/>
    <w:rsid w:val="00EC445C"/>
    <w:rsid w:val="00EC6003"/>
    <w:rsid w:val="00EC7544"/>
    <w:rsid w:val="00EC7C4C"/>
    <w:rsid w:val="00ED3C5F"/>
    <w:rsid w:val="00ED5114"/>
    <w:rsid w:val="00ED58FE"/>
    <w:rsid w:val="00ED6A5D"/>
    <w:rsid w:val="00ED75AA"/>
    <w:rsid w:val="00ED7E4C"/>
    <w:rsid w:val="00EE19E3"/>
    <w:rsid w:val="00EE1EF4"/>
    <w:rsid w:val="00EE2592"/>
    <w:rsid w:val="00EE2E84"/>
    <w:rsid w:val="00EF08CE"/>
    <w:rsid w:val="00EF1D00"/>
    <w:rsid w:val="00EF7F03"/>
    <w:rsid w:val="00F0007E"/>
    <w:rsid w:val="00F03F10"/>
    <w:rsid w:val="00F04262"/>
    <w:rsid w:val="00F0753E"/>
    <w:rsid w:val="00F10C1B"/>
    <w:rsid w:val="00F111D1"/>
    <w:rsid w:val="00F121CC"/>
    <w:rsid w:val="00F125C2"/>
    <w:rsid w:val="00F12BE3"/>
    <w:rsid w:val="00F13807"/>
    <w:rsid w:val="00F15169"/>
    <w:rsid w:val="00F15BB5"/>
    <w:rsid w:val="00F17A4E"/>
    <w:rsid w:val="00F17B3E"/>
    <w:rsid w:val="00F20820"/>
    <w:rsid w:val="00F224F2"/>
    <w:rsid w:val="00F22DC4"/>
    <w:rsid w:val="00F23132"/>
    <w:rsid w:val="00F23219"/>
    <w:rsid w:val="00F248AB"/>
    <w:rsid w:val="00F24D09"/>
    <w:rsid w:val="00F24F6C"/>
    <w:rsid w:val="00F2608A"/>
    <w:rsid w:val="00F26156"/>
    <w:rsid w:val="00F26615"/>
    <w:rsid w:val="00F2797C"/>
    <w:rsid w:val="00F27B4A"/>
    <w:rsid w:val="00F303AC"/>
    <w:rsid w:val="00F31458"/>
    <w:rsid w:val="00F31BE8"/>
    <w:rsid w:val="00F31C09"/>
    <w:rsid w:val="00F32963"/>
    <w:rsid w:val="00F339CF"/>
    <w:rsid w:val="00F33A6C"/>
    <w:rsid w:val="00F3596B"/>
    <w:rsid w:val="00F36292"/>
    <w:rsid w:val="00F367CA"/>
    <w:rsid w:val="00F37EE6"/>
    <w:rsid w:val="00F4463F"/>
    <w:rsid w:val="00F45729"/>
    <w:rsid w:val="00F500CC"/>
    <w:rsid w:val="00F51116"/>
    <w:rsid w:val="00F51816"/>
    <w:rsid w:val="00F53082"/>
    <w:rsid w:val="00F557AA"/>
    <w:rsid w:val="00F56225"/>
    <w:rsid w:val="00F61B67"/>
    <w:rsid w:val="00F61E89"/>
    <w:rsid w:val="00F63223"/>
    <w:rsid w:val="00F648D6"/>
    <w:rsid w:val="00F668F0"/>
    <w:rsid w:val="00F673BA"/>
    <w:rsid w:val="00F7097E"/>
    <w:rsid w:val="00F71139"/>
    <w:rsid w:val="00F717D9"/>
    <w:rsid w:val="00F71FB4"/>
    <w:rsid w:val="00F745DB"/>
    <w:rsid w:val="00F7534E"/>
    <w:rsid w:val="00F80C74"/>
    <w:rsid w:val="00F8115E"/>
    <w:rsid w:val="00F81AF3"/>
    <w:rsid w:val="00F81DFC"/>
    <w:rsid w:val="00F8240D"/>
    <w:rsid w:val="00F84088"/>
    <w:rsid w:val="00F8460B"/>
    <w:rsid w:val="00F902DC"/>
    <w:rsid w:val="00F9042F"/>
    <w:rsid w:val="00F90508"/>
    <w:rsid w:val="00F91D94"/>
    <w:rsid w:val="00F93A54"/>
    <w:rsid w:val="00F94526"/>
    <w:rsid w:val="00F94F00"/>
    <w:rsid w:val="00F96AF5"/>
    <w:rsid w:val="00FA1482"/>
    <w:rsid w:val="00FA18CA"/>
    <w:rsid w:val="00FA1A7A"/>
    <w:rsid w:val="00FA5C76"/>
    <w:rsid w:val="00FB0B53"/>
    <w:rsid w:val="00FB0E21"/>
    <w:rsid w:val="00FB24AA"/>
    <w:rsid w:val="00FB29C2"/>
    <w:rsid w:val="00FB32BE"/>
    <w:rsid w:val="00FB60CF"/>
    <w:rsid w:val="00FB6B73"/>
    <w:rsid w:val="00FB702C"/>
    <w:rsid w:val="00FB72FB"/>
    <w:rsid w:val="00FC0690"/>
    <w:rsid w:val="00FC0DED"/>
    <w:rsid w:val="00FC1CEC"/>
    <w:rsid w:val="00FC336A"/>
    <w:rsid w:val="00FC356D"/>
    <w:rsid w:val="00FC6958"/>
    <w:rsid w:val="00FC7526"/>
    <w:rsid w:val="00FD07FC"/>
    <w:rsid w:val="00FD15C5"/>
    <w:rsid w:val="00FD1BB3"/>
    <w:rsid w:val="00FD3231"/>
    <w:rsid w:val="00FE0B3D"/>
    <w:rsid w:val="00FE151A"/>
    <w:rsid w:val="00FE22C2"/>
    <w:rsid w:val="00FE31AA"/>
    <w:rsid w:val="00FE4AF4"/>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2292557A-36D8-4834-9E7D-B80781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uiPriority w:val="34"/>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2169F4"/>
    <w:pPr>
      <w:spacing w:before="120"/>
    </w:pPr>
    <w:rPr>
      <w:rFonts w:asciiTheme="minorHAnsi" w:hAnsiTheme="minorHAnsi"/>
      <w:b/>
      <w:bCs/>
      <w:i/>
      <w:iCs/>
      <w:szCs w:val="24"/>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footer" Target="footer4.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chart" Target="charts/chart1.xml"/><Relationship Id="rId35" Type="http://schemas.openxmlformats.org/officeDocument/2006/relationships/oleObject" Target="embeddings/oleObject1.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wjauf\Documents\statistik.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de-DE"/>
              <a:t>Bewertung der Kategoriee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de-DE"/>
        </a:p>
      </c:txPr>
    </c:title>
    <c:autoTitleDeleted val="0"/>
    <c:plotArea>
      <c:layout/>
      <c:barChart>
        <c:barDir val="col"/>
        <c:grouping val="clustered"/>
        <c:varyColors val="0"/>
        <c:ser>
          <c:idx val="0"/>
          <c:order val="0"/>
          <c:tx>
            <c:strRef>
              <c:f>'Bewertung der Kategorien'!$C$6</c:f>
              <c:strCache>
                <c:ptCount val="1"/>
                <c:pt idx="0">
                  <c:v>Medikamentendosierer</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C$7:$C$10</c:f>
              <c:numCache>
                <c:formatCode>General</c:formatCode>
                <c:ptCount val="4"/>
                <c:pt idx="0">
                  <c:v>5</c:v>
                </c:pt>
              </c:numCache>
            </c:numRef>
          </c:val>
          <c:extLst>
            <c:ext xmlns:c16="http://schemas.microsoft.com/office/drawing/2014/chart" uri="{C3380CC4-5D6E-409C-BE32-E72D297353CC}">
              <c16:uniqueId val="{00000000-8D34-4B95-AF24-12BA51EB6F67}"/>
            </c:ext>
          </c:extLst>
        </c:ser>
        <c:ser>
          <c:idx val="1"/>
          <c:order val="1"/>
          <c:tx>
            <c:strRef>
              <c:f>'Bewertung der Kategorien'!$D$6</c:f>
              <c:strCache>
                <c:ptCount val="1"/>
                <c:pt idx="0">
                  <c:v>Medikamentenspender</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D$7:$D$10</c:f>
              <c:numCache>
                <c:formatCode>General</c:formatCode>
                <c:ptCount val="4"/>
                <c:pt idx="1">
                  <c:v>3</c:v>
                </c:pt>
                <c:pt idx="2">
                  <c:v>1</c:v>
                </c:pt>
                <c:pt idx="3">
                  <c:v>1</c:v>
                </c:pt>
              </c:numCache>
            </c:numRef>
          </c:val>
          <c:extLst>
            <c:ext xmlns:c16="http://schemas.microsoft.com/office/drawing/2014/chart" uri="{C3380CC4-5D6E-409C-BE32-E72D297353CC}">
              <c16:uniqueId val="{00000001-8D34-4B95-AF24-12BA51EB6F67}"/>
            </c:ext>
          </c:extLst>
        </c:ser>
        <c:ser>
          <c:idx val="2"/>
          <c:order val="2"/>
          <c:tx>
            <c:strRef>
              <c:f>'Bewertung der Kategorien'!$E$6</c:f>
              <c:strCache>
                <c:ptCount val="1"/>
                <c:pt idx="0">
                  <c:v>Medikamentendose</c:v>
                </c:pt>
              </c:strCache>
            </c:strRef>
          </c:tx>
          <c:spPr>
            <a:solidFill>
              <a:schemeClr val="accent3">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E$7:$E$10</c:f>
              <c:numCache>
                <c:formatCode>General</c:formatCode>
                <c:ptCount val="4"/>
                <c:pt idx="0">
                  <c:v>1</c:v>
                </c:pt>
                <c:pt idx="1">
                  <c:v>1</c:v>
                </c:pt>
                <c:pt idx="2">
                  <c:v>3</c:v>
                </c:pt>
              </c:numCache>
            </c:numRef>
          </c:val>
          <c:extLst>
            <c:ext xmlns:c16="http://schemas.microsoft.com/office/drawing/2014/chart" uri="{C3380CC4-5D6E-409C-BE32-E72D297353CC}">
              <c16:uniqueId val="{00000002-8D34-4B95-AF24-12BA51EB6F67}"/>
            </c:ext>
          </c:extLst>
        </c:ser>
        <c:ser>
          <c:idx val="3"/>
          <c:order val="3"/>
          <c:tx>
            <c:strRef>
              <c:f>'Bewertung der Kategorien'!$F$6</c:f>
              <c:strCache>
                <c:ptCount val="1"/>
                <c:pt idx="0">
                  <c:v>Aufsätze</c:v>
                </c:pt>
              </c:strCache>
            </c:strRef>
          </c:tx>
          <c:spPr>
            <a:solidFill>
              <a:schemeClr val="accent4">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de-DE"/>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Bewertung der Kategorien'!$B$7:$B$10</c:f>
              <c:strCache>
                <c:ptCount val="4"/>
                <c:pt idx="0">
                  <c:v>Rang 1</c:v>
                </c:pt>
                <c:pt idx="1">
                  <c:v>Rang 2</c:v>
                </c:pt>
                <c:pt idx="2">
                  <c:v>Rang 3</c:v>
                </c:pt>
                <c:pt idx="3">
                  <c:v>Rang 4</c:v>
                </c:pt>
              </c:strCache>
            </c:strRef>
          </c:cat>
          <c:val>
            <c:numRef>
              <c:f>'Bewertung der Kategorien'!$F$7:$F$10</c:f>
              <c:numCache>
                <c:formatCode>General</c:formatCode>
                <c:ptCount val="4"/>
                <c:pt idx="3">
                  <c:v>5</c:v>
                </c:pt>
              </c:numCache>
            </c:numRef>
          </c:val>
          <c:extLst>
            <c:ext xmlns:c16="http://schemas.microsoft.com/office/drawing/2014/chart" uri="{C3380CC4-5D6E-409C-BE32-E72D297353CC}">
              <c16:uniqueId val="{00000003-8D34-4B95-AF24-12BA51EB6F67}"/>
            </c:ext>
          </c:extLst>
        </c:ser>
        <c:dLbls>
          <c:dLblPos val="inEnd"/>
          <c:showLegendKey val="0"/>
          <c:showVal val="1"/>
          <c:showCatName val="0"/>
          <c:showSerName val="0"/>
          <c:showPercent val="0"/>
          <c:showBubbleSize val="0"/>
        </c:dLbls>
        <c:gapWidth val="65"/>
        <c:axId val="477890480"/>
        <c:axId val="477892448"/>
      </c:barChart>
      <c:catAx>
        <c:axId val="477890480"/>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de-DE"/>
          </a:p>
        </c:txPr>
        <c:crossAx val="477892448"/>
        <c:crosses val="autoZero"/>
        <c:auto val="1"/>
        <c:lblAlgn val="ctr"/>
        <c:lblOffset val="100"/>
        <c:noMultiLvlLbl val="0"/>
      </c:catAx>
      <c:valAx>
        <c:axId val="477892448"/>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7789048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de-DE"/>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CBA7E4-2E3B-4B87-A2D3-907DDB8A1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62647</Words>
  <Characters>394682</Characters>
  <Application>Microsoft Office Word</Application>
  <DocSecurity>0</DocSecurity>
  <Lines>3289</Lines>
  <Paragraphs>912</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456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11</cp:revision>
  <cp:lastPrinted>2016-12-01T20:02:00Z</cp:lastPrinted>
  <dcterms:created xsi:type="dcterms:W3CDTF">2016-12-09T16:33:00Z</dcterms:created>
  <dcterms:modified xsi:type="dcterms:W3CDTF">2016-12-09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C:\Users\wjauf\Documents\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